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4BFD87" w14:textId="77777777" w:rsidR="00B37F64" w:rsidRDefault="00507921" w:rsidP="00507921">
      <w:pPr>
        <w:pStyle w:val="Ttulo1"/>
        <w:rPr>
          <w:noProof/>
        </w:rPr>
      </w:pPr>
      <w:bookmarkStart w:id="0" w:name="_Toc94807063"/>
      <w:r>
        <w:t>INDEX</w:t>
      </w:r>
      <w:bookmarkEnd w:id="0"/>
      <w:r>
        <w:fldChar w:fldCharType="begin"/>
      </w:r>
      <w:r>
        <w:instrText xml:space="preserve"> TOC \o "1-2" \h \z \u </w:instrText>
      </w:r>
      <w:r>
        <w:fldChar w:fldCharType="separate"/>
      </w:r>
    </w:p>
    <w:p w14:paraId="0F49F9FD" w14:textId="6738B820" w:rsidR="00B37F64" w:rsidRDefault="00240F7B">
      <w:pPr>
        <w:pStyle w:val="TDC1"/>
        <w:tabs>
          <w:tab w:val="right" w:leader="dot" w:pos="8544"/>
        </w:tabs>
        <w:rPr>
          <w:rFonts w:asciiTheme="minorHAnsi" w:eastAsiaTheme="minorEastAsia" w:hAnsiTheme="minorHAnsi"/>
          <w:noProof/>
          <w:sz w:val="22"/>
        </w:rPr>
      </w:pPr>
      <w:hyperlink w:anchor="_Toc94807063" w:history="1">
        <w:r w:rsidR="00B37F64" w:rsidRPr="0066658D">
          <w:rPr>
            <w:rStyle w:val="Hipervnculo"/>
            <w:noProof/>
          </w:rPr>
          <w:t>INDEX</w:t>
        </w:r>
        <w:r w:rsidR="00B37F64">
          <w:rPr>
            <w:noProof/>
            <w:webHidden/>
          </w:rPr>
          <w:tab/>
        </w:r>
        <w:r w:rsidR="00B37F64">
          <w:rPr>
            <w:noProof/>
            <w:webHidden/>
          </w:rPr>
          <w:fldChar w:fldCharType="begin"/>
        </w:r>
        <w:r w:rsidR="00B37F64">
          <w:rPr>
            <w:noProof/>
            <w:webHidden/>
          </w:rPr>
          <w:instrText xml:space="preserve"> PAGEREF _Toc94807063 \h </w:instrText>
        </w:r>
        <w:r w:rsidR="00B37F64">
          <w:rPr>
            <w:noProof/>
            <w:webHidden/>
          </w:rPr>
        </w:r>
        <w:r w:rsidR="00B37F64">
          <w:rPr>
            <w:noProof/>
            <w:webHidden/>
          </w:rPr>
          <w:fldChar w:fldCharType="separate"/>
        </w:r>
        <w:r w:rsidR="00B37F64">
          <w:rPr>
            <w:noProof/>
            <w:webHidden/>
          </w:rPr>
          <w:t>2</w:t>
        </w:r>
        <w:r w:rsidR="00B37F64">
          <w:rPr>
            <w:noProof/>
            <w:webHidden/>
          </w:rPr>
          <w:fldChar w:fldCharType="end"/>
        </w:r>
      </w:hyperlink>
    </w:p>
    <w:p w14:paraId="24081F80" w14:textId="0602E8DD" w:rsidR="00B37F64" w:rsidRDefault="00240F7B">
      <w:pPr>
        <w:pStyle w:val="TDC1"/>
        <w:tabs>
          <w:tab w:val="right" w:leader="dot" w:pos="8544"/>
        </w:tabs>
        <w:rPr>
          <w:rFonts w:asciiTheme="minorHAnsi" w:eastAsiaTheme="minorEastAsia" w:hAnsiTheme="minorHAnsi"/>
          <w:noProof/>
          <w:sz w:val="22"/>
        </w:rPr>
      </w:pPr>
      <w:hyperlink w:anchor="_Toc94807064" w:history="1">
        <w:r w:rsidR="00B37F64" w:rsidRPr="0066658D">
          <w:rPr>
            <w:rStyle w:val="Hipervnculo"/>
            <w:noProof/>
          </w:rPr>
          <w:t>LIST OF FIGURES</w:t>
        </w:r>
        <w:r w:rsidR="00B37F64">
          <w:rPr>
            <w:noProof/>
            <w:webHidden/>
          </w:rPr>
          <w:tab/>
        </w:r>
        <w:r w:rsidR="00B37F64">
          <w:rPr>
            <w:noProof/>
            <w:webHidden/>
          </w:rPr>
          <w:fldChar w:fldCharType="begin"/>
        </w:r>
        <w:r w:rsidR="00B37F64">
          <w:rPr>
            <w:noProof/>
            <w:webHidden/>
          </w:rPr>
          <w:instrText xml:space="preserve"> PAGEREF _Toc94807064 \h </w:instrText>
        </w:r>
        <w:r w:rsidR="00B37F64">
          <w:rPr>
            <w:noProof/>
            <w:webHidden/>
          </w:rPr>
        </w:r>
        <w:r w:rsidR="00B37F64">
          <w:rPr>
            <w:noProof/>
            <w:webHidden/>
          </w:rPr>
          <w:fldChar w:fldCharType="separate"/>
        </w:r>
        <w:r w:rsidR="00B37F64">
          <w:rPr>
            <w:noProof/>
            <w:webHidden/>
          </w:rPr>
          <w:t>3</w:t>
        </w:r>
        <w:r w:rsidR="00B37F64">
          <w:rPr>
            <w:noProof/>
            <w:webHidden/>
          </w:rPr>
          <w:fldChar w:fldCharType="end"/>
        </w:r>
      </w:hyperlink>
    </w:p>
    <w:p w14:paraId="66AD3B01" w14:textId="51CF3E8D" w:rsidR="00B37F64" w:rsidRDefault="00240F7B">
      <w:pPr>
        <w:pStyle w:val="TDC1"/>
        <w:tabs>
          <w:tab w:val="right" w:leader="dot" w:pos="8544"/>
        </w:tabs>
        <w:rPr>
          <w:rFonts w:asciiTheme="minorHAnsi" w:eastAsiaTheme="minorEastAsia" w:hAnsiTheme="minorHAnsi"/>
          <w:noProof/>
          <w:sz w:val="22"/>
        </w:rPr>
      </w:pPr>
      <w:hyperlink w:anchor="_Toc94807065" w:history="1">
        <w:r w:rsidR="00B37F64" w:rsidRPr="0066658D">
          <w:rPr>
            <w:rStyle w:val="Hipervnculo"/>
            <w:noProof/>
          </w:rPr>
          <w:t>LIST OF TABLES</w:t>
        </w:r>
        <w:r w:rsidR="00B37F64">
          <w:rPr>
            <w:noProof/>
            <w:webHidden/>
          </w:rPr>
          <w:tab/>
        </w:r>
        <w:r w:rsidR="00B37F64">
          <w:rPr>
            <w:noProof/>
            <w:webHidden/>
          </w:rPr>
          <w:fldChar w:fldCharType="begin"/>
        </w:r>
        <w:r w:rsidR="00B37F64">
          <w:rPr>
            <w:noProof/>
            <w:webHidden/>
          </w:rPr>
          <w:instrText xml:space="preserve"> PAGEREF _Toc94807065 \h </w:instrText>
        </w:r>
        <w:r w:rsidR="00B37F64">
          <w:rPr>
            <w:noProof/>
            <w:webHidden/>
          </w:rPr>
        </w:r>
        <w:r w:rsidR="00B37F64">
          <w:rPr>
            <w:noProof/>
            <w:webHidden/>
          </w:rPr>
          <w:fldChar w:fldCharType="separate"/>
        </w:r>
        <w:r w:rsidR="00B37F64">
          <w:rPr>
            <w:noProof/>
            <w:webHidden/>
          </w:rPr>
          <w:t>4</w:t>
        </w:r>
        <w:r w:rsidR="00B37F64">
          <w:rPr>
            <w:noProof/>
            <w:webHidden/>
          </w:rPr>
          <w:fldChar w:fldCharType="end"/>
        </w:r>
      </w:hyperlink>
    </w:p>
    <w:p w14:paraId="1EBD7679" w14:textId="4266B263" w:rsidR="00B37F64" w:rsidRDefault="00240F7B">
      <w:pPr>
        <w:pStyle w:val="TDC1"/>
        <w:tabs>
          <w:tab w:val="right" w:leader="dot" w:pos="8544"/>
        </w:tabs>
        <w:rPr>
          <w:rFonts w:asciiTheme="minorHAnsi" w:eastAsiaTheme="minorEastAsia" w:hAnsiTheme="minorHAnsi"/>
          <w:noProof/>
          <w:sz w:val="22"/>
        </w:rPr>
      </w:pPr>
      <w:hyperlink w:anchor="_Toc94807066" w:history="1">
        <w:r w:rsidR="00B37F64" w:rsidRPr="0066658D">
          <w:rPr>
            <w:rStyle w:val="Hipervnculo"/>
            <w:noProof/>
          </w:rPr>
          <w:t>LIST OF ABBREVIATIONS AND ACRONYMS</w:t>
        </w:r>
        <w:r w:rsidR="00B37F64">
          <w:rPr>
            <w:noProof/>
            <w:webHidden/>
          </w:rPr>
          <w:tab/>
        </w:r>
        <w:r w:rsidR="00B37F64">
          <w:rPr>
            <w:noProof/>
            <w:webHidden/>
          </w:rPr>
          <w:fldChar w:fldCharType="begin"/>
        </w:r>
        <w:r w:rsidR="00B37F64">
          <w:rPr>
            <w:noProof/>
            <w:webHidden/>
          </w:rPr>
          <w:instrText xml:space="preserve"> PAGEREF _Toc94807066 \h </w:instrText>
        </w:r>
        <w:r w:rsidR="00B37F64">
          <w:rPr>
            <w:noProof/>
            <w:webHidden/>
          </w:rPr>
        </w:r>
        <w:r w:rsidR="00B37F64">
          <w:rPr>
            <w:noProof/>
            <w:webHidden/>
          </w:rPr>
          <w:fldChar w:fldCharType="separate"/>
        </w:r>
        <w:r w:rsidR="00B37F64">
          <w:rPr>
            <w:noProof/>
            <w:webHidden/>
          </w:rPr>
          <w:t>5</w:t>
        </w:r>
        <w:r w:rsidR="00B37F64">
          <w:rPr>
            <w:noProof/>
            <w:webHidden/>
          </w:rPr>
          <w:fldChar w:fldCharType="end"/>
        </w:r>
      </w:hyperlink>
    </w:p>
    <w:p w14:paraId="6576C304" w14:textId="7B9CE332" w:rsidR="00B37F64" w:rsidRDefault="00240F7B">
      <w:pPr>
        <w:pStyle w:val="TDC1"/>
        <w:tabs>
          <w:tab w:val="right" w:leader="dot" w:pos="8544"/>
        </w:tabs>
        <w:rPr>
          <w:rFonts w:asciiTheme="minorHAnsi" w:eastAsiaTheme="minorEastAsia" w:hAnsiTheme="minorHAnsi"/>
          <w:noProof/>
          <w:sz w:val="22"/>
        </w:rPr>
      </w:pPr>
      <w:hyperlink w:anchor="_Toc94807067" w:history="1">
        <w:r w:rsidR="00B37F64" w:rsidRPr="0066658D">
          <w:rPr>
            <w:rStyle w:val="Hipervnculo"/>
            <w:noProof/>
          </w:rPr>
          <w:t>LIST OF SYMBOLS</w:t>
        </w:r>
        <w:r w:rsidR="00B37F64">
          <w:rPr>
            <w:noProof/>
            <w:webHidden/>
          </w:rPr>
          <w:tab/>
        </w:r>
        <w:r w:rsidR="00B37F64">
          <w:rPr>
            <w:noProof/>
            <w:webHidden/>
          </w:rPr>
          <w:fldChar w:fldCharType="begin"/>
        </w:r>
        <w:r w:rsidR="00B37F64">
          <w:rPr>
            <w:noProof/>
            <w:webHidden/>
          </w:rPr>
          <w:instrText xml:space="preserve"> PAGEREF _Toc94807067 \h </w:instrText>
        </w:r>
        <w:r w:rsidR="00B37F64">
          <w:rPr>
            <w:noProof/>
            <w:webHidden/>
          </w:rPr>
        </w:r>
        <w:r w:rsidR="00B37F64">
          <w:rPr>
            <w:noProof/>
            <w:webHidden/>
          </w:rPr>
          <w:fldChar w:fldCharType="separate"/>
        </w:r>
        <w:r w:rsidR="00B37F64">
          <w:rPr>
            <w:noProof/>
            <w:webHidden/>
          </w:rPr>
          <w:t>7</w:t>
        </w:r>
        <w:r w:rsidR="00B37F64">
          <w:rPr>
            <w:noProof/>
            <w:webHidden/>
          </w:rPr>
          <w:fldChar w:fldCharType="end"/>
        </w:r>
      </w:hyperlink>
    </w:p>
    <w:p w14:paraId="18246019" w14:textId="4443B59E" w:rsidR="00B37F64" w:rsidRDefault="00240F7B">
      <w:pPr>
        <w:pStyle w:val="TDC1"/>
        <w:tabs>
          <w:tab w:val="right" w:leader="dot" w:pos="8544"/>
        </w:tabs>
        <w:rPr>
          <w:rFonts w:asciiTheme="minorHAnsi" w:eastAsiaTheme="minorEastAsia" w:hAnsiTheme="minorHAnsi"/>
          <w:noProof/>
          <w:sz w:val="22"/>
        </w:rPr>
      </w:pPr>
      <w:hyperlink w:anchor="_Toc94807068" w:history="1">
        <w:r w:rsidR="00B37F64" w:rsidRPr="0066658D">
          <w:rPr>
            <w:rStyle w:val="Hipervnculo"/>
            <w:noProof/>
          </w:rPr>
          <w:t>CHAPTER 1: INTRODUCTION</w:t>
        </w:r>
        <w:r w:rsidR="00B37F64">
          <w:rPr>
            <w:noProof/>
            <w:webHidden/>
          </w:rPr>
          <w:tab/>
        </w:r>
        <w:r w:rsidR="00B37F64">
          <w:rPr>
            <w:noProof/>
            <w:webHidden/>
          </w:rPr>
          <w:fldChar w:fldCharType="begin"/>
        </w:r>
        <w:r w:rsidR="00B37F64">
          <w:rPr>
            <w:noProof/>
            <w:webHidden/>
          </w:rPr>
          <w:instrText xml:space="preserve"> PAGEREF _Toc94807068 \h </w:instrText>
        </w:r>
        <w:r w:rsidR="00B37F64">
          <w:rPr>
            <w:noProof/>
            <w:webHidden/>
          </w:rPr>
        </w:r>
        <w:r w:rsidR="00B37F64">
          <w:rPr>
            <w:noProof/>
            <w:webHidden/>
          </w:rPr>
          <w:fldChar w:fldCharType="separate"/>
        </w:r>
        <w:r w:rsidR="00B37F64">
          <w:rPr>
            <w:noProof/>
            <w:webHidden/>
          </w:rPr>
          <w:t>1</w:t>
        </w:r>
        <w:r w:rsidR="00B37F64">
          <w:rPr>
            <w:noProof/>
            <w:webHidden/>
          </w:rPr>
          <w:fldChar w:fldCharType="end"/>
        </w:r>
      </w:hyperlink>
    </w:p>
    <w:p w14:paraId="46876B49" w14:textId="6C72CA13" w:rsidR="00B37F64" w:rsidRDefault="00240F7B">
      <w:pPr>
        <w:pStyle w:val="TDC2"/>
        <w:tabs>
          <w:tab w:val="left" w:pos="1540"/>
          <w:tab w:val="right" w:leader="dot" w:pos="8544"/>
        </w:tabs>
        <w:rPr>
          <w:rFonts w:asciiTheme="minorHAnsi" w:eastAsiaTheme="minorEastAsia" w:hAnsiTheme="minorHAnsi"/>
          <w:noProof/>
          <w:sz w:val="22"/>
        </w:rPr>
      </w:pPr>
      <w:hyperlink w:anchor="_Toc94807069" w:history="1">
        <w:r w:rsidR="00B37F64" w:rsidRPr="0066658D">
          <w:rPr>
            <w:rStyle w:val="Hipervnculo"/>
            <w:noProof/>
          </w:rPr>
          <w:t>1.1</w:t>
        </w:r>
        <w:r w:rsidR="00B37F64">
          <w:rPr>
            <w:rFonts w:asciiTheme="minorHAnsi" w:eastAsiaTheme="minorEastAsia" w:hAnsiTheme="minorHAnsi"/>
            <w:noProof/>
            <w:sz w:val="22"/>
          </w:rPr>
          <w:tab/>
        </w:r>
        <w:r w:rsidR="00B37F64" w:rsidRPr="0066658D">
          <w:rPr>
            <w:rStyle w:val="Hipervnculo"/>
            <w:noProof/>
          </w:rPr>
          <w:t>RELATED WORK</w:t>
        </w:r>
        <w:r w:rsidR="00B37F64">
          <w:rPr>
            <w:noProof/>
            <w:webHidden/>
          </w:rPr>
          <w:tab/>
        </w:r>
        <w:r w:rsidR="00B37F64">
          <w:rPr>
            <w:noProof/>
            <w:webHidden/>
          </w:rPr>
          <w:fldChar w:fldCharType="begin"/>
        </w:r>
        <w:r w:rsidR="00B37F64">
          <w:rPr>
            <w:noProof/>
            <w:webHidden/>
          </w:rPr>
          <w:instrText xml:space="preserve"> PAGEREF _Toc94807069 \h </w:instrText>
        </w:r>
        <w:r w:rsidR="00B37F64">
          <w:rPr>
            <w:noProof/>
            <w:webHidden/>
          </w:rPr>
        </w:r>
        <w:r w:rsidR="00B37F64">
          <w:rPr>
            <w:noProof/>
            <w:webHidden/>
          </w:rPr>
          <w:fldChar w:fldCharType="separate"/>
        </w:r>
        <w:r w:rsidR="00B37F64">
          <w:rPr>
            <w:noProof/>
            <w:webHidden/>
          </w:rPr>
          <w:t>3</w:t>
        </w:r>
        <w:r w:rsidR="00B37F64">
          <w:rPr>
            <w:noProof/>
            <w:webHidden/>
          </w:rPr>
          <w:fldChar w:fldCharType="end"/>
        </w:r>
      </w:hyperlink>
    </w:p>
    <w:p w14:paraId="542B9EF1" w14:textId="1053D272" w:rsidR="00B37F64" w:rsidRDefault="00240F7B">
      <w:pPr>
        <w:pStyle w:val="TDC2"/>
        <w:tabs>
          <w:tab w:val="left" w:pos="1540"/>
          <w:tab w:val="right" w:leader="dot" w:pos="8544"/>
        </w:tabs>
        <w:rPr>
          <w:rFonts w:asciiTheme="minorHAnsi" w:eastAsiaTheme="minorEastAsia" w:hAnsiTheme="minorHAnsi"/>
          <w:noProof/>
          <w:sz w:val="22"/>
        </w:rPr>
      </w:pPr>
      <w:hyperlink w:anchor="_Toc94807070" w:history="1">
        <w:r w:rsidR="00B37F64" w:rsidRPr="0066658D">
          <w:rPr>
            <w:rStyle w:val="Hipervnculo"/>
            <w:noProof/>
          </w:rPr>
          <w:t>1.2</w:t>
        </w:r>
        <w:r w:rsidR="00B37F64">
          <w:rPr>
            <w:rFonts w:asciiTheme="minorHAnsi" w:eastAsiaTheme="minorEastAsia" w:hAnsiTheme="minorHAnsi"/>
            <w:noProof/>
            <w:sz w:val="22"/>
          </w:rPr>
          <w:tab/>
        </w:r>
        <w:r w:rsidR="00B37F64" w:rsidRPr="0066658D">
          <w:rPr>
            <w:rStyle w:val="Hipervnculo"/>
            <w:noProof/>
          </w:rPr>
          <w:t>RESEARCH PROBLEM</w:t>
        </w:r>
        <w:r w:rsidR="00B37F64">
          <w:rPr>
            <w:noProof/>
            <w:webHidden/>
          </w:rPr>
          <w:tab/>
        </w:r>
        <w:r w:rsidR="00B37F64">
          <w:rPr>
            <w:noProof/>
            <w:webHidden/>
          </w:rPr>
          <w:fldChar w:fldCharType="begin"/>
        </w:r>
        <w:r w:rsidR="00B37F64">
          <w:rPr>
            <w:noProof/>
            <w:webHidden/>
          </w:rPr>
          <w:instrText xml:space="preserve"> PAGEREF _Toc94807070 \h </w:instrText>
        </w:r>
        <w:r w:rsidR="00B37F64">
          <w:rPr>
            <w:noProof/>
            <w:webHidden/>
          </w:rPr>
        </w:r>
        <w:r w:rsidR="00B37F64">
          <w:rPr>
            <w:noProof/>
            <w:webHidden/>
          </w:rPr>
          <w:fldChar w:fldCharType="separate"/>
        </w:r>
        <w:r w:rsidR="00B37F64">
          <w:rPr>
            <w:noProof/>
            <w:webHidden/>
          </w:rPr>
          <w:t>8</w:t>
        </w:r>
        <w:r w:rsidR="00B37F64">
          <w:rPr>
            <w:noProof/>
            <w:webHidden/>
          </w:rPr>
          <w:fldChar w:fldCharType="end"/>
        </w:r>
      </w:hyperlink>
    </w:p>
    <w:p w14:paraId="287D7212" w14:textId="4672366D" w:rsidR="00B37F64" w:rsidRDefault="00240F7B">
      <w:pPr>
        <w:pStyle w:val="TDC2"/>
        <w:tabs>
          <w:tab w:val="left" w:pos="1540"/>
          <w:tab w:val="right" w:leader="dot" w:pos="8544"/>
        </w:tabs>
        <w:rPr>
          <w:rFonts w:asciiTheme="minorHAnsi" w:eastAsiaTheme="minorEastAsia" w:hAnsiTheme="minorHAnsi"/>
          <w:noProof/>
          <w:sz w:val="22"/>
        </w:rPr>
      </w:pPr>
      <w:hyperlink w:anchor="_Toc94807071" w:history="1">
        <w:r w:rsidR="00B37F64" w:rsidRPr="0066658D">
          <w:rPr>
            <w:rStyle w:val="Hipervnculo"/>
            <w:noProof/>
          </w:rPr>
          <w:t>1.3</w:t>
        </w:r>
        <w:r w:rsidR="00B37F64">
          <w:rPr>
            <w:rFonts w:asciiTheme="minorHAnsi" w:eastAsiaTheme="minorEastAsia" w:hAnsiTheme="minorHAnsi"/>
            <w:noProof/>
            <w:sz w:val="22"/>
          </w:rPr>
          <w:tab/>
        </w:r>
        <w:r w:rsidR="00B37F64" w:rsidRPr="0066658D">
          <w:rPr>
            <w:rStyle w:val="Hipervnculo"/>
            <w:noProof/>
          </w:rPr>
          <w:t>HYPOTHESIS</w:t>
        </w:r>
        <w:r w:rsidR="00B37F64">
          <w:rPr>
            <w:noProof/>
            <w:webHidden/>
          </w:rPr>
          <w:tab/>
        </w:r>
        <w:r w:rsidR="00B37F64">
          <w:rPr>
            <w:noProof/>
            <w:webHidden/>
          </w:rPr>
          <w:fldChar w:fldCharType="begin"/>
        </w:r>
        <w:r w:rsidR="00B37F64">
          <w:rPr>
            <w:noProof/>
            <w:webHidden/>
          </w:rPr>
          <w:instrText xml:space="preserve"> PAGEREF _Toc94807071 \h </w:instrText>
        </w:r>
        <w:r w:rsidR="00B37F64">
          <w:rPr>
            <w:noProof/>
            <w:webHidden/>
          </w:rPr>
        </w:r>
        <w:r w:rsidR="00B37F64">
          <w:rPr>
            <w:noProof/>
            <w:webHidden/>
          </w:rPr>
          <w:fldChar w:fldCharType="separate"/>
        </w:r>
        <w:r w:rsidR="00B37F64">
          <w:rPr>
            <w:noProof/>
            <w:webHidden/>
          </w:rPr>
          <w:t>9</w:t>
        </w:r>
        <w:r w:rsidR="00B37F64">
          <w:rPr>
            <w:noProof/>
            <w:webHidden/>
          </w:rPr>
          <w:fldChar w:fldCharType="end"/>
        </w:r>
      </w:hyperlink>
    </w:p>
    <w:p w14:paraId="6F8DF34E" w14:textId="300CD711" w:rsidR="00B37F64" w:rsidRDefault="00240F7B">
      <w:pPr>
        <w:pStyle w:val="TDC2"/>
        <w:tabs>
          <w:tab w:val="left" w:pos="1540"/>
          <w:tab w:val="right" w:leader="dot" w:pos="8544"/>
        </w:tabs>
        <w:rPr>
          <w:rFonts w:asciiTheme="minorHAnsi" w:eastAsiaTheme="minorEastAsia" w:hAnsiTheme="minorHAnsi"/>
          <w:noProof/>
          <w:sz w:val="22"/>
        </w:rPr>
      </w:pPr>
      <w:hyperlink w:anchor="_Toc94807072" w:history="1">
        <w:r w:rsidR="00B37F64" w:rsidRPr="0066658D">
          <w:rPr>
            <w:rStyle w:val="Hipervnculo"/>
            <w:noProof/>
          </w:rPr>
          <w:t>1.4</w:t>
        </w:r>
        <w:r w:rsidR="00B37F64">
          <w:rPr>
            <w:rFonts w:asciiTheme="minorHAnsi" w:eastAsiaTheme="minorEastAsia" w:hAnsiTheme="minorHAnsi"/>
            <w:noProof/>
            <w:sz w:val="22"/>
          </w:rPr>
          <w:tab/>
        </w:r>
        <w:r w:rsidR="00B37F64" w:rsidRPr="0066658D">
          <w:rPr>
            <w:rStyle w:val="Hipervnculo"/>
            <w:noProof/>
          </w:rPr>
          <w:t>OBJECTIVES</w:t>
        </w:r>
        <w:r w:rsidR="00B37F64">
          <w:rPr>
            <w:noProof/>
            <w:webHidden/>
          </w:rPr>
          <w:tab/>
        </w:r>
        <w:r w:rsidR="00B37F64">
          <w:rPr>
            <w:noProof/>
            <w:webHidden/>
          </w:rPr>
          <w:fldChar w:fldCharType="begin"/>
        </w:r>
        <w:r w:rsidR="00B37F64">
          <w:rPr>
            <w:noProof/>
            <w:webHidden/>
          </w:rPr>
          <w:instrText xml:space="preserve"> PAGEREF _Toc94807072 \h </w:instrText>
        </w:r>
        <w:r w:rsidR="00B37F64">
          <w:rPr>
            <w:noProof/>
            <w:webHidden/>
          </w:rPr>
        </w:r>
        <w:r w:rsidR="00B37F64">
          <w:rPr>
            <w:noProof/>
            <w:webHidden/>
          </w:rPr>
          <w:fldChar w:fldCharType="separate"/>
        </w:r>
        <w:r w:rsidR="00B37F64">
          <w:rPr>
            <w:noProof/>
            <w:webHidden/>
          </w:rPr>
          <w:t>9</w:t>
        </w:r>
        <w:r w:rsidR="00B37F64">
          <w:rPr>
            <w:noProof/>
            <w:webHidden/>
          </w:rPr>
          <w:fldChar w:fldCharType="end"/>
        </w:r>
      </w:hyperlink>
    </w:p>
    <w:p w14:paraId="33BBDE37" w14:textId="49EB76B8" w:rsidR="00B37F64" w:rsidRDefault="00240F7B">
      <w:pPr>
        <w:pStyle w:val="TDC1"/>
        <w:tabs>
          <w:tab w:val="right" w:leader="dot" w:pos="8544"/>
        </w:tabs>
        <w:rPr>
          <w:rFonts w:asciiTheme="minorHAnsi" w:eastAsiaTheme="minorEastAsia" w:hAnsiTheme="minorHAnsi"/>
          <w:noProof/>
          <w:sz w:val="22"/>
        </w:rPr>
      </w:pPr>
      <w:hyperlink w:anchor="_Toc94807073" w:history="1">
        <w:r w:rsidR="00B37F64" w:rsidRPr="0066658D">
          <w:rPr>
            <w:rStyle w:val="Hipervnculo"/>
            <w:noProof/>
          </w:rPr>
          <w:t>CHAPTER 2: SIGNAL AND SYSTEM MODEL</w:t>
        </w:r>
        <w:r w:rsidR="00B37F64">
          <w:rPr>
            <w:noProof/>
            <w:webHidden/>
          </w:rPr>
          <w:tab/>
        </w:r>
        <w:r w:rsidR="00B37F64">
          <w:rPr>
            <w:noProof/>
            <w:webHidden/>
          </w:rPr>
          <w:fldChar w:fldCharType="begin"/>
        </w:r>
        <w:r w:rsidR="00B37F64">
          <w:rPr>
            <w:noProof/>
            <w:webHidden/>
          </w:rPr>
          <w:instrText xml:space="preserve"> PAGEREF _Toc94807073 \h </w:instrText>
        </w:r>
        <w:r w:rsidR="00B37F64">
          <w:rPr>
            <w:noProof/>
            <w:webHidden/>
          </w:rPr>
        </w:r>
        <w:r w:rsidR="00B37F64">
          <w:rPr>
            <w:noProof/>
            <w:webHidden/>
          </w:rPr>
          <w:fldChar w:fldCharType="separate"/>
        </w:r>
        <w:r w:rsidR="00B37F64">
          <w:rPr>
            <w:noProof/>
            <w:webHidden/>
          </w:rPr>
          <w:t>10</w:t>
        </w:r>
        <w:r w:rsidR="00B37F64">
          <w:rPr>
            <w:noProof/>
            <w:webHidden/>
          </w:rPr>
          <w:fldChar w:fldCharType="end"/>
        </w:r>
      </w:hyperlink>
    </w:p>
    <w:p w14:paraId="4948A697" w14:textId="401CF99B" w:rsidR="00B37F64" w:rsidRDefault="00240F7B">
      <w:pPr>
        <w:pStyle w:val="TDC2"/>
        <w:tabs>
          <w:tab w:val="left" w:pos="1540"/>
          <w:tab w:val="right" w:leader="dot" w:pos="8544"/>
        </w:tabs>
        <w:rPr>
          <w:rFonts w:asciiTheme="minorHAnsi" w:eastAsiaTheme="minorEastAsia" w:hAnsiTheme="minorHAnsi"/>
          <w:noProof/>
          <w:sz w:val="22"/>
        </w:rPr>
      </w:pPr>
      <w:hyperlink w:anchor="_Toc94807074" w:history="1">
        <w:r w:rsidR="00B37F64" w:rsidRPr="0066658D">
          <w:rPr>
            <w:rStyle w:val="Hipervnculo"/>
            <w:noProof/>
          </w:rPr>
          <w:t>2.1</w:t>
        </w:r>
        <w:r w:rsidR="00B37F64">
          <w:rPr>
            <w:rFonts w:asciiTheme="minorHAnsi" w:eastAsiaTheme="minorEastAsia" w:hAnsiTheme="minorHAnsi"/>
            <w:noProof/>
            <w:sz w:val="22"/>
          </w:rPr>
          <w:tab/>
        </w:r>
        <w:r w:rsidR="00B37F64" w:rsidRPr="0066658D">
          <w:rPr>
            <w:rStyle w:val="Hipervnculo"/>
            <w:noProof/>
          </w:rPr>
          <w:t>Ge</w:t>
        </w:r>
        <w:r w:rsidR="00B37F64" w:rsidRPr="0066658D">
          <w:rPr>
            <w:rStyle w:val="Hipervnculo"/>
            <w:noProof/>
          </w:rPr>
          <w:t>o</w:t>
        </w:r>
        <w:r w:rsidR="00B37F64" w:rsidRPr="0066658D">
          <w:rPr>
            <w:rStyle w:val="Hipervnculo"/>
            <w:noProof/>
          </w:rPr>
          <w:t>metric Model</w:t>
        </w:r>
        <w:r w:rsidR="00B37F64">
          <w:rPr>
            <w:noProof/>
            <w:webHidden/>
          </w:rPr>
          <w:tab/>
        </w:r>
        <w:r w:rsidR="00B37F64">
          <w:rPr>
            <w:noProof/>
            <w:webHidden/>
          </w:rPr>
          <w:fldChar w:fldCharType="begin"/>
        </w:r>
        <w:r w:rsidR="00B37F64">
          <w:rPr>
            <w:noProof/>
            <w:webHidden/>
          </w:rPr>
          <w:instrText xml:space="preserve"> PAGEREF _Toc94807074 \h </w:instrText>
        </w:r>
        <w:r w:rsidR="00B37F64">
          <w:rPr>
            <w:noProof/>
            <w:webHidden/>
          </w:rPr>
        </w:r>
        <w:r w:rsidR="00B37F64">
          <w:rPr>
            <w:noProof/>
            <w:webHidden/>
          </w:rPr>
          <w:fldChar w:fldCharType="separate"/>
        </w:r>
        <w:r w:rsidR="00B37F64">
          <w:rPr>
            <w:noProof/>
            <w:webHidden/>
          </w:rPr>
          <w:t>11</w:t>
        </w:r>
        <w:r w:rsidR="00B37F64">
          <w:rPr>
            <w:noProof/>
            <w:webHidden/>
          </w:rPr>
          <w:fldChar w:fldCharType="end"/>
        </w:r>
      </w:hyperlink>
    </w:p>
    <w:p w14:paraId="032BDB0E" w14:textId="318F234A" w:rsidR="00B37F64" w:rsidRDefault="00240F7B">
      <w:pPr>
        <w:pStyle w:val="TDC2"/>
        <w:tabs>
          <w:tab w:val="left" w:pos="1540"/>
          <w:tab w:val="right" w:leader="dot" w:pos="8544"/>
        </w:tabs>
        <w:rPr>
          <w:rFonts w:asciiTheme="minorHAnsi" w:eastAsiaTheme="minorEastAsia" w:hAnsiTheme="minorHAnsi"/>
          <w:noProof/>
          <w:sz w:val="22"/>
        </w:rPr>
      </w:pPr>
      <w:hyperlink w:anchor="_Toc94807075" w:history="1">
        <w:r w:rsidR="00B37F64" w:rsidRPr="0066658D">
          <w:rPr>
            <w:rStyle w:val="Hipervnculo"/>
            <w:noProof/>
          </w:rPr>
          <w:t>2.2</w:t>
        </w:r>
        <w:r w:rsidR="00B37F64">
          <w:rPr>
            <w:rFonts w:asciiTheme="minorHAnsi" w:eastAsiaTheme="minorEastAsia" w:hAnsiTheme="minorHAnsi"/>
            <w:noProof/>
            <w:sz w:val="22"/>
          </w:rPr>
          <w:tab/>
        </w:r>
        <w:r w:rsidR="00B37F64" w:rsidRPr="0066658D">
          <w:rPr>
            <w:rStyle w:val="Hipervnculo"/>
            <w:noProof/>
          </w:rPr>
          <w:t>DOA estimation as a classification problem</w:t>
        </w:r>
        <w:r w:rsidR="00B37F64">
          <w:rPr>
            <w:noProof/>
            <w:webHidden/>
          </w:rPr>
          <w:tab/>
        </w:r>
        <w:r w:rsidR="00B37F64">
          <w:rPr>
            <w:noProof/>
            <w:webHidden/>
          </w:rPr>
          <w:fldChar w:fldCharType="begin"/>
        </w:r>
        <w:r w:rsidR="00B37F64">
          <w:rPr>
            <w:noProof/>
            <w:webHidden/>
          </w:rPr>
          <w:instrText xml:space="preserve"> PAGEREF _Toc94807075 \h </w:instrText>
        </w:r>
        <w:r w:rsidR="00B37F64">
          <w:rPr>
            <w:noProof/>
            <w:webHidden/>
          </w:rPr>
        </w:r>
        <w:r w:rsidR="00B37F64">
          <w:rPr>
            <w:noProof/>
            <w:webHidden/>
          </w:rPr>
          <w:fldChar w:fldCharType="separate"/>
        </w:r>
        <w:r w:rsidR="00B37F64">
          <w:rPr>
            <w:noProof/>
            <w:webHidden/>
          </w:rPr>
          <w:t>17</w:t>
        </w:r>
        <w:r w:rsidR="00B37F64">
          <w:rPr>
            <w:noProof/>
            <w:webHidden/>
          </w:rPr>
          <w:fldChar w:fldCharType="end"/>
        </w:r>
      </w:hyperlink>
    </w:p>
    <w:p w14:paraId="447F66A7" w14:textId="0B8435D5" w:rsidR="00B37F64" w:rsidRDefault="00240F7B">
      <w:pPr>
        <w:pStyle w:val="TDC2"/>
        <w:tabs>
          <w:tab w:val="left" w:pos="1540"/>
          <w:tab w:val="right" w:leader="dot" w:pos="8544"/>
        </w:tabs>
        <w:rPr>
          <w:rFonts w:asciiTheme="minorHAnsi" w:eastAsiaTheme="minorEastAsia" w:hAnsiTheme="minorHAnsi"/>
          <w:noProof/>
          <w:sz w:val="22"/>
        </w:rPr>
      </w:pPr>
      <w:hyperlink w:anchor="_Toc94807076" w:history="1">
        <w:r w:rsidR="00B37F64" w:rsidRPr="0066658D">
          <w:rPr>
            <w:rStyle w:val="Hipervnculo"/>
            <w:noProof/>
          </w:rPr>
          <w:t>2.3</w:t>
        </w:r>
        <w:r w:rsidR="00B37F64">
          <w:rPr>
            <w:rFonts w:asciiTheme="minorHAnsi" w:eastAsiaTheme="minorEastAsia" w:hAnsiTheme="minorHAnsi"/>
            <w:noProof/>
            <w:sz w:val="22"/>
          </w:rPr>
          <w:tab/>
        </w:r>
        <w:r w:rsidR="00B37F64" w:rsidRPr="0066658D">
          <w:rPr>
            <w:rStyle w:val="Hipervnculo"/>
            <w:noProof/>
          </w:rPr>
          <w:t>Metrics and scoring</w:t>
        </w:r>
        <w:r w:rsidR="00B37F64">
          <w:rPr>
            <w:noProof/>
            <w:webHidden/>
          </w:rPr>
          <w:tab/>
        </w:r>
        <w:r w:rsidR="00B37F64">
          <w:rPr>
            <w:noProof/>
            <w:webHidden/>
          </w:rPr>
          <w:fldChar w:fldCharType="begin"/>
        </w:r>
        <w:r w:rsidR="00B37F64">
          <w:rPr>
            <w:noProof/>
            <w:webHidden/>
          </w:rPr>
          <w:instrText xml:space="preserve"> PAGEREF _Toc94807076 \h </w:instrText>
        </w:r>
        <w:r w:rsidR="00B37F64">
          <w:rPr>
            <w:noProof/>
            <w:webHidden/>
          </w:rPr>
        </w:r>
        <w:r w:rsidR="00B37F64">
          <w:rPr>
            <w:noProof/>
            <w:webHidden/>
          </w:rPr>
          <w:fldChar w:fldCharType="separate"/>
        </w:r>
        <w:r w:rsidR="00B37F64">
          <w:rPr>
            <w:noProof/>
            <w:webHidden/>
          </w:rPr>
          <w:t>19</w:t>
        </w:r>
        <w:r w:rsidR="00B37F64">
          <w:rPr>
            <w:noProof/>
            <w:webHidden/>
          </w:rPr>
          <w:fldChar w:fldCharType="end"/>
        </w:r>
      </w:hyperlink>
    </w:p>
    <w:p w14:paraId="6691E1D8" w14:textId="6FA14A66" w:rsidR="00B37F64" w:rsidRDefault="00240F7B">
      <w:pPr>
        <w:pStyle w:val="TDC2"/>
        <w:tabs>
          <w:tab w:val="left" w:pos="1540"/>
          <w:tab w:val="right" w:leader="dot" w:pos="8544"/>
        </w:tabs>
        <w:rPr>
          <w:rFonts w:asciiTheme="minorHAnsi" w:eastAsiaTheme="minorEastAsia" w:hAnsiTheme="minorHAnsi"/>
          <w:noProof/>
          <w:sz w:val="22"/>
        </w:rPr>
      </w:pPr>
      <w:hyperlink w:anchor="_Toc94807077" w:history="1">
        <w:r w:rsidR="00B37F64" w:rsidRPr="0066658D">
          <w:rPr>
            <w:rStyle w:val="Hipervnculo"/>
            <w:noProof/>
          </w:rPr>
          <w:t>2.4</w:t>
        </w:r>
        <w:r w:rsidR="00B37F64">
          <w:rPr>
            <w:rFonts w:asciiTheme="minorHAnsi" w:eastAsiaTheme="minorEastAsia" w:hAnsiTheme="minorHAnsi"/>
            <w:noProof/>
            <w:sz w:val="22"/>
          </w:rPr>
          <w:tab/>
        </w:r>
        <w:r w:rsidR="00B37F64" w:rsidRPr="0066658D">
          <w:rPr>
            <w:rStyle w:val="Hipervnculo"/>
            <w:noProof/>
          </w:rPr>
          <w:t>Classification model</w:t>
        </w:r>
        <w:r w:rsidR="00B37F64">
          <w:rPr>
            <w:noProof/>
            <w:webHidden/>
          </w:rPr>
          <w:tab/>
        </w:r>
        <w:r w:rsidR="00B37F64">
          <w:rPr>
            <w:noProof/>
            <w:webHidden/>
          </w:rPr>
          <w:fldChar w:fldCharType="begin"/>
        </w:r>
        <w:r w:rsidR="00B37F64">
          <w:rPr>
            <w:noProof/>
            <w:webHidden/>
          </w:rPr>
          <w:instrText xml:space="preserve"> PAGEREF _Toc94807077 \h </w:instrText>
        </w:r>
        <w:r w:rsidR="00B37F64">
          <w:rPr>
            <w:noProof/>
            <w:webHidden/>
          </w:rPr>
        </w:r>
        <w:r w:rsidR="00B37F64">
          <w:rPr>
            <w:noProof/>
            <w:webHidden/>
          </w:rPr>
          <w:fldChar w:fldCharType="separate"/>
        </w:r>
        <w:r w:rsidR="00B37F64">
          <w:rPr>
            <w:noProof/>
            <w:webHidden/>
          </w:rPr>
          <w:t>20</w:t>
        </w:r>
        <w:r w:rsidR="00B37F64">
          <w:rPr>
            <w:noProof/>
            <w:webHidden/>
          </w:rPr>
          <w:fldChar w:fldCharType="end"/>
        </w:r>
      </w:hyperlink>
    </w:p>
    <w:p w14:paraId="05920FC3" w14:textId="09E40777" w:rsidR="00B37F64" w:rsidRDefault="00240F7B">
      <w:pPr>
        <w:pStyle w:val="TDC1"/>
        <w:tabs>
          <w:tab w:val="right" w:leader="dot" w:pos="8544"/>
        </w:tabs>
        <w:rPr>
          <w:rFonts w:asciiTheme="minorHAnsi" w:eastAsiaTheme="minorEastAsia" w:hAnsiTheme="minorHAnsi"/>
          <w:noProof/>
          <w:sz w:val="22"/>
        </w:rPr>
      </w:pPr>
      <w:hyperlink w:anchor="_Toc94807078" w:history="1">
        <w:r w:rsidR="00B37F64" w:rsidRPr="0066658D">
          <w:rPr>
            <w:rStyle w:val="Hipervnculo"/>
            <w:noProof/>
          </w:rPr>
          <w:t>CHAPTER 3: SIMULATION RESULTS</w:t>
        </w:r>
        <w:r w:rsidR="00B37F64">
          <w:rPr>
            <w:noProof/>
            <w:webHidden/>
          </w:rPr>
          <w:tab/>
        </w:r>
        <w:r w:rsidR="00B37F64">
          <w:rPr>
            <w:noProof/>
            <w:webHidden/>
          </w:rPr>
          <w:fldChar w:fldCharType="begin"/>
        </w:r>
        <w:r w:rsidR="00B37F64">
          <w:rPr>
            <w:noProof/>
            <w:webHidden/>
          </w:rPr>
          <w:instrText xml:space="preserve"> PAGEREF _Toc94807078 \h </w:instrText>
        </w:r>
        <w:r w:rsidR="00B37F64">
          <w:rPr>
            <w:noProof/>
            <w:webHidden/>
          </w:rPr>
        </w:r>
        <w:r w:rsidR="00B37F64">
          <w:rPr>
            <w:noProof/>
            <w:webHidden/>
          </w:rPr>
          <w:fldChar w:fldCharType="separate"/>
        </w:r>
        <w:r w:rsidR="00B37F64">
          <w:rPr>
            <w:noProof/>
            <w:webHidden/>
          </w:rPr>
          <w:t>23</w:t>
        </w:r>
        <w:r w:rsidR="00B37F64">
          <w:rPr>
            <w:noProof/>
            <w:webHidden/>
          </w:rPr>
          <w:fldChar w:fldCharType="end"/>
        </w:r>
      </w:hyperlink>
    </w:p>
    <w:p w14:paraId="4F735BB8" w14:textId="4F006119" w:rsidR="00B37F64" w:rsidRDefault="00240F7B">
      <w:pPr>
        <w:pStyle w:val="TDC2"/>
        <w:tabs>
          <w:tab w:val="left" w:pos="1540"/>
          <w:tab w:val="right" w:leader="dot" w:pos="8544"/>
        </w:tabs>
        <w:rPr>
          <w:rFonts w:asciiTheme="minorHAnsi" w:eastAsiaTheme="minorEastAsia" w:hAnsiTheme="minorHAnsi"/>
          <w:noProof/>
          <w:sz w:val="22"/>
        </w:rPr>
      </w:pPr>
      <w:hyperlink w:anchor="_Toc94807079" w:history="1">
        <w:r w:rsidR="00B37F64" w:rsidRPr="0066658D">
          <w:rPr>
            <w:rStyle w:val="Hipervnculo"/>
            <w:noProof/>
          </w:rPr>
          <w:t>3.1</w:t>
        </w:r>
        <w:r w:rsidR="00B37F64">
          <w:rPr>
            <w:rFonts w:asciiTheme="minorHAnsi" w:eastAsiaTheme="minorEastAsia" w:hAnsiTheme="minorHAnsi"/>
            <w:noProof/>
            <w:sz w:val="22"/>
          </w:rPr>
          <w:tab/>
        </w:r>
        <w:r w:rsidR="00B37F64" w:rsidRPr="0066658D">
          <w:rPr>
            <w:rStyle w:val="Hipervnculo"/>
            <w:noProof/>
          </w:rPr>
          <w:t>DATA GENERATION</w:t>
        </w:r>
        <w:r w:rsidR="00B37F64">
          <w:rPr>
            <w:noProof/>
            <w:webHidden/>
          </w:rPr>
          <w:tab/>
        </w:r>
        <w:r w:rsidR="00B37F64">
          <w:rPr>
            <w:noProof/>
            <w:webHidden/>
          </w:rPr>
          <w:fldChar w:fldCharType="begin"/>
        </w:r>
        <w:r w:rsidR="00B37F64">
          <w:rPr>
            <w:noProof/>
            <w:webHidden/>
          </w:rPr>
          <w:instrText xml:space="preserve"> PAGEREF _Toc94807079 \h </w:instrText>
        </w:r>
        <w:r w:rsidR="00B37F64">
          <w:rPr>
            <w:noProof/>
            <w:webHidden/>
          </w:rPr>
        </w:r>
        <w:r w:rsidR="00B37F64">
          <w:rPr>
            <w:noProof/>
            <w:webHidden/>
          </w:rPr>
          <w:fldChar w:fldCharType="separate"/>
        </w:r>
        <w:r w:rsidR="00B37F64">
          <w:rPr>
            <w:noProof/>
            <w:webHidden/>
          </w:rPr>
          <w:t>23</w:t>
        </w:r>
        <w:r w:rsidR="00B37F64">
          <w:rPr>
            <w:noProof/>
            <w:webHidden/>
          </w:rPr>
          <w:fldChar w:fldCharType="end"/>
        </w:r>
      </w:hyperlink>
    </w:p>
    <w:p w14:paraId="17927E4F" w14:textId="47099F94" w:rsidR="00B37F64" w:rsidRDefault="00240F7B">
      <w:pPr>
        <w:pStyle w:val="TDC2"/>
        <w:tabs>
          <w:tab w:val="left" w:pos="1540"/>
          <w:tab w:val="right" w:leader="dot" w:pos="8544"/>
        </w:tabs>
        <w:rPr>
          <w:rFonts w:asciiTheme="minorHAnsi" w:eastAsiaTheme="minorEastAsia" w:hAnsiTheme="minorHAnsi"/>
          <w:noProof/>
          <w:sz w:val="22"/>
        </w:rPr>
      </w:pPr>
      <w:hyperlink w:anchor="_Toc94807080" w:history="1">
        <w:r w:rsidR="00B37F64" w:rsidRPr="0066658D">
          <w:rPr>
            <w:rStyle w:val="Hipervnculo"/>
            <w:noProof/>
          </w:rPr>
          <w:t>3.2</w:t>
        </w:r>
        <w:r w:rsidR="00B37F64">
          <w:rPr>
            <w:rFonts w:asciiTheme="minorHAnsi" w:eastAsiaTheme="minorEastAsia" w:hAnsiTheme="minorHAnsi"/>
            <w:noProof/>
            <w:sz w:val="22"/>
          </w:rPr>
          <w:tab/>
        </w:r>
        <w:r w:rsidR="00B37F64" w:rsidRPr="0066658D">
          <w:rPr>
            <w:rStyle w:val="Hipervnculo"/>
            <w:noProof/>
          </w:rPr>
          <w:t>SYSTEM MODEL DESIGN</w:t>
        </w:r>
        <w:r w:rsidR="00B37F64">
          <w:rPr>
            <w:noProof/>
            <w:webHidden/>
          </w:rPr>
          <w:tab/>
        </w:r>
        <w:r w:rsidR="00B37F64">
          <w:rPr>
            <w:noProof/>
            <w:webHidden/>
          </w:rPr>
          <w:fldChar w:fldCharType="begin"/>
        </w:r>
        <w:r w:rsidR="00B37F64">
          <w:rPr>
            <w:noProof/>
            <w:webHidden/>
          </w:rPr>
          <w:instrText xml:space="preserve"> PAGEREF _Toc94807080 \h </w:instrText>
        </w:r>
        <w:r w:rsidR="00B37F64">
          <w:rPr>
            <w:noProof/>
            <w:webHidden/>
          </w:rPr>
        </w:r>
        <w:r w:rsidR="00B37F64">
          <w:rPr>
            <w:noProof/>
            <w:webHidden/>
          </w:rPr>
          <w:fldChar w:fldCharType="separate"/>
        </w:r>
        <w:r w:rsidR="00B37F64">
          <w:rPr>
            <w:noProof/>
            <w:webHidden/>
          </w:rPr>
          <w:t>24</w:t>
        </w:r>
        <w:r w:rsidR="00B37F64">
          <w:rPr>
            <w:noProof/>
            <w:webHidden/>
          </w:rPr>
          <w:fldChar w:fldCharType="end"/>
        </w:r>
      </w:hyperlink>
    </w:p>
    <w:p w14:paraId="6A0455B8" w14:textId="05A9CBB3" w:rsidR="00B37F64" w:rsidRDefault="00240F7B">
      <w:pPr>
        <w:pStyle w:val="TDC2"/>
        <w:tabs>
          <w:tab w:val="left" w:pos="1540"/>
          <w:tab w:val="right" w:leader="dot" w:pos="8544"/>
        </w:tabs>
        <w:rPr>
          <w:rFonts w:asciiTheme="minorHAnsi" w:eastAsiaTheme="minorEastAsia" w:hAnsiTheme="minorHAnsi"/>
          <w:noProof/>
          <w:sz w:val="22"/>
        </w:rPr>
      </w:pPr>
      <w:hyperlink w:anchor="_Toc94807081" w:history="1">
        <w:r w:rsidR="00B37F64" w:rsidRPr="0066658D">
          <w:rPr>
            <w:rStyle w:val="Hipervnculo"/>
            <w:noProof/>
          </w:rPr>
          <w:t>3.3</w:t>
        </w:r>
        <w:r w:rsidR="00B37F64">
          <w:rPr>
            <w:rFonts w:asciiTheme="minorHAnsi" w:eastAsiaTheme="minorEastAsia" w:hAnsiTheme="minorHAnsi"/>
            <w:noProof/>
            <w:sz w:val="22"/>
          </w:rPr>
          <w:tab/>
        </w:r>
        <w:r w:rsidR="00B37F64" w:rsidRPr="0066658D">
          <w:rPr>
            <w:rStyle w:val="Hipervnculo"/>
            <w:noProof/>
          </w:rPr>
          <w:t>Comparison of results with different antennas</w:t>
        </w:r>
        <w:r w:rsidR="00B37F64">
          <w:rPr>
            <w:noProof/>
            <w:webHidden/>
          </w:rPr>
          <w:tab/>
        </w:r>
        <w:r w:rsidR="00B37F64">
          <w:rPr>
            <w:noProof/>
            <w:webHidden/>
          </w:rPr>
          <w:fldChar w:fldCharType="begin"/>
        </w:r>
        <w:r w:rsidR="00B37F64">
          <w:rPr>
            <w:noProof/>
            <w:webHidden/>
          </w:rPr>
          <w:instrText xml:space="preserve"> PAGEREF _Toc94807081 \h </w:instrText>
        </w:r>
        <w:r w:rsidR="00B37F64">
          <w:rPr>
            <w:noProof/>
            <w:webHidden/>
          </w:rPr>
        </w:r>
        <w:r w:rsidR="00B37F64">
          <w:rPr>
            <w:noProof/>
            <w:webHidden/>
          </w:rPr>
          <w:fldChar w:fldCharType="separate"/>
        </w:r>
        <w:r w:rsidR="00B37F64">
          <w:rPr>
            <w:noProof/>
            <w:webHidden/>
          </w:rPr>
          <w:t>25</w:t>
        </w:r>
        <w:r w:rsidR="00B37F64">
          <w:rPr>
            <w:noProof/>
            <w:webHidden/>
          </w:rPr>
          <w:fldChar w:fldCharType="end"/>
        </w:r>
      </w:hyperlink>
    </w:p>
    <w:p w14:paraId="43595673" w14:textId="60E27F18" w:rsidR="00B37F64" w:rsidRDefault="00240F7B">
      <w:pPr>
        <w:pStyle w:val="TDC2"/>
        <w:tabs>
          <w:tab w:val="left" w:pos="1540"/>
          <w:tab w:val="right" w:leader="dot" w:pos="8544"/>
        </w:tabs>
        <w:rPr>
          <w:rFonts w:asciiTheme="minorHAnsi" w:eastAsiaTheme="minorEastAsia" w:hAnsiTheme="minorHAnsi"/>
          <w:noProof/>
          <w:sz w:val="22"/>
        </w:rPr>
      </w:pPr>
      <w:hyperlink w:anchor="_Toc94807082" w:history="1">
        <w:r w:rsidR="00B37F64" w:rsidRPr="0066658D">
          <w:rPr>
            <w:rStyle w:val="Hipervnculo"/>
            <w:noProof/>
          </w:rPr>
          <w:t>3.4</w:t>
        </w:r>
        <w:r w:rsidR="00B37F64">
          <w:rPr>
            <w:rFonts w:asciiTheme="minorHAnsi" w:eastAsiaTheme="minorEastAsia" w:hAnsiTheme="minorHAnsi"/>
            <w:noProof/>
            <w:sz w:val="22"/>
          </w:rPr>
          <w:tab/>
        </w:r>
        <w:r w:rsidR="00B37F64" w:rsidRPr="0066658D">
          <w:rPr>
            <w:rStyle w:val="Hipervnculo"/>
            <w:noProof/>
          </w:rPr>
          <w:t>Analysis of the results with one more antenna on the z axis</w:t>
        </w:r>
        <w:r w:rsidR="00B37F64">
          <w:rPr>
            <w:noProof/>
            <w:webHidden/>
          </w:rPr>
          <w:tab/>
        </w:r>
        <w:r w:rsidR="00B37F64">
          <w:rPr>
            <w:noProof/>
            <w:webHidden/>
          </w:rPr>
          <w:fldChar w:fldCharType="begin"/>
        </w:r>
        <w:r w:rsidR="00B37F64">
          <w:rPr>
            <w:noProof/>
            <w:webHidden/>
          </w:rPr>
          <w:instrText xml:space="preserve"> PAGEREF _Toc94807082 \h </w:instrText>
        </w:r>
        <w:r w:rsidR="00B37F64">
          <w:rPr>
            <w:noProof/>
            <w:webHidden/>
          </w:rPr>
        </w:r>
        <w:r w:rsidR="00B37F64">
          <w:rPr>
            <w:noProof/>
            <w:webHidden/>
          </w:rPr>
          <w:fldChar w:fldCharType="separate"/>
        </w:r>
        <w:r w:rsidR="00B37F64">
          <w:rPr>
            <w:noProof/>
            <w:webHidden/>
          </w:rPr>
          <w:t>31</w:t>
        </w:r>
        <w:r w:rsidR="00B37F64">
          <w:rPr>
            <w:noProof/>
            <w:webHidden/>
          </w:rPr>
          <w:fldChar w:fldCharType="end"/>
        </w:r>
      </w:hyperlink>
    </w:p>
    <w:p w14:paraId="5556551D" w14:textId="530F6AFB" w:rsidR="00B37F64" w:rsidRDefault="00240F7B">
      <w:pPr>
        <w:pStyle w:val="TDC1"/>
        <w:tabs>
          <w:tab w:val="right" w:leader="dot" w:pos="8544"/>
        </w:tabs>
        <w:rPr>
          <w:rFonts w:asciiTheme="minorHAnsi" w:eastAsiaTheme="minorEastAsia" w:hAnsiTheme="minorHAnsi"/>
          <w:noProof/>
          <w:sz w:val="22"/>
        </w:rPr>
      </w:pPr>
      <w:hyperlink w:anchor="_Toc94807083" w:history="1">
        <w:r w:rsidR="00B37F64" w:rsidRPr="0066658D">
          <w:rPr>
            <w:rStyle w:val="Hipervnculo"/>
            <w:noProof/>
          </w:rPr>
          <w:t>References</w:t>
        </w:r>
        <w:r w:rsidR="00B37F64">
          <w:rPr>
            <w:noProof/>
            <w:webHidden/>
          </w:rPr>
          <w:tab/>
        </w:r>
        <w:r w:rsidR="00B37F64">
          <w:rPr>
            <w:noProof/>
            <w:webHidden/>
          </w:rPr>
          <w:fldChar w:fldCharType="begin"/>
        </w:r>
        <w:r w:rsidR="00B37F64">
          <w:rPr>
            <w:noProof/>
            <w:webHidden/>
          </w:rPr>
          <w:instrText xml:space="preserve"> PAGEREF _Toc94807083 \h </w:instrText>
        </w:r>
        <w:r w:rsidR="00B37F64">
          <w:rPr>
            <w:noProof/>
            <w:webHidden/>
          </w:rPr>
        </w:r>
        <w:r w:rsidR="00B37F64">
          <w:rPr>
            <w:noProof/>
            <w:webHidden/>
          </w:rPr>
          <w:fldChar w:fldCharType="separate"/>
        </w:r>
        <w:r w:rsidR="00B37F64">
          <w:rPr>
            <w:noProof/>
            <w:webHidden/>
          </w:rPr>
          <w:t>39</w:t>
        </w:r>
        <w:r w:rsidR="00B37F64">
          <w:rPr>
            <w:noProof/>
            <w:webHidden/>
          </w:rPr>
          <w:fldChar w:fldCharType="end"/>
        </w:r>
      </w:hyperlink>
    </w:p>
    <w:p w14:paraId="715C76FB" w14:textId="5F149601" w:rsidR="00E91A5A" w:rsidRDefault="00507921" w:rsidP="000233CE">
      <w:pPr>
        <w:ind w:left="0" w:firstLine="0"/>
      </w:pPr>
      <w:r>
        <w:fldChar w:fldCharType="end"/>
      </w:r>
    </w:p>
    <w:p w14:paraId="1619CE43" w14:textId="0D7B1039" w:rsidR="00E91A5A" w:rsidRDefault="00E91A5A" w:rsidP="00E91A5A">
      <w:pPr>
        <w:pStyle w:val="Ttulo1"/>
      </w:pPr>
      <w:bookmarkStart w:id="1" w:name="_Toc94807064"/>
      <w:r w:rsidRPr="00E91A5A">
        <w:t>LIST OF FIGURES</w:t>
      </w:r>
      <w:bookmarkEnd w:id="1"/>
    </w:p>
    <w:p w14:paraId="071E030B" w14:textId="39F0B9A1" w:rsidR="00C20071" w:rsidRDefault="00E91A5A">
      <w:pPr>
        <w:pStyle w:val="Tabladeilustraciones"/>
        <w:tabs>
          <w:tab w:val="right" w:leader="dot" w:pos="8544"/>
        </w:tabs>
        <w:rPr>
          <w:rFonts w:asciiTheme="minorHAnsi" w:eastAsiaTheme="minorEastAsia" w:hAnsiTheme="minorHAnsi"/>
          <w:noProof/>
          <w:sz w:val="22"/>
        </w:rPr>
      </w:pPr>
      <w:r>
        <w:fldChar w:fldCharType="begin"/>
      </w:r>
      <w:r>
        <w:instrText xml:space="preserve"> TOC \h \z \c "Figure" </w:instrText>
      </w:r>
      <w:r>
        <w:fldChar w:fldCharType="separate"/>
      </w:r>
      <w:hyperlink w:anchor="_Toc73519485" w:history="1">
        <w:r w:rsidR="00C20071" w:rsidRPr="005A2658">
          <w:rPr>
            <w:rStyle w:val="Hipervnculo"/>
            <w:rFonts w:cs="Times New Roman"/>
            <w:noProof/>
          </w:rPr>
          <w:t>Figure 1.  Beamforming technique</w:t>
        </w:r>
        <w:r w:rsidR="00C20071" w:rsidRPr="005A2658">
          <w:rPr>
            <w:rStyle w:val="Hipervnculo"/>
            <w:rFonts w:ascii="NimbusRomNo9L-Regu" w:hAnsi="NimbusRomNo9L-Regu" w:cs="NimbusRomNo9L-Regu"/>
            <w:noProof/>
          </w:rPr>
          <w:t>.</w:t>
        </w:r>
        <w:r w:rsidR="00C20071">
          <w:rPr>
            <w:noProof/>
            <w:webHidden/>
          </w:rPr>
          <w:tab/>
        </w:r>
        <w:r w:rsidR="00C20071">
          <w:rPr>
            <w:noProof/>
            <w:webHidden/>
          </w:rPr>
          <w:fldChar w:fldCharType="begin"/>
        </w:r>
        <w:r w:rsidR="00C20071">
          <w:rPr>
            <w:noProof/>
            <w:webHidden/>
          </w:rPr>
          <w:instrText xml:space="preserve"> PAGEREF _Toc73519485 \h </w:instrText>
        </w:r>
        <w:r w:rsidR="00C20071">
          <w:rPr>
            <w:noProof/>
            <w:webHidden/>
          </w:rPr>
        </w:r>
        <w:r w:rsidR="00C20071">
          <w:rPr>
            <w:noProof/>
            <w:webHidden/>
          </w:rPr>
          <w:fldChar w:fldCharType="separate"/>
        </w:r>
        <w:r w:rsidR="00C20071">
          <w:rPr>
            <w:noProof/>
            <w:webHidden/>
          </w:rPr>
          <w:t>2</w:t>
        </w:r>
        <w:r w:rsidR="00C20071">
          <w:rPr>
            <w:noProof/>
            <w:webHidden/>
          </w:rPr>
          <w:fldChar w:fldCharType="end"/>
        </w:r>
      </w:hyperlink>
    </w:p>
    <w:p w14:paraId="25677C8A" w14:textId="4E04D17B" w:rsidR="00C20071" w:rsidRDefault="00240F7B">
      <w:pPr>
        <w:pStyle w:val="Tabladeilustraciones"/>
        <w:tabs>
          <w:tab w:val="right" w:leader="dot" w:pos="8544"/>
        </w:tabs>
        <w:rPr>
          <w:rFonts w:asciiTheme="minorHAnsi" w:eastAsiaTheme="minorEastAsia" w:hAnsiTheme="minorHAnsi"/>
          <w:noProof/>
          <w:sz w:val="22"/>
        </w:rPr>
      </w:pPr>
      <w:hyperlink w:anchor="_Toc73519486" w:history="1">
        <w:r w:rsidR="00C20071" w:rsidRPr="005A2658">
          <w:rPr>
            <w:rStyle w:val="Hipervnculo"/>
            <w:noProof/>
          </w:rPr>
          <w:t xml:space="preserve">Figure 2. Overview of applications of ML in DOA </w:t>
        </w:r>
        <w:r w:rsidR="00C20071" w:rsidRPr="005A2658">
          <w:rPr>
            <w:rStyle w:val="Hipervnculo"/>
            <w:rFonts w:cs="Times New Roman"/>
            <w:noProof/>
          </w:rPr>
          <w:t>[34]</w:t>
        </w:r>
        <w:r w:rsidR="00C20071" w:rsidRPr="005A2658">
          <w:rPr>
            <w:rStyle w:val="Hipervnculo"/>
            <w:noProof/>
          </w:rPr>
          <w:t>.</w:t>
        </w:r>
        <w:r w:rsidR="00C20071">
          <w:rPr>
            <w:noProof/>
            <w:webHidden/>
          </w:rPr>
          <w:tab/>
        </w:r>
        <w:r w:rsidR="00C20071">
          <w:rPr>
            <w:noProof/>
            <w:webHidden/>
          </w:rPr>
          <w:fldChar w:fldCharType="begin"/>
        </w:r>
        <w:r w:rsidR="00C20071">
          <w:rPr>
            <w:noProof/>
            <w:webHidden/>
          </w:rPr>
          <w:instrText xml:space="preserve"> PAGEREF _Toc73519486 \h </w:instrText>
        </w:r>
        <w:r w:rsidR="00C20071">
          <w:rPr>
            <w:noProof/>
            <w:webHidden/>
          </w:rPr>
        </w:r>
        <w:r w:rsidR="00C20071">
          <w:rPr>
            <w:noProof/>
            <w:webHidden/>
          </w:rPr>
          <w:fldChar w:fldCharType="separate"/>
        </w:r>
        <w:r w:rsidR="00C20071">
          <w:rPr>
            <w:noProof/>
            <w:webHidden/>
          </w:rPr>
          <w:t>8</w:t>
        </w:r>
        <w:r w:rsidR="00C20071">
          <w:rPr>
            <w:noProof/>
            <w:webHidden/>
          </w:rPr>
          <w:fldChar w:fldCharType="end"/>
        </w:r>
      </w:hyperlink>
    </w:p>
    <w:p w14:paraId="0E216ED0" w14:textId="6BEA79AC" w:rsidR="00C20071" w:rsidRDefault="00240F7B">
      <w:pPr>
        <w:pStyle w:val="Tabladeilustraciones"/>
        <w:tabs>
          <w:tab w:val="right" w:leader="dot" w:pos="8544"/>
        </w:tabs>
        <w:rPr>
          <w:rFonts w:asciiTheme="minorHAnsi" w:eastAsiaTheme="minorEastAsia" w:hAnsiTheme="minorHAnsi"/>
          <w:noProof/>
          <w:sz w:val="22"/>
        </w:rPr>
      </w:pPr>
      <w:hyperlink w:anchor="_Toc73519487" w:history="1">
        <w:r w:rsidR="00C20071" w:rsidRPr="005A2658">
          <w:rPr>
            <w:rStyle w:val="Hipervnculo"/>
            <w:noProof/>
          </w:rPr>
          <w:t>Figure 3. The System Model.</w:t>
        </w:r>
        <w:r w:rsidR="00C20071">
          <w:rPr>
            <w:noProof/>
            <w:webHidden/>
          </w:rPr>
          <w:tab/>
        </w:r>
        <w:r w:rsidR="00C20071">
          <w:rPr>
            <w:noProof/>
            <w:webHidden/>
          </w:rPr>
          <w:fldChar w:fldCharType="begin"/>
        </w:r>
        <w:r w:rsidR="00C20071">
          <w:rPr>
            <w:noProof/>
            <w:webHidden/>
          </w:rPr>
          <w:instrText xml:space="preserve"> PAGEREF _Toc73519487 \h </w:instrText>
        </w:r>
        <w:r w:rsidR="00C20071">
          <w:rPr>
            <w:noProof/>
            <w:webHidden/>
          </w:rPr>
        </w:r>
        <w:r w:rsidR="00C20071">
          <w:rPr>
            <w:noProof/>
            <w:webHidden/>
          </w:rPr>
          <w:fldChar w:fldCharType="separate"/>
        </w:r>
        <w:r w:rsidR="00C20071">
          <w:rPr>
            <w:noProof/>
            <w:webHidden/>
          </w:rPr>
          <w:t>10</w:t>
        </w:r>
        <w:r w:rsidR="00C20071">
          <w:rPr>
            <w:noProof/>
            <w:webHidden/>
          </w:rPr>
          <w:fldChar w:fldCharType="end"/>
        </w:r>
      </w:hyperlink>
    </w:p>
    <w:p w14:paraId="2DE8E885" w14:textId="120C90DC" w:rsidR="00E91A5A" w:rsidRDefault="00E91A5A" w:rsidP="000233CE">
      <w:pPr>
        <w:ind w:left="0" w:firstLine="0"/>
      </w:pPr>
      <w:r>
        <w:fldChar w:fldCharType="end"/>
      </w:r>
    </w:p>
    <w:p w14:paraId="39E4C92F" w14:textId="66869A6E" w:rsidR="00E91A5A" w:rsidRDefault="00E91A5A" w:rsidP="000233CE">
      <w:pPr>
        <w:ind w:left="0" w:firstLine="0"/>
      </w:pPr>
    </w:p>
    <w:p w14:paraId="54DF524A" w14:textId="77777777" w:rsidR="00E91A5A" w:rsidRDefault="00E91A5A">
      <w:pPr>
        <w:spacing w:after="160" w:line="259" w:lineRule="auto"/>
        <w:ind w:left="0" w:firstLine="0"/>
        <w:jc w:val="left"/>
      </w:pPr>
      <w:r>
        <w:br w:type="page"/>
      </w:r>
    </w:p>
    <w:p w14:paraId="7B291382" w14:textId="1CFD9ACA" w:rsidR="005B5944" w:rsidRDefault="005B5944" w:rsidP="005B5944">
      <w:pPr>
        <w:pStyle w:val="Ttulo1"/>
      </w:pPr>
      <w:bookmarkStart w:id="2" w:name="_Toc94807065"/>
      <w:r>
        <w:lastRenderedPageBreak/>
        <w:t>LIST OF TABLES</w:t>
      </w:r>
      <w:bookmarkEnd w:id="2"/>
    </w:p>
    <w:p w14:paraId="4F3604E7" w14:textId="0ECAD348" w:rsidR="00C20071" w:rsidRDefault="005B5944">
      <w:pPr>
        <w:pStyle w:val="Tabladeilustraciones"/>
        <w:tabs>
          <w:tab w:val="right" w:leader="dot" w:pos="8544"/>
        </w:tabs>
        <w:rPr>
          <w:rFonts w:asciiTheme="minorHAnsi" w:eastAsiaTheme="minorEastAsia" w:hAnsiTheme="minorHAnsi"/>
          <w:noProof/>
          <w:sz w:val="22"/>
        </w:rPr>
      </w:pPr>
      <w:r>
        <w:fldChar w:fldCharType="begin"/>
      </w:r>
      <w:r>
        <w:instrText xml:space="preserve"> TOC \h \z \c "Table" </w:instrText>
      </w:r>
      <w:r>
        <w:fldChar w:fldCharType="separate"/>
      </w:r>
      <w:hyperlink w:anchor="_Toc73519504" w:history="1">
        <w:r w:rsidR="00C20071" w:rsidRPr="0071026A">
          <w:rPr>
            <w:rStyle w:val="Hipervnculo"/>
            <w:noProof/>
          </w:rPr>
          <w:t>Table 1. Taxonomy of the proposed ML to DOA estimation.</w:t>
        </w:r>
        <w:r w:rsidR="00C20071">
          <w:rPr>
            <w:noProof/>
            <w:webHidden/>
          </w:rPr>
          <w:tab/>
        </w:r>
        <w:r w:rsidR="00C20071">
          <w:rPr>
            <w:noProof/>
            <w:webHidden/>
          </w:rPr>
          <w:fldChar w:fldCharType="begin"/>
        </w:r>
        <w:r w:rsidR="00C20071">
          <w:rPr>
            <w:noProof/>
            <w:webHidden/>
          </w:rPr>
          <w:instrText xml:space="preserve"> PAGEREF _Toc73519504 \h </w:instrText>
        </w:r>
        <w:r w:rsidR="00C20071">
          <w:rPr>
            <w:noProof/>
            <w:webHidden/>
          </w:rPr>
        </w:r>
        <w:r w:rsidR="00C20071">
          <w:rPr>
            <w:noProof/>
            <w:webHidden/>
          </w:rPr>
          <w:fldChar w:fldCharType="separate"/>
        </w:r>
        <w:r w:rsidR="00C20071">
          <w:rPr>
            <w:noProof/>
            <w:webHidden/>
          </w:rPr>
          <w:t>6</w:t>
        </w:r>
        <w:r w:rsidR="00C20071">
          <w:rPr>
            <w:noProof/>
            <w:webHidden/>
          </w:rPr>
          <w:fldChar w:fldCharType="end"/>
        </w:r>
      </w:hyperlink>
    </w:p>
    <w:p w14:paraId="6666EBD4" w14:textId="13ED28B4" w:rsidR="00C20071" w:rsidRDefault="00240F7B">
      <w:pPr>
        <w:pStyle w:val="Tabladeilustraciones"/>
        <w:tabs>
          <w:tab w:val="right" w:leader="dot" w:pos="8544"/>
        </w:tabs>
        <w:rPr>
          <w:rFonts w:asciiTheme="minorHAnsi" w:eastAsiaTheme="minorEastAsia" w:hAnsiTheme="minorHAnsi"/>
          <w:noProof/>
          <w:sz w:val="22"/>
        </w:rPr>
      </w:pPr>
      <w:hyperlink w:anchor="_Toc73519505" w:history="1">
        <w:r w:rsidR="00C20071" w:rsidRPr="0071026A">
          <w:rPr>
            <w:rStyle w:val="Hipervnculo"/>
            <w:noProof/>
          </w:rPr>
          <w:t>Table 2. Input parameter values of the GridSearchCV.</w:t>
        </w:r>
        <w:r w:rsidR="00C20071">
          <w:rPr>
            <w:noProof/>
            <w:webHidden/>
          </w:rPr>
          <w:tab/>
        </w:r>
        <w:r w:rsidR="00C20071">
          <w:rPr>
            <w:noProof/>
            <w:webHidden/>
          </w:rPr>
          <w:fldChar w:fldCharType="begin"/>
        </w:r>
        <w:r w:rsidR="00C20071">
          <w:rPr>
            <w:noProof/>
            <w:webHidden/>
          </w:rPr>
          <w:instrText xml:space="preserve"> PAGEREF _Toc73519505 \h </w:instrText>
        </w:r>
        <w:r w:rsidR="00C20071">
          <w:rPr>
            <w:noProof/>
            <w:webHidden/>
          </w:rPr>
        </w:r>
        <w:r w:rsidR="00C20071">
          <w:rPr>
            <w:noProof/>
            <w:webHidden/>
          </w:rPr>
          <w:fldChar w:fldCharType="separate"/>
        </w:r>
        <w:r w:rsidR="00C20071">
          <w:rPr>
            <w:noProof/>
            <w:webHidden/>
          </w:rPr>
          <w:t>20</w:t>
        </w:r>
        <w:r w:rsidR="00C20071">
          <w:rPr>
            <w:noProof/>
            <w:webHidden/>
          </w:rPr>
          <w:fldChar w:fldCharType="end"/>
        </w:r>
      </w:hyperlink>
    </w:p>
    <w:p w14:paraId="310EBAE8" w14:textId="1AA88D00" w:rsidR="00AE58E2" w:rsidRDefault="005B5944" w:rsidP="005B5944">
      <w:pPr>
        <w:spacing w:after="160" w:line="259" w:lineRule="auto"/>
        <w:ind w:left="0" w:firstLine="0"/>
        <w:jc w:val="left"/>
      </w:pPr>
      <w:r>
        <w:fldChar w:fldCharType="end"/>
      </w:r>
    </w:p>
    <w:p w14:paraId="33D5ACD1" w14:textId="77777777" w:rsidR="00AE58E2" w:rsidRDefault="00AE58E2">
      <w:pPr>
        <w:spacing w:after="160" w:line="259" w:lineRule="auto"/>
        <w:ind w:left="0" w:firstLine="0"/>
        <w:jc w:val="left"/>
      </w:pPr>
      <w:r>
        <w:br w:type="page"/>
      </w:r>
    </w:p>
    <w:p w14:paraId="24032CAF" w14:textId="16F98C59" w:rsidR="00AA4B6C" w:rsidRDefault="00AE58E2" w:rsidP="00AE58E2">
      <w:pPr>
        <w:pStyle w:val="Ttulo1"/>
      </w:pPr>
      <w:bookmarkStart w:id="3" w:name="_Toc94807066"/>
      <w:r w:rsidRPr="00AE58E2">
        <w:lastRenderedPageBreak/>
        <w:t>LIST OF ABBREVIATIONS AND ACRONYMS</w:t>
      </w:r>
      <w:bookmarkEnd w:id="3"/>
    </w:p>
    <w:tbl>
      <w:tblPr>
        <w:tblStyle w:val="TableGrid1"/>
        <w:tblW w:w="0" w:type="auto"/>
        <w:tblInd w:w="720" w:type="dxa"/>
        <w:tblLook w:val="04A0" w:firstRow="1" w:lastRow="0" w:firstColumn="1" w:lastColumn="0" w:noHBand="0" w:noVBand="1"/>
      </w:tblPr>
      <w:tblGrid>
        <w:gridCol w:w="2819"/>
        <w:gridCol w:w="5005"/>
      </w:tblGrid>
      <w:tr w:rsidR="00AA4B6C" w:rsidRPr="00AA4B6C" w14:paraId="34FF75F1" w14:textId="77777777" w:rsidTr="009C7D3E">
        <w:trPr>
          <w:trHeight w:val="567"/>
        </w:trPr>
        <w:tc>
          <w:tcPr>
            <w:tcW w:w="2819" w:type="dxa"/>
          </w:tcPr>
          <w:p w14:paraId="1D251FDD" w14:textId="2992E016" w:rsidR="00AA4B6C" w:rsidRPr="00AA4B6C" w:rsidRDefault="00AA4B6C" w:rsidP="007E0EC1">
            <w:pPr>
              <w:spacing w:after="0" w:line="240" w:lineRule="auto"/>
              <w:ind w:left="0" w:firstLine="0"/>
              <w:jc w:val="left"/>
              <w:rPr>
                <w:rFonts w:cs="Times New Roman"/>
                <w:szCs w:val="24"/>
                <w:lang w:val="es-CU"/>
              </w:rPr>
            </w:pPr>
            <w:r w:rsidRPr="00AA4B6C">
              <w:rPr>
                <w:rFonts w:cs="Times New Roman"/>
                <w:szCs w:val="24"/>
                <w:lang w:val="es-CU"/>
              </w:rPr>
              <w:t>AWGN---------------------</w:t>
            </w:r>
            <w:r w:rsidR="00497C50">
              <w:rPr>
                <w:rFonts w:cs="Times New Roman"/>
                <w:szCs w:val="24"/>
                <w:lang w:val="es-CU"/>
              </w:rPr>
              <w:t>--</w:t>
            </w:r>
          </w:p>
        </w:tc>
        <w:tc>
          <w:tcPr>
            <w:tcW w:w="5005" w:type="dxa"/>
          </w:tcPr>
          <w:p w14:paraId="34442300" w14:textId="77777777" w:rsidR="00AA4B6C" w:rsidRPr="00AA4B6C" w:rsidRDefault="00AA4B6C" w:rsidP="00497C50">
            <w:pPr>
              <w:spacing w:after="0" w:line="240" w:lineRule="auto"/>
              <w:ind w:left="0" w:firstLine="0"/>
              <w:jc w:val="left"/>
              <w:rPr>
                <w:rFonts w:cs="Times New Roman"/>
                <w:szCs w:val="24"/>
              </w:rPr>
            </w:pPr>
            <w:r w:rsidRPr="00AA4B6C">
              <w:rPr>
                <w:rFonts w:eastAsiaTheme="minorEastAsia" w:cs="Times New Roman"/>
                <w:szCs w:val="24"/>
              </w:rPr>
              <w:t>Additive White Gaussian Noise</w:t>
            </w:r>
          </w:p>
        </w:tc>
      </w:tr>
      <w:tr w:rsidR="00AA4B6C" w:rsidRPr="00AA4B6C" w14:paraId="5D838F01" w14:textId="77777777" w:rsidTr="009C7D3E">
        <w:trPr>
          <w:trHeight w:val="567"/>
        </w:trPr>
        <w:tc>
          <w:tcPr>
            <w:tcW w:w="2819" w:type="dxa"/>
          </w:tcPr>
          <w:p w14:paraId="475C6835" w14:textId="712F77BC"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BC--------------------------</w:t>
            </w:r>
            <w:r w:rsidR="007E0EC1">
              <w:rPr>
                <w:rFonts w:cs="Times New Roman"/>
                <w:szCs w:val="24"/>
                <w:lang w:val="es-CU"/>
              </w:rPr>
              <w:t>--</w:t>
            </w:r>
          </w:p>
        </w:tc>
        <w:tc>
          <w:tcPr>
            <w:tcW w:w="5005" w:type="dxa"/>
          </w:tcPr>
          <w:p w14:paraId="3F1681E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Bagging Classifier</w:t>
            </w:r>
          </w:p>
        </w:tc>
      </w:tr>
      <w:tr w:rsidR="00AA4B6C" w:rsidRPr="00AA4B6C" w14:paraId="781065CA" w14:textId="77777777" w:rsidTr="009C7D3E">
        <w:trPr>
          <w:trHeight w:val="567"/>
        </w:trPr>
        <w:tc>
          <w:tcPr>
            <w:tcW w:w="2819" w:type="dxa"/>
          </w:tcPr>
          <w:p w14:paraId="1B1209C2" w14:textId="6033C908"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BF---------------------------</w:t>
            </w:r>
            <w:r w:rsidR="007E0EC1">
              <w:rPr>
                <w:rFonts w:cs="Times New Roman"/>
                <w:szCs w:val="24"/>
                <w:lang w:val="es-CU"/>
              </w:rPr>
              <w:t>-</w:t>
            </w:r>
          </w:p>
        </w:tc>
        <w:tc>
          <w:tcPr>
            <w:tcW w:w="5005" w:type="dxa"/>
          </w:tcPr>
          <w:p w14:paraId="1E0D1CA3" w14:textId="77777777" w:rsidR="00AA4B6C" w:rsidRPr="00AA4B6C" w:rsidRDefault="00AA4B6C" w:rsidP="00497C50">
            <w:pPr>
              <w:spacing w:after="0" w:line="240" w:lineRule="auto"/>
              <w:ind w:left="0" w:firstLine="0"/>
              <w:jc w:val="left"/>
              <w:rPr>
                <w:rFonts w:eastAsiaTheme="minorEastAsia" w:cs="Times New Roman"/>
                <w:szCs w:val="24"/>
              </w:rPr>
            </w:pPr>
            <w:r w:rsidRPr="00AA4B6C">
              <w:rPr>
                <w:rFonts w:cs="Times New Roman"/>
                <w:szCs w:val="24"/>
              </w:rPr>
              <w:t>Beamforming</w:t>
            </w:r>
          </w:p>
        </w:tc>
      </w:tr>
      <w:tr w:rsidR="00AA4B6C" w:rsidRPr="00AA4B6C" w14:paraId="3D2BD6DB" w14:textId="77777777" w:rsidTr="009C7D3E">
        <w:trPr>
          <w:trHeight w:val="567"/>
        </w:trPr>
        <w:tc>
          <w:tcPr>
            <w:tcW w:w="2819" w:type="dxa"/>
          </w:tcPr>
          <w:p w14:paraId="281DE8A6" w14:textId="3D50D7F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CRLB-----------------------</w:t>
            </w:r>
            <w:r w:rsidR="007E0EC1">
              <w:rPr>
                <w:rFonts w:cs="Times New Roman"/>
                <w:szCs w:val="24"/>
                <w:lang w:val="es-CU"/>
              </w:rPr>
              <w:t>-</w:t>
            </w:r>
          </w:p>
        </w:tc>
        <w:tc>
          <w:tcPr>
            <w:tcW w:w="5005" w:type="dxa"/>
          </w:tcPr>
          <w:p w14:paraId="1E73024C"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Cramer-Rao Lower Bound</w:t>
            </w:r>
          </w:p>
        </w:tc>
      </w:tr>
      <w:tr w:rsidR="00AA4B6C" w:rsidRPr="00AA4B6C" w14:paraId="1E77A0A5" w14:textId="77777777" w:rsidTr="009C7D3E">
        <w:trPr>
          <w:trHeight w:val="567"/>
        </w:trPr>
        <w:tc>
          <w:tcPr>
            <w:tcW w:w="2819" w:type="dxa"/>
          </w:tcPr>
          <w:p w14:paraId="55DE60B4" w14:textId="7895EB6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CVNN----------------------</w:t>
            </w:r>
            <w:r w:rsidR="007E0EC1">
              <w:rPr>
                <w:rFonts w:cs="Times New Roman"/>
                <w:szCs w:val="24"/>
                <w:lang w:val="es-CU"/>
              </w:rPr>
              <w:t>--</w:t>
            </w:r>
          </w:p>
        </w:tc>
        <w:tc>
          <w:tcPr>
            <w:tcW w:w="5005" w:type="dxa"/>
          </w:tcPr>
          <w:p w14:paraId="4F30CEBA"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Complex-Valued Neural Network</w:t>
            </w:r>
          </w:p>
        </w:tc>
      </w:tr>
      <w:tr w:rsidR="00AA4B6C" w:rsidRPr="00AA4B6C" w14:paraId="6CA81F5C" w14:textId="77777777" w:rsidTr="009C7D3E">
        <w:trPr>
          <w:trHeight w:val="567"/>
        </w:trPr>
        <w:tc>
          <w:tcPr>
            <w:tcW w:w="2819" w:type="dxa"/>
          </w:tcPr>
          <w:p w14:paraId="6E5AA312" w14:textId="6758E12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NN------------------------</w:t>
            </w:r>
            <w:r w:rsidR="007E0EC1">
              <w:rPr>
                <w:rFonts w:cs="Times New Roman"/>
                <w:szCs w:val="24"/>
                <w:lang w:val="es-CU"/>
              </w:rPr>
              <w:t>--</w:t>
            </w:r>
          </w:p>
        </w:tc>
        <w:tc>
          <w:tcPr>
            <w:tcW w:w="5005" w:type="dxa"/>
          </w:tcPr>
          <w:p w14:paraId="262ECE2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ep Neuronal Network</w:t>
            </w:r>
          </w:p>
        </w:tc>
      </w:tr>
      <w:tr w:rsidR="00AA4B6C" w:rsidRPr="00AA4B6C" w14:paraId="0F890CF9" w14:textId="77777777" w:rsidTr="009C7D3E">
        <w:trPr>
          <w:trHeight w:val="567"/>
        </w:trPr>
        <w:tc>
          <w:tcPr>
            <w:tcW w:w="2819" w:type="dxa"/>
          </w:tcPr>
          <w:p w14:paraId="08C8012A" w14:textId="2A488BE3"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OA------------------------</w:t>
            </w:r>
            <w:r w:rsidR="007E0EC1">
              <w:rPr>
                <w:rFonts w:cs="Times New Roman"/>
                <w:szCs w:val="24"/>
                <w:lang w:val="es-CU"/>
              </w:rPr>
              <w:t>--</w:t>
            </w:r>
          </w:p>
        </w:tc>
        <w:tc>
          <w:tcPr>
            <w:tcW w:w="5005" w:type="dxa"/>
          </w:tcPr>
          <w:p w14:paraId="7BE15BB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irection of Arrival</w:t>
            </w:r>
          </w:p>
        </w:tc>
      </w:tr>
      <w:tr w:rsidR="00AA4B6C" w:rsidRPr="00AA4B6C" w14:paraId="4145AAF7" w14:textId="77777777" w:rsidTr="009C7D3E">
        <w:trPr>
          <w:trHeight w:val="567"/>
        </w:trPr>
        <w:tc>
          <w:tcPr>
            <w:tcW w:w="2819" w:type="dxa"/>
          </w:tcPr>
          <w:p w14:paraId="17C35FA3" w14:textId="71CA1F43"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DT--------------------------</w:t>
            </w:r>
            <w:r w:rsidR="007E0EC1">
              <w:rPr>
                <w:rFonts w:cs="Times New Roman"/>
                <w:szCs w:val="24"/>
                <w:lang w:val="es-CU"/>
              </w:rPr>
              <w:t>--</w:t>
            </w:r>
          </w:p>
        </w:tc>
        <w:tc>
          <w:tcPr>
            <w:tcW w:w="5005" w:type="dxa"/>
          </w:tcPr>
          <w:p w14:paraId="3D38A604"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Decision Tree</w:t>
            </w:r>
          </w:p>
        </w:tc>
      </w:tr>
      <w:tr w:rsidR="00AA4B6C" w:rsidRPr="00AA4B6C" w14:paraId="19883DA5" w14:textId="77777777" w:rsidTr="009C7D3E">
        <w:trPr>
          <w:trHeight w:val="567"/>
        </w:trPr>
        <w:tc>
          <w:tcPr>
            <w:tcW w:w="2819" w:type="dxa"/>
          </w:tcPr>
          <w:p w14:paraId="28BC9275" w14:textId="67D57CDA"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EDT ------------------------</w:t>
            </w:r>
            <w:r w:rsidR="007E0EC1">
              <w:rPr>
                <w:rFonts w:cs="Times New Roman"/>
                <w:szCs w:val="24"/>
                <w:lang w:val="es-CU"/>
              </w:rPr>
              <w:t>-</w:t>
            </w:r>
          </w:p>
        </w:tc>
        <w:tc>
          <w:tcPr>
            <w:tcW w:w="5005" w:type="dxa"/>
          </w:tcPr>
          <w:p w14:paraId="654B6C5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lang w:val="es-CU"/>
              </w:rPr>
              <w:t>Extra Decision Trees</w:t>
            </w:r>
          </w:p>
        </w:tc>
      </w:tr>
      <w:tr w:rsidR="00AA4B6C" w:rsidRPr="00AA4B6C" w14:paraId="227F2A8B" w14:textId="77777777" w:rsidTr="009C7D3E">
        <w:trPr>
          <w:trHeight w:val="567"/>
        </w:trPr>
        <w:tc>
          <w:tcPr>
            <w:tcW w:w="2819" w:type="dxa"/>
          </w:tcPr>
          <w:p w14:paraId="1AB195F8" w14:textId="3BD29BB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FBLP-----------------------</w:t>
            </w:r>
            <w:r w:rsidR="007E0EC1">
              <w:rPr>
                <w:rFonts w:cs="Times New Roman"/>
                <w:szCs w:val="24"/>
                <w:lang w:val="es-CU"/>
              </w:rPr>
              <w:t>--</w:t>
            </w:r>
          </w:p>
        </w:tc>
        <w:tc>
          <w:tcPr>
            <w:tcW w:w="5005" w:type="dxa"/>
          </w:tcPr>
          <w:p w14:paraId="29D31952"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Forward–Backward Linear Prediction</w:t>
            </w:r>
          </w:p>
        </w:tc>
      </w:tr>
      <w:tr w:rsidR="00AA4B6C" w:rsidRPr="00AA4B6C" w14:paraId="338F38A0" w14:textId="77777777" w:rsidTr="009C7D3E">
        <w:trPr>
          <w:trHeight w:val="567"/>
        </w:trPr>
        <w:tc>
          <w:tcPr>
            <w:tcW w:w="2819" w:type="dxa"/>
          </w:tcPr>
          <w:p w14:paraId="038FE27A" w14:textId="68545301"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HBF-------------------------</w:t>
            </w:r>
            <w:r w:rsidR="007E0EC1">
              <w:rPr>
                <w:rFonts w:cs="Times New Roman"/>
                <w:szCs w:val="24"/>
                <w:lang w:val="es-CU"/>
              </w:rPr>
              <w:t>-</w:t>
            </w:r>
          </w:p>
        </w:tc>
        <w:tc>
          <w:tcPr>
            <w:tcW w:w="5005" w:type="dxa"/>
          </w:tcPr>
          <w:p w14:paraId="41F01CD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Holographic Beamforming</w:t>
            </w:r>
          </w:p>
        </w:tc>
      </w:tr>
      <w:tr w:rsidR="00AA4B6C" w:rsidRPr="00AA4B6C" w14:paraId="3CAA42EE" w14:textId="77777777" w:rsidTr="009C7D3E">
        <w:trPr>
          <w:trHeight w:val="567"/>
        </w:trPr>
        <w:tc>
          <w:tcPr>
            <w:tcW w:w="2819" w:type="dxa"/>
          </w:tcPr>
          <w:p w14:paraId="187C27C5" w14:textId="7A567E2A" w:rsidR="00AA4B6C" w:rsidRPr="00AA4B6C" w:rsidRDefault="00AA4B6C" w:rsidP="00497C50">
            <w:pPr>
              <w:spacing w:after="0" w:line="240" w:lineRule="auto"/>
              <w:ind w:left="0" w:firstLine="0"/>
              <w:jc w:val="left"/>
              <w:rPr>
                <w:rFonts w:cs="Times New Roman"/>
                <w:szCs w:val="24"/>
                <w:lang w:val="es-CU"/>
              </w:rPr>
            </w:pPr>
            <w:proofErr w:type="spellStart"/>
            <w:r w:rsidRPr="00AA4B6C">
              <w:rPr>
                <w:rFonts w:cs="Times New Roman"/>
                <w:szCs w:val="24"/>
              </w:rPr>
              <w:t>IoT</w:t>
            </w:r>
            <w:proofErr w:type="spellEnd"/>
            <w:r w:rsidRPr="00AA4B6C">
              <w:rPr>
                <w:rFonts w:cs="Times New Roman"/>
                <w:szCs w:val="24"/>
              </w:rPr>
              <w:t xml:space="preserve"> ------</w:t>
            </w:r>
            <w:r w:rsidR="007E0EC1">
              <w:rPr>
                <w:rFonts w:cs="Times New Roman"/>
                <w:szCs w:val="24"/>
              </w:rPr>
              <w:t>---------------------</w:t>
            </w:r>
          </w:p>
        </w:tc>
        <w:tc>
          <w:tcPr>
            <w:tcW w:w="5005" w:type="dxa"/>
          </w:tcPr>
          <w:p w14:paraId="6E0E7BA4"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Internet of Things</w:t>
            </w:r>
          </w:p>
        </w:tc>
      </w:tr>
      <w:tr w:rsidR="00AA4B6C" w:rsidRPr="00AA4B6C" w14:paraId="6963D3CD" w14:textId="77777777" w:rsidTr="009C7D3E">
        <w:trPr>
          <w:trHeight w:val="567"/>
        </w:trPr>
        <w:tc>
          <w:tcPr>
            <w:tcW w:w="2819" w:type="dxa"/>
          </w:tcPr>
          <w:p w14:paraId="6AD68424" w14:textId="10756D99"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w:t>
            </w:r>
            <w:r w:rsidR="007E0EC1">
              <w:rPr>
                <w:rFonts w:cs="Times New Roman"/>
                <w:szCs w:val="24"/>
                <w:lang w:val="es-CU"/>
              </w:rPr>
              <w:t>--</w:t>
            </w:r>
          </w:p>
        </w:tc>
        <w:tc>
          <w:tcPr>
            <w:tcW w:w="5005" w:type="dxa"/>
          </w:tcPr>
          <w:p w14:paraId="4298578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chine Learning</w:t>
            </w:r>
          </w:p>
        </w:tc>
      </w:tr>
      <w:tr w:rsidR="00AA4B6C" w:rsidRPr="00AA4B6C" w14:paraId="3F2DD0FE" w14:textId="77777777" w:rsidTr="009C7D3E">
        <w:trPr>
          <w:trHeight w:val="567"/>
        </w:trPr>
        <w:tc>
          <w:tcPr>
            <w:tcW w:w="2819" w:type="dxa"/>
          </w:tcPr>
          <w:p w14:paraId="35C14AEC" w14:textId="76FF2C56"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LE------------------------</w:t>
            </w:r>
            <w:r w:rsidR="007E0EC1">
              <w:rPr>
                <w:rFonts w:cs="Times New Roman"/>
                <w:szCs w:val="24"/>
                <w:lang w:val="es-CU"/>
              </w:rPr>
              <w:t>--</w:t>
            </w:r>
          </w:p>
        </w:tc>
        <w:tc>
          <w:tcPr>
            <w:tcW w:w="5005" w:type="dxa"/>
          </w:tcPr>
          <w:p w14:paraId="53640558"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Maximum Likelihood Estimation</w:t>
            </w:r>
          </w:p>
        </w:tc>
      </w:tr>
      <w:tr w:rsidR="00AA4B6C" w:rsidRPr="00AA4B6C" w14:paraId="41942F15" w14:textId="77777777" w:rsidTr="009C7D3E">
        <w:trPr>
          <w:trHeight w:val="567"/>
        </w:trPr>
        <w:tc>
          <w:tcPr>
            <w:tcW w:w="2819" w:type="dxa"/>
          </w:tcPr>
          <w:p w14:paraId="5BB779D0" w14:textId="3C6C8D8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MPNN---------------------</w:t>
            </w:r>
            <w:r w:rsidR="007E0EC1">
              <w:rPr>
                <w:rFonts w:cs="Times New Roman"/>
                <w:szCs w:val="24"/>
                <w:lang w:val="es-CU"/>
              </w:rPr>
              <w:t>--</w:t>
            </w:r>
          </w:p>
        </w:tc>
        <w:tc>
          <w:tcPr>
            <w:tcW w:w="5005" w:type="dxa"/>
          </w:tcPr>
          <w:p w14:paraId="28C8FCBA"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Multilayer Perceptron Neuronal Network</w:t>
            </w:r>
          </w:p>
        </w:tc>
      </w:tr>
      <w:tr w:rsidR="00AA4B6C" w:rsidRPr="00AA4B6C" w14:paraId="3F02424D" w14:textId="77777777" w:rsidTr="009C7D3E">
        <w:trPr>
          <w:trHeight w:val="567"/>
        </w:trPr>
        <w:tc>
          <w:tcPr>
            <w:tcW w:w="2819" w:type="dxa"/>
          </w:tcPr>
          <w:p w14:paraId="6CDF055A" w14:textId="62885130"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NN--------------------------</w:t>
            </w:r>
            <w:r w:rsidR="007E0EC1">
              <w:rPr>
                <w:rFonts w:cs="Times New Roman"/>
                <w:szCs w:val="24"/>
                <w:lang w:val="es-CU"/>
              </w:rPr>
              <w:t>--</w:t>
            </w:r>
          </w:p>
        </w:tc>
        <w:tc>
          <w:tcPr>
            <w:tcW w:w="5005" w:type="dxa"/>
          </w:tcPr>
          <w:p w14:paraId="42DD4DE6"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Neuronal Network</w:t>
            </w:r>
          </w:p>
        </w:tc>
      </w:tr>
      <w:tr w:rsidR="00D80D8C" w:rsidRPr="00AA4B6C" w14:paraId="5294CE06" w14:textId="77777777" w:rsidTr="009C7D3E">
        <w:trPr>
          <w:trHeight w:val="567"/>
        </w:trPr>
        <w:tc>
          <w:tcPr>
            <w:tcW w:w="2819" w:type="dxa"/>
          </w:tcPr>
          <w:p w14:paraId="67661C70" w14:textId="50041A29" w:rsidR="00D80D8C" w:rsidRPr="00AA4B6C" w:rsidRDefault="00D80D8C" w:rsidP="00497C50">
            <w:pPr>
              <w:spacing w:after="0" w:line="240" w:lineRule="auto"/>
              <w:ind w:left="0" w:firstLine="0"/>
              <w:jc w:val="left"/>
              <w:rPr>
                <w:rFonts w:cs="Times New Roman"/>
                <w:szCs w:val="24"/>
                <w:lang w:val="es-CU"/>
              </w:rPr>
            </w:pPr>
            <w:r>
              <w:t>RSS---------------------------</w:t>
            </w:r>
          </w:p>
        </w:tc>
        <w:tc>
          <w:tcPr>
            <w:tcW w:w="5005" w:type="dxa"/>
          </w:tcPr>
          <w:p w14:paraId="535DDA84" w14:textId="613036A8" w:rsidR="00D80D8C" w:rsidRPr="00AA4B6C" w:rsidRDefault="00D80D8C" w:rsidP="00D80D8C">
            <w:pPr>
              <w:spacing w:after="0" w:line="240" w:lineRule="auto"/>
              <w:ind w:left="0" w:firstLine="0"/>
              <w:jc w:val="left"/>
              <w:rPr>
                <w:rFonts w:cs="Times New Roman"/>
                <w:szCs w:val="24"/>
              </w:rPr>
            </w:pPr>
            <w:r>
              <w:t xml:space="preserve">Received Signal Strength </w:t>
            </w:r>
          </w:p>
        </w:tc>
      </w:tr>
      <w:tr w:rsidR="00AA4B6C" w:rsidRPr="00AA4B6C" w14:paraId="0464C1AE" w14:textId="77777777" w:rsidTr="009C7D3E">
        <w:trPr>
          <w:trHeight w:val="567"/>
        </w:trPr>
        <w:tc>
          <w:tcPr>
            <w:tcW w:w="2819" w:type="dxa"/>
          </w:tcPr>
          <w:p w14:paraId="54B66454" w14:textId="61F49135"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NR------------------------</w:t>
            </w:r>
            <w:r w:rsidR="007E0EC1">
              <w:rPr>
                <w:rFonts w:cs="Times New Roman"/>
                <w:szCs w:val="24"/>
                <w:lang w:val="es-CU"/>
              </w:rPr>
              <w:t>--</w:t>
            </w:r>
          </w:p>
        </w:tc>
        <w:tc>
          <w:tcPr>
            <w:tcW w:w="5005" w:type="dxa"/>
          </w:tcPr>
          <w:p w14:paraId="7433DAFB"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ignal-to-Noise Ratio</w:t>
            </w:r>
          </w:p>
        </w:tc>
      </w:tr>
      <w:tr w:rsidR="00AA4B6C" w:rsidRPr="00AA4B6C" w14:paraId="65364B6D" w14:textId="77777777" w:rsidTr="009C7D3E">
        <w:trPr>
          <w:trHeight w:val="567"/>
        </w:trPr>
        <w:tc>
          <w:tcPr>
            <w:tcW w:w="2819" w:type="dxa"/>
          </w:tcPr>
          <w:p w14:paraId="2866D24E" w14:textId="57B5A934"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lastRenderedPageBreak/>
              <w:t>SOC------------------------</w:t>
            </w:r>
            <w:r w:rsidR="007E0EC1">
              <w:rPr>
                <w:rFonts w:cs="Times New Roman"/>
                <w:szCs w:val="24"/>
                <w:lang w:val="es-CU"/>
              </w:rPr>
              <w:t>--</w:t>
            </w:r>
          </w:p>
        </w:tc>
        <w:tc>
          <w:tcPr>
            <w:tcW w:w="5005" w:type="dxa"/>
          </w:tcPr>
          <w:p w14:paraId="0B9EC69E"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econd Order Cone</w:t>
            </w:r>
          </w:p>
        </w:tc>
      </w:tr>
      <w:tr w:rsidR="00AA4B6C" w:rsidRPr="00AA4B6C" w14:paraId="28C55CB9" w14:textId="77777777" w:rsidTr="009C7D3E">
        <w:trPr>
          <w:trHeight w:val="567"/>
        </w:trPr>
        <w:tc>
          <w:tcPr>
            <w:tcW w:w="2819" w:type="dxa"/>
          </w:tcPr>
          <w:p w14:paraId="6EF87EFE" w14:textId="051BD19B"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PNT-----------------------</w:t>
            </w:r>
            <w:r w:rsidR="007E0EC1">
              <w:rPr>
                <w:rFonts w:cs="Times New Roman"/>
                <w:szCs w:val="24"/>
                <w:lang w:val="es-CU"/>
              </w:rPr>
              <w:t>--</w:t>
            </w:r>
          </w:p>
        </w:tc>
        <w:tc>
          <w:tcPr>
            <w:tcW w:w="5005" w:type="dxa"/>
          </w:tcPr>
          <w:p w14:paraId="4E2CD3C7"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ingle-Pole-N-Throw</w:t>
            </w:r>
          </w:p>
        </w:tc>
      </w:tr>
      <w:tr w:rsidR="00AA4B6C" w:rsidRPr="00AA4B6C" w14:paraId="0E288539" w14:textId="77777777" w:rsidTr="009C7D3E">
        <w:trPr>
          <w:trHeight w:val="567"/>
        </w:trPr>
        <w:tc>
          <w:tcPr>
            <w:tcW w:w="2819" w:type="dxa"/>
          </w:tcPr>
          <w:p w14:paraId="36830078" w14:textId="1C4C9C9D"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SR-------------------------</w:t>
            </w:r>
            <w:r w:rsidR="007E0EC1">
              <w:rPr>
                <w:rFonts w:cs="Times New Roman"/>
                <w:szCs w:val="24"/>
                <w:lang w:val="es-CU"/>
              </w:rPr>
              <w:t>--</w:t>
            </w:r>
          </w:p>
        </w:tc>
        <w:tc>
          <w:tcPr>
            <w:tcW w:w="5005" w:type="dxa"/>
          </w:tcPr>
          <w:p w14:paraId="5AB5DE93"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parse Signal Reconstruction</w:t>
            </w:r>
          </w:p>
        </w:tc>
      </w:tr>
      <w:tr w:rsidR="00AA4B6C" w:rsidRPr="00AA4B6C" w14:paraId="4DADDA56" w14:textId="77777777" w:rsidTr="009C7D3E">
        <w:trPr>
          <w:trHeight w:val="567"/>
        </w:trPr>
        <w:tc>
          <w:tcPr>
            <w:tcW w:w="2819" w:type="dxa"/>
          </w:tcPr>
          <w:p w14:paraId="438B8AB0" w14:textId="5E13F32E"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SVC-------------------------</w:t>
            </w:r>
            <w:r w:rsidR="007E0EC1">
              <w:rPr>
                <w:rFonts w:cs="Times New Roman"/>
                <w:szCs w:val="24"/>
                <w:lang w:val="es-CU"/>
              </w:rPr>
              <w:t>-</w:t>
            </w:r>
          </w:p>
        </w:tc>
        <w:tc>
          <w:tcPr>
            <w:tcW w:w="5005" w:type="dxa"/>
          </w:tcPr>
          <w:p w14:paraId="5B545781"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Classification</w:t>
            </w:r>
          </w:p>
        </w:tc>
      </w:tr>
      <w:tr w:rsidR="00AA4B6C" w:rsidRPr="00AA4B6C" w14:paraId="2BB05922" w14:textId="77777777" w:rsidTr="009C7D3E">
        <w:trPr>
          <w:trHeight w:val="567"/>
        </w:trPr>
        <w:tc>
          <w:tcPr>
            <w:tcW w:w="2819" w:type="dxa"/>
          </w:tcPr>
          <w:p w14:paraId="219DF35B" w14:textId="4C7B2D7F"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VD------------------------</w:t>
            </w:r>
            <w:r w:rsidR="007E0EC1">
              <w:rPr>
                <w:rFonts w:cs="Times New Roman"/>
                <w:szCs w:val="24"/>
              </w:rPr>
              <w:t>--</w:t>
            </w:r>
          </w:p>
        </w:tc>
        <w:tc>
          <w:tcPr>
            <w:tcW w:w="5005" w:type="dxa"/>
          </w:tcPr>
          <w:p w14:paraId="438DA2EE"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Singular Value Decomposition</w:t>
            </w:r>
          </w:p>
        </w:tc>
      </w:tr>
      <w:tr w:rsidR="00AA4B6C" w:rsidRPr="00AA4B6C" w14:paraId="6C309D1C" w14:textId="77777777" w:rsidTr="009C7D3E">
        <w:trPr>
          <w:trHeight w:val="567"/>
        </w:trPr>
        <w:tc>
          <w:tcPr>
            <w:tcW w:w="2819" w:type="dxa"/>
          </w:tcPr>
          <w:p w14:paraId="27582A92" w14:textId="13B095AB"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VR-------------------------</w:t>
            </w:r>
            <w:r w:rsidR="007E0EC1">
              <w:rPr>
                <w:rFonts w:cs="Times New Roman"/>
                <w:szCs w:val="24"/>
              </w:rPr>
              <w:t>-</w:t>
            </w:r>
          </w:p>
        </w:tc>
        <w:tc>
          <w:tcPr>
            <w:tcW w:w="5005" w:type="dxa"/>
          </w:tcPr>
          <w:p w14:paraId="7C65E5DF" w14:textId="77777777" w:rsidR="00AA4B6C" w:rsidRPr="00AA4B6C" w:rsidRDefault="00AA4B6C" w:rsidP="00497C50">
            <w:pPr>
              <w:spacing w:after="0" w:line="240" w:lineRule="auto"/>
              <w:ind w:left="0" w:firstLine="0"/>
              <w:jc w:val="left"/>
              <w:rPr>
                <w:rFonts w:cs="Times New Roman"/>
                <w:szCs w:val="24"/>
              </w:rPr>
            </w:pPr>
            <w:r w:rsidRPr="00AA4B6C">
              <w:rPr>
                <w:rFonts w:cs="Times New Roman"/>
                <w:szCs w:val="24"/>
              </w:rPr>
              <w:t>Support Vector Regression</w:t>
            </w:r>
          </w:p>
        </w:tc>
      </w:tr>
      <w:tr w:rsidR="00AA4B6C" w:rsidRPr="00AA4B6C" w14:paraId="585D4CDE" w14:textId="77777777" w:rsidTr="009C7D3E">
        <w:trPr>
          <w:trHeight w:val="567"/>
        </w:trPr>
        <w:tc>
          <w:tcPr>
            <w:tcW w:w="2819" w:type="dxa"/>
          </w:tcPr>
          <w:p w14:paraId="20083A2D" w14:textId="1846372B"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CA------------------------</w:t>
            </w:r>
            <w:r w:rsidR="007E0EC1">
              <w:rPr>
                <w:rFonts w:cs="Times New Roman"/>
                <w:szCs w:val="24"/>
                <w:lang w:val="es-CU"/>
              </w:rPr>
              <w:t>--</w:t>
            </w:r>
          </w:p>
        </w:tc>
        <w:tc>
          <w:tcPr>
            <w:tcW w:w="5005" w:type="dxa"/>
          </w:tcPr>
          <w:p w14:paraId="76ACA5B0"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Circular Array</w:t>
            </w:r>
          </w:p>
        </w:tc>
      </w:tr>
      <w:tr w:rsidR="00AA4B6C" w:rsidRPr="00AA4B6C" w14:paraId="289EE987" w14:textId="77777777" w:rsidTr="009C7D3E">
        <w:trPr>
          <w:trHeight w:val="567"/>
        </w:trPr>
        <w:tc>
          <w:tcPr>
            <w:tcW w:w="2819" w:type="dxa"/>
          </w:tcPr>
          <w:p w14:paraId="0E5ACB46" w14:textId="2B243CD8"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lang w:val="es-CU"/>
              </w:rPr>
              <w:t>ULA------------------------</w:t>
            </w:r>
            <w:r w:rsidR="007E0EC1">
              <w:rPr>
                <w:rFonts w:cs="Times New Roman"/>
                <w:szCs w:val="24"/>
                <w:lang w:val="es-CU"/>
              </w:rPr>
              <w:t>--</w:t>
            </w:r>
          </w:p>
        </w:tc>
        <w:tc>
          <w:tcPr>
            <w:tcW w:w="5005" w:type="dxa"/>
          </w:tcPr>
          <w:p w14:paraId="4C35021D" w14:textId="77777777" w:rsidR="00AA4B6C" w:rsidRPr="00AA4B6C" w:rsidRDefault="00AA4B6C" w:rsidP="00497C50">
            <w:pPr>
              <w:spacing w:after="0" w:line="240" w:lineRule="auto"/>
              <w:ind w:left="0" w:firstLine="0"/>
              <w:jc w:val="left"/>
              <w:rPr>
                <w:rFonts w:cs="Times New Roman"/>
                <w:szCs w:val="24"/>
                <w:lang w:val="es-CU"/>
              </w:rPr>
            </w:pPr>
            <w:r w:rsidRPr="00AA4B6C">
              <w:rPr>
                <w:rFonts w:cs="Times New Roman"/>
                <w:szCs w:val="24"/>
              </w:rPr>
              <w:t>Uniform Linear Array</w:t>
            </w:r>
          </w:p>
        </w:tc>
      </w:tr>
      <w:tr w:rsidR="00AA4B6C" w:rsidRPr="00AA4B6C" w14:paraId="1FBEF1D9" w14:textId="77777777" w:rsidTr="009C7D3E">
        <w:trPr>
          <w:trHeight w:val="567"/>
        </w:trPr>
        <w:tc>
          <w:tcPr>
            <w:tcW w:w="2819" w:type="dxa"/>
          </w:tcPr>
          <w:p w14:paraId="7371B575"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4B4C67"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3DC451FF" w14:textId="77777777" w:rsidTr="009C7D3E">
        <w:trPr>
          <w:trHeight w:val="567"/>
        </w:trPr>
        <w:tc>
          <w:tcPr>
            <w:tcW w:w="2819" w:type="dxa"/>
          </w:tcPr>
          <w:p w14:paraId="7B50D0FE"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66EA532"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27A408F4" w14:textId="77777777" w:rsidTr="009C7D3E">
        <w:trPr>
          <w:trHeight w:val="567"/>
        </w:trPr>
        <w:tc>
          <w:tcPr>
            <w:tcW w:w="2819" w:type="dxa"/>
          </w:tcPr>
          <w:p w14:paraId="2F8A6D8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6C983E89"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1A8E0BE1" w14:textId="77777777" w:rsidTr="009C7D3E">
        <w:trPr>
          <w:trHeight w:val="567"/>
        </w:trPr>
        <w:tc>
          <w:tcPr>
            <w:tcW w:w="2819" w:type="dxa"/>
          </w:tcPr>
          <w:p w14:paraId="5AF843CB"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014DA3B5"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DAA766" w14:textId="77777777" w:rsidTr="009C7D3E">
        <w:trPr>
          <w:trHeight w:val="567"/>
        </w:trPr>
        <w:tc>
          <w:tcPr>
            <w:tcW w:w="2819" w:type="dxa"/>
          </w:tcPr>
          <w:p w14:paraId="566A8843"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4FFA494B"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88C6A6" w14:textId="77777777" w:rsidTr="009C7D3E">
        <w:trPr>
          <w:trHeight w:val="567"/>
        </w:trPr>
        <w:tc>
          <w:tcPr>
            <w:tcW w:w="2819" w:type="dxa"/>
          </w:tcPr>
          <w:p w14:paraId="1254D624"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5BA7CDA3" w14:textId="77777777" w:rsidR="00AA4B6C" w:rsidRPr="00AA4B6C" w:rsidRDefault="00AA4B6C" w:rsidP="00497C50">
            <w:pPr>
              <w:spacing w:after="0" w:line="240" w:lineRule="auto"/>
              <w:ind w:left="0" w:firstLine="0"/>
              <w:jc w:val="left"/>
              <w:rPr>
                <w:rFonts w:cs="Times New Roman"/>
                <w:szCs w:val="24"/>
                <w:lang w:val="es-CU"/>
              </w:rPr>
            </w:pPr>
          </w:p>
        </w:tc>
      </w:tr>
      <w:tr w:rsidR="00AA4B6C" w:rsidRPr="00AA4B6C" w14:paraId="4FA97DB7" w14:textId="77777777" w:rsidTr="009C7D3E">
        <w:trPr>
          <w:trHeight w:val="567"/>
        </w:trPr>
        <w:tc>
          <w:tcPr>
            <w:tcW w:w="2819" w:type="dxa"/>
          </w:tcPr>
          <w:p w14:paraId="4D399F60" w14:textId="77777777" w:rsidR="00AA4B6C" w:rsidRPr="00AA4B6C" w:rsidRDefault="00AA4B6C" w:rsidP="00497C50">
            <w:pPr>
              <w:spacing w:after="0" w:line="240" w:lineRule="auto"/>
              <w:ind w:left="0" w:firstLine="0"/>
              <w:jc w:val="left"/>
              <w:rPr>
                <w:rFonts w:cs="Times New Roman"/>
                <w:szCs w:val="24"/>
                <w:lang w:val="es-CU"/>
              </w:rPr>
            </w:pPr>
          </w:p>
        </w:tc>
        <w:tc>
          <w:tcPr>
            <w:tcW w:w="5005" w:type="dxa"/>
          </w:tcPr>
          <w:p w14:paraId="36A4143F" w14:textId="77777777" w:rsidR="00AA4B6C" w:rsidRPr="00AA4B6C" w:rsidRDefault="00AA4B6C" w:rsidP="00497C50">
            <w:pPr>
              <w:spacing w:after="0" w:line="240" w:lineRule="auto"/>
              <w:ind w:left="0" w:firstLine="0"/>
              <w:jc w:val="left"/>
              <w:rPr>
                <w:rFonts w:cs="Times New Roman"/>
                <w:szCs w:val="24"/>
                <w:lang w:val="es-CU"/>
              </w:rPr>
            </w:pPr>
          </w:p>
        </w:tc>
      </w:tr>
    </w:tbl>
    <w:p w14:paraId="05CE1CD3" w14:textId="29C21FA6" w:rsidR="00E91A5A" w:rsidRPr="009C7D3E" w:rsidRDefault="00E91A5A" w:rsidP="009C7D3E">
      <w:pPr>
        <w:pStyle w:val="Ttulo1"/>
      </w:pPr>
      <w:r>
        <w:br w:type="page"/>
      </w:r>
      <w:bookmarkStart w:id="4" w:name="_Toc94807067"/>
      <w:r w:rsidR="009C7D3E">
        <w:lastRenderedPageBreak/>
        <w:t>L</w:t>
      </w:r>
      <w:r w:rsidR="00C62E49">
        <w:t>IST OF SY</w:t>
      </w:r>
      <w:r w:rsidR="009C7D3E">
        <w:t>MBOLS</w:t>
      </w:r>
      <w:bookmarkEnd w:id="4"/>
    </w:p>
    <w:p w14:paraId="77B530D7" w14:textId="018C3D95" w:rsidR="009C7D3E" w:rsidRDefault="009C7D3E" w:rsidP="005B5944">
      <w:pPr>
        <w:spacing w:after="160" w:line="259" w:lineRule="auto"/>
        <w:ind w:left="0" w:firstLine="0"/>
        <w:jc w:val="left"/>
      </w:pPr>
    </w:p>
    <w:tbl>
      <w:tblPr>
        <w:tblStyle w:val="TableGrid1"/>
        <w:tblW w:w="0" w:type="auto"/>
        <w:tblInd w:w="720" w:type="dxa"/>
        <w:tblLook w:val="04A0" w:firstRow="1" w:lastRow="0" w:firstColumn="1" w:lastColumn="0" w:noHBand="0" w:noVBand="1"/>
      </w:tblPr>
      <w:tblGrid>
        <w:gridCol w:w="2819"/>
        <w:gridCol w:w="5005"/>
      </w:tblGrid>
      <w:tr w:rsidR="00C62E49" w:rsidRPr="00AA4B6C" w14:paraId="4A1C24C4" w14:textId="77777777" w:rsidTr="00577E11">
        <w:trPr>
          <w:trHeight w:val="567"/>
        </w:trPr>
        <w:tc>
          <w:tcPr>
            <w:tcW w:w="2819" w:type="dxa"/>
          </w:tcPr>
          <w:p w14:paraId="00BDCB51" w14:textId="06CCF778" w:rsidR="00C62E49" w:rsidRPr="00AA4B6C" w:rsidRDefault="00C62E49" w:rsidP="00577E11">
            <w:pPr>
              <w:spacing w:after="0" w:line="240" w:lineRule="auto"/>
              <w:ind w:left="0" w:firstLine="0"/>
              <w:jc w:val="left"/>
              <w:rPr>
                <w:rFonts w:cs="Times New Roman"/>
                <w:szCs w:val="24"/>
                <w:lang w:val="es-CU"/>
              </w:rPr>
            </w:pPr>
          </w:p>
        </w:tc>
        <w:tc>
          <w:tcPr>
            <w:tcW w:w="5005" w:type="dxa"/>
          </w:tcPr>
          <w:p w14:paraId="0C2D8A37" w14:textId="73CAEEE9" w:rsidR="00C62E49" w:rsidRPr="00AA4B6C" w:rsidRDefault="00C62E49" w:rsidP="00577E11">
            <w:pPr>
              <w:spacing w:after="0" w:line="240" w:lineRule="auto"/>
              <w:ind w:left="0" w:firstLine="0"/>
              <w:jc w:val="left"/>
              <w:rPr>
                <w:rFonts w:cs="Times New Roman"/>
                <w:szCs w:val="24"/>
              </w:rPr>
            </w:pPr>
          </w:p>
        </w:tc>
      </w:tr>
      <w:tr w:rsidR="00C62E49" w:rsidRPr="00AA4B6C" w14:paraId="567251E0" w14:textId="77777777" w:rsidTr="00577E11">
        <w:trPr>
          <w:trHeight w:val="567"/>
        </w:trPr>
        <w:tc>
          <w:tcPr>
            <w:tcW w:w="2819" w:type="dxa"/>
          </w:tcPr>
          <w:p w14:paraId="34BB4ECE" w14:textId="07F57FC8" w:rsidR="00C62E49" w:rsidRPr="00AA4B6C" w:rsidRDefault="00C62E49" w:rsidP="00577E11">
            <w:pPr>
              <w:spacing w:after="0" w:line="240" w:lineRule="auto"/>
              <w:ind w:left="0" w:firstLine="0"/>
              <w:jc w:val="left"/>
              <w:rPr>
                <w:rFonts w:cs="Times New Roman"/>
                <w:szCs w:val="24"/>
                <w:lang w:val="es-CU"/>
              </w:rPr>
            </w:pPr>
          </w:p>
        </w:tc>
        <w:tc>
          <w:tcPr>
            <w:tcW w:w="5005" w:type="dxa"/>
          </w:tcPr>
          <w:p w14:paraId="10CAFDAB" w14:textId="414453D7" w:rsidR="00C62E49" w:rsidRPr="00AA4B6C" w:rsidRDefault="00C62E49" w:rsidP="00577E11">
            <w:pPr>
              <w:spacing w:after="0" w:line="240" w:lineRule="auto"/>
              <w:ind w:left="0" w:firstLine="0"/>
              <w:jc w:val="left"/>
              <w:rPr>
                <w:rFonts w:cs="Times New Roman"/>
                <w:szCs w:val="24"/>
              </w:rPr>
            </w:pPr>
          </w:p>
        </w:tc>
      </w:tr>
      <w:tr w:rsidR="00C62E49" w:rsidRPr="00AA4B6C" w14:paraId="0C83EC41" w14:textId="77777777" w:rsidTr="00577E11">
        <w:trPr>
          <w:trHeight w:val="567"/>
        </w:trPr>
        <w:tc>
          <w:tcPr>
            <w:tcW w:w="2819" w:type="dxa"/>
          </w:tcPr>
          <w:p w14:paraId="7ABBE686" w14:textId="284F8D9B" w:rsidR="00C62E49" w:rsidRPr="00AA4B6C" w:rsidRDefault="00C62E49" w:rsidP="00577E11">
            <w:pPr>
              <w:spacing w:after="0" w:line="240" w:lineRule="auto"/>
              <w:ind w:left="0" w:firstLine="0"/>
              <w:jc w:val="left"/>
              <w:rPr>
                <w:rFonts w:cs="Times New Roman"/>
                <w:szCs w:val="24"/>
                <w:lang w:val="es-CU"/>
              </w:rPr>
            </w:pPr>
          </w:p>
        </w:tc>
        <w:tc>
          <w:tcPr>
            <w:tcW w:w="5005" w:type="dxa"/>
          </w:tcPr>
          <w:p w14:paraId="15878EF4" w14:textId="7F0C1104" w:rsidR="00C62E49" w:rsidRPr="00AA4B6C" w:rsidRDefault="00C62E49" w:rsidP="00577E11">
            <w:pPr>
              <w:spacing w:after="0" w:line="240" w:lineRule="auto"/>
              <w:ind w:left="0" w:firstLine="0"/>
              <w:jc w:val="left"/>
              <w:rPr>
                <w:rFonts w:eastAsiaTheme="minorEastAsia" w:cs="Times New Roman"/>
                <w:szCs w:val="24"/>
              </w:rPr>
            </w:pPr>
          </w:p>
        </w:tc>
      </w:tr>
      <w:tr w:rsidR="00C62E49" w:rsidRPr="00AA4B6C" w14:paraId="6675A491" w14:textId="77777777" w:rsidTr="00577E11">
        <w:trPr>
          <w:trHeight w:val="567"/>
        </w:trPr>
        <w:tc>
          <w:tcPr>
            <w:tcW w:w="2819" w:type="dxa"/>
          </w:tcPr>
          <w:p w14:paraId="378FD6CC" w14:textId="2E6F267A" w:rsidR="00C62E49" w:rsidRPr="00AA4B6C" w:rsidRDefault="00C62E49" w:rsidP="00577E11">
            <w:pPr>
              <w:spacing w:after="0" w:line="240" w:lineRule="auto"/>
              <w:ind w:left="0" w:firstLine="0"/>
              <w:jc w:val="left"/>
              <w:rPr>
                <w:rFonts w:cs="Times New Roman"/>
                <w:szCs w:val="24"/>
                <w:lang w:val="es-CU"/>
              </w:rPr>
            </w:pPr>
          </w:p>
        </w:tc>
        <w:tc>
          <w:tcPr>
            <w:tcW w:w="5005" w:type="dxa"/>
          </w:tcPr>
          <w:p w14:paraId="243027DA" w14:textId="5C43F4AB" w:rsidR="00C62E49" w:rsidRPr="00AA4B6C" w:rsidRDefault="00C62E49" w:rsidP="00577E11">
            <w:pPr>
              <w:spacing w:after="0" w:line="240" w:lineRule="auto"/>
              <w:ind w:left="0" w:firstLine="0"/>
              <w:jc w:val="left"/>
              <w:rPr>
                <w:rFonts w:cs="Times New Roman"/>
                <w:szCs w:val="24"/>
                <w:lang w:val="es-CU"/>
              </w:rPr>
            </w:pPr>
          </w:p>
        </w:tc>
      </w:tr>
      <w:tr w:rsidR="00C62E49" w:rsidRPr="00AA4B6C" w14:paraId="52CFC4C0" w14:textId="77777777" w:rsidTr="00577E11">
        <w:trPr>
          <w:trHeight w:val="567"/>
        </w:trPr>
        <w:tc>
          <w:tcPr>
            <w:tcW w:w="2819" w:type="dxa"/>
          </w:tcPr>
          <w:p w14:paraId="4A374EB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6D41FAB"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D9EB17E" w14:textId="77777777" w:rsidTr="00577E11">
        <w:trPr>
          <w:trHeight w:val="567"/>
        </w:trPr>
        <w:tc>
          <w:tcPr>
            <w:tcW w:w="2819" w:type="dxa"/>
          </w:tcPr>
          <w:p w14:paraId="07BBED98"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4F968CA7"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3FE06C55" w14:textId="77777777" w:rsidTr="00577E11">
        <w:trPr>
          <w:trHeight w:val="567"/>
        </w:trPr>
        <w:tc>
          <w:tcPr>
            <w:tcW w:w="2819" w:type="dxa"/>
          </w:tcPr>
          <w:p w14:paraId="2C0C0BE9"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531BB04"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241CBA3D" w14:textId="77777777" w:rsidTr="00577E11">
        <w:trPr>
          <w:trHeight w:val="567"/>
        </w:trPr>
        <w:tc>
          <w:tcPr>
            <w:tcW w:w="2819" w:type="dxa"/>
          </w:tcPr>
          <w:p w14:paraId="1FA8D797"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2B63861C"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7A6D2644" w14:textId="77777777" w:rsidTr="00577E11">
        <w:trPr>
          <w:trHeight w:val="567"/>
        </w:trPr>
        <w:tc>
          <w:tcPr>
            <w:tcW w:w="2819" w:type="dxa"/>
          </w:tcPr>
          <w:p w14:paraId="7D21765F"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07C70DE8"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0296A2BF" w14:textId="77777777" w:rsidTr="00577E11">
        <w:trPr>
          <w:trHeight w:val="567"/>
        </w:trPr>
        <w:tc>
          <w:tcPr>
            <w:tcW w:w="2819" w:type="dxa"/>
          </w:tcPr>
          <w:p w14:paraId="4861E641"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6ECB26A6" w14:textId="77777777" w:rsidR="00C62E49" w:rsidRPr="00AA4B6C" w:rsidRDefault="00C62E49" w:rsidP="00577E11">
            <w:pPr>
              <w:spacing w:after="0" w:line="240" w:lineRule="auto"/>
              <w:ind w:left="0" w:firstLine="0"/>
              <w:jc w:val="left"/>
              <w:rPr>
                <w:rFonts w:cs="Times New Roman"/>
                <w:szCs w:val="24"/>
                <w:lang w:val="es-CU"/>
              </w:rPr>
            </w:pPr>
          </w:p>
        </w:tc>
      </w:tr>
      <w:tr w:rsidR="00C62E49" w:rsidRPr="00AA4B6C" w14:paraId="5F59EF16" w14:textId="77777777" w:rsidTr="00577E11">
        <w:trPr>
          <w:trHeight w:val="567"/>
        </w:trPr>
        <w:tc>
          <w:tcPr>
            <w:tcW w:w="2819" w:type="dxa"/>
          </w:tcPr>
          <w:p w14:paraId="67EE375A" w14:textId="77777777" w:rsidR="00C62E49" w:rsidRPr="00AA4B6C" w:rsidRDefault="00C62E49" w:rsidP="00577E11">
            <w:pPr>
              <w:spacing w:after="0" w:line="240" w:lineRule="auto"/>
              <w:ind w:left="0" w:firstLine="0"/>
              <w:jc w:val="left"/>
              <w:rPr>
                <w:rFonts w:cs="Times New Roman"/>
                <w:szCs w:val="24"/>
                <w:lang w:val="es-CU"/>
              </w:rPr>
            </w:pPr>
          </w:p>
        </w:tc>
        <w:tc>
          <w:tcPr>
            <w:tcW w:w="5005" w:type="dxa"/>
          </w:tcPr>
          <w:p w14:paraId="38CE59DB" w14:textId="77777777" w:rsidR="00C62E49" w:rsidRPr="00AA4B6C" w:rsidRDefault="00C62E49" w:rsidP="00577E11">
            <w:pPr>
              <w:spacing w:after="0" w:line="240" w:lineRule="auto"/>
              <w:ind w:left="0" w:firstLine="0"/>
              <w:jc w:val="left"/>
              <w:rPr>
                <w:rFonts w:cs="Times New Roman"/>
                <w:szCs w:val="24"/>
                <w:lang w:val="es-CU"/>
              </w:rPr>
            </w:pPr>
          </w:p>
        </w:tc>
      </w:tr>
    </w:tbl>
    <w:p w14:paraId="7C232DC1" w14:textId="77777777" w:rsidR="00C62E49" w:rsidRDefault="00C62E49" w:rsidP="005B5944">
      <w:pPr>
        <w:spacing w:after="160" w:line="259" w:lineRule="auto"/>
        <w:ind w:left="0" w:firstLine="0"/>
        <w:jc w:val="left"/>
        <w:sectPr w:rsidR="00C62E49" w:rsidSect="00DC35FF">
          <w:footerReference w:type="default" r:id="rId8"/>
          <w:pgSz w:w="12240" w:h="15840"/>
          <w:pgMar w:top="1985" w:right="1418" w:bottom="1418" w:left="2268" w:header="709" w:footer="709" w:gutter="0"/>
          <w:pgNumType w:start="2"/>
          <w:cols w:space="708"/>
          <w:docGrid w:linePitch="360"/>
        </w:sectPr>
      </w:pPr>
    </w:p>
    <w:p w14:paraId="0DD74AF0" w14:textId="77777777" w:rsidR="00E90725" w:rsidRDefault="00CE2799" w:rsidP="00507921">
      <w:pPr>
        <w:pStyle w:val="Ttulo1"/>
      </w:pPr>
      <w:bookmarkStart w:id="5" w:name="_Toc73011064"/>
      <w:bookmarkStart w:id="6" w:name="_Toc94807068"/>
      <w:r>
        <w:lastRenderedPageBreak/>
        <w:t xml:space="preserve">CHAPTER 1: </w:t>
      </w:r>
      <w:r w:rsidR="00AB5B0D">
        <w:t>INTRODUCTION</w:t>
      </w:r>
      <w:bookmarkEnd w:id="5"/>
      <w:bookmarkEnd w:id="6"/>
    </w:p>
    <w:p w14:paraId="3085D5B2" w14:textId="2E81DA06" w:rsidR="00E90725" w:rsidRDefault="00EF53C4" w:rsidP="00FD4FFB">
      <w:r>
        <w:t xml:space="preserve">For location services, the Direction of Arrival (DOA) method estimates the direction angle of a source transmitting a signal to a receiver. </w:t>
      </w:r>
      <w:r w:rsidR="00E90725" w:rsidRPr="00E90725">
        <w:t>DOA estimation has been investigated for decades due to its important application in</w:t>
      </w:r>
      <w:r w:rsidR="00E90725">
        <w:t xml:space="preserve"> radar, sonar, seismology, astronomy and military surveillance. </w:t>
      </w:r>
      <w:r w:rsidR="00E90725" w:rsidRPr="00E90725">
        <w:t>However, in recent years with the development of mobile networks, technologies and devices DOA has obtained new applications and therefore greater importance.</w:t>
      </w:r>
    </w:p>
    <w:p w14:paraId="39E7E8A6" w14:textId="5EE1C16D" w:rsidR="00EF53C4" w:rsidRDefault="00D860B3" w:rsidP="00FD4FFB">
      <w:r w:rsidRPr="00B17DB7">
        <w:t>Mobile communication systems have been constantly evolving due to new applications and demands.</w:t>
      </w:r>
      <w:r w:rsidR="00EF53C4">
        <w:t xml:space="preserve"> </w:t>
      </w:r>
      <w:r w:rsidR="00EF53C4" w:rsidRPr="00EF53C4">
        <w:t>Studies on 6G networks have begun with the aim of deploying it by 2030</w:t>
      </w:r>
      <w:r w:rsidR="00EF53C4">
        <w:t xml:space="preserve">. One of the key technologies in 6G is expected to be Beamforming (BF), specifically Holographic Beamforming (HBF) </w:t>
      </w:r>
      <w:r w:rsidR="00311668">
        <w:fldChar w:fldCharType="begin"/>
      </w:r>
      <w:r w:rsidR="000162BE">
        <w:instrText xml:space="preserve"> ADDIN ZOTERO_ITEM CSL_CITATION {"citationID":"CPhIN1mW","properties":{"formattedCitation":"[1]\\uc0\\u8211{}[4]","plainCitation":"[1]–[4]","noteIndex":0},"citationItems":[{"id":130,"uris":["http://zotero.org/users/local/K0ok0GCB/items/K39NQJSG"],"uri":["http://zotero.org/users/local/K0ok0GCB/items/K39NQJSG"],"itemData":{"id":130,"type":"article-journal","container-title":"IEEE Vehicular Technology Magazine","DOI":"10.1109/MVT.2019.2921208","ISSN":"1556-6072, 1556-6080","issue":"3","journalAbbreviation":"IEEE Veh. Technol. Mag.","page":"28-41","source":"DOI.org (Crossref)","title":"6G Wireless Networks: Vision, Requirements, Architecture, and Key Technologies","title-short":"6G Wireless Networks","volume":"14","author":[{"family":"Zhang","given":"Zhengquan"},{"family":"Xiao","given":"Yue"},{"family":"Ma","given":"Zheng"},{"family":"Xiao","given":"Ming"},{"family":"Ding","given":"Zhiguo"},{"family":"Lei","given":"Xianfu"},{"family":"Karagiannidis","given":"George K."},{"family":"Fan","given":"Pingzhi"}],"issued":{"date-parts":[["2019",9]]}},"label":"page"},{"id":131,"uris":["http://zotero.org/users/local/K0ok0GCB/items/6GJC3UA8"],"uri":["http://zotero.org/users/local/K0ok0GCB/items/6GJC3UA8"],"itemData":{"id":131,"type":"article-journal","container-title":"IEEE Vehicular Technology Magazine","DOI":"10.1109/MVT.2019.2921398","ISSN":"1556-6072, 1556-6080","issue":"3","journalAbbreviation":"IEEE Veh. Technol. Mag.","page":"18-27","source":"DOI.org (Crossref)","title":"6G Technologies: Key Drivers, Core Requirements, System Architectures, and Enabling Technologies","title-short":"6G Technologies","volume":"14","author":[{"family":"Zong","given":"Baiqing"},{"family":"Fan","given":"Chen"},{"family":"Wang","given":"Xiyu"},{"family":"Duan","given":"Xiangyang"},{"family":"Wang","given":"Baojie"},{"family":"Wang","given":"Jianwei"}],"issued":{"date-parts":[["2019",9]]}},"label":"page"},{"id":132,"uris":["http://zotero.org/users/local/K0ok0GCB/items/279I4M43"],"uri":["http://zotero.org/users/local/K0ok0GCB/items/279I4M43"],"itemData":{"id":132,"type":"article-journal","container-title":"IEEE Open Journal of the Communications Society","DOI":"10.1109/OJCOMS.2020.3010270","ISSN":"2644-125X","journalAbbreviation":"IEEE Open J. Commun. Soc.","page":"957-975","source":"DOI.org (Crossref)","title":"6G Wireless Communication Systems: Applications, Requirements, Technologies, Challenges, and Research Directions","title-short":"6G Wireless Communication Systems","volume":"1","author":[{"family":"Chowdhury","given":"Mostafa Zaman"},{"family":"Shahjalal","given":"Md."},{"family":"Ahmed","given":"Shakil"},{"family":"Jang","given":"Yeong Min"}],"issued":{"date-parts":[["2020"]]}},"label":"page"},{"id":134,"uris":["http://zotero.org/users/local/K0ok0GCB/items/TVW3JK2V"],"uri":["http://zotero.org/users/local/K0ok0GCB/items/TVW3JK2V"],"itemData":{"id":134,"type":"article-journal","abstract":"5G wireless communications technology is being launched, with many smart applications being integrated. However, 5G specifications merge the requirements of new emerging technologies forcefully. These include data rate, capacity, latency, reliability, resources sharing, and energy/bit. To meet these challenging demands, research is focusing on 6G wireless communications enabling different technologies and emerging new applications. In this report, the latest research work on 6G technologies and applications is summarized, and the associated research challenges are discussed.","container-title":"arXiv:2002.06068 [eess]","note":"arXiv: 2002.06068","source":"arXiv.org","title":"Enabling Technologies For 6g Future Wireless Communications: Opportunities And Challenges","title-short":"Enabling Technologies For 6g Future Wireless Communications","URL":"http://arxiv.org/abs/2002.06068","author":[{"family":"Elmeadawy","given":"Samar"},{"family":"Shubair","given":"Raed M."}],"accessed":{"date-parts":[["2021",5,12]]},"issued":{"date-parts":[["2020",2,14]]}},"label":"page"}],"schema":"https://github.com/citation-style-language/schema/raw/master/csl-citation.json"} </w:instrText>
      </w:r>
      <w:r w:rsidR="00311668">
        <w:fldChar w:fldCharType="separate"/>
      </w:r>
      <w:r w:rsidR="000162BE" w:rsidRPr="000162BE">
        <w:rPr>
          <w:rFonts w:ascii="Calibri" w:hAnsi="Calibri" w:cs="Calibri"/>
          <w:szCs w:val="24"/>
        </w:rPr>
        <w:t>[1]–[4]</w:t>
      </w:r>
      <w:r w:rsidR="00311668">
        <w:fldChar w:fldCharType="end"/>
      </w:r>
      <w:r w:rsidR="00EF53C4">
        <w:t>. BF is a technique that focuses a wireless signal towards a specific receiving device (see Figure 1), rather than having the signal spread in all directions from a broadcast antenna, as it usually would. Therefore, it is important to know the location of mobile devices and Internet of Things (</w:t>
      </w:r>
      <w:proofErr w:type="spellStart"/>
      <w:r w:rsidR="00EF53C4">
        <w:t>IoT</w:t>
      </w:r>
      <w:proofErr w:type="spellEnd"/>
      <w:r w:rsidR="00EF53C4">
        <w:t xml:space="preserve">) terminals to direct the antenna beam of the radio BS. The resulting connection is faster and more reliable than it would be without BF. </w:t>
      </w:r>
    </w:p>
    <w:p w14:paraId="1B89FA4E" w14:textId="44C0D437" w:rsidR="00EF53C4" w:rsidRDefault="00EF53C4" w:rsidP="00EF53C4">
      <w:r>
        <w:t xml:space="preserve">The location technique for BF in 6G should be autonomous, reconfigurable, adaptive, and fast responsive. It is impossible to manually adjust the BF direction due to the extensive enhancement of the capacity of communication networks. </w:t>
      </w:r>
    </w:p>
    <w:p w14:paraId="286E095A" w14:textId="77777777" w:rsidR="005F7673" w:rsidRDefault="005F7673" w:rsidP="005F7673">
      <w:pPr>
        <w:keepNext/>
      </w:pPr>
      <w:r>
        <w:rPr>
          <w:noProof/>
        </w:rPr>
        <w:lastRenderedPageBreak/>
        <w:drawing>
          <wp:inline distT="0" distB="0" distL="0" distR="0" wp14:anchorId="686E216E" wp14:editId="1CAAE37E">
            <wp:extent cx="4140000" cy="234442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amformi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2344428"/>
                    </a:xfrm>
                    <a:prstGeom prst="rect">
                      <a:avLst/>
                    </a:prstGeom>
                  </pic:spPr>
                </pic:pic>
              </a:graphicData>
            </a:graphic>
          </wp:inline>
        </w:drawing>
      </w:r>
    </w:p>
    <w:p w14:paraId="349A1839" w14:textId="0519A8A4" w:rsidR="005F7673" w:rsidRDefault="005F7673" w:rsidP="005F7673">
      <w:pPr>
        <w:pStyle w:val="Descripcin"/>
      </w:pPr>
      <w:bookmarkStart w:id="7" w:name="_Toc73519485"/>
      <w:r w:rsidRPr="00C178BF">
        <w:rPr>
          <w:rFonts w:cs="Times New Roman"/>
          <w:sz w:val="20"/>
          <w:szCs w:val="20"/>
        </w:rPr>
        <w:t xml:space="preserve">Figure </w:t>
      </w:r>
      <w:r w:rsidRPr="00C178BF">
        <w:rPr>
          <w:rFonts w:cs="Times New Roman"/>
          <w:sz w:val="20"/>
          <w:szCs w:val="20"/>
        </w:rPr>
        <w:fldChar w:fldCharType="begin"/>
      </w:r>
      <w:r w:rsidRPr="00C178BF">
        <w:rPr>
          <w:rFonts w:cs="Times New Roman"/>
          <w:sz w:val="20"/>
          <w:szCs w:val="20"/>
        </w:rPr>
        <w:instrText xml:space="preserve"> SEQ Figure \* ARABIC </w:instrText>
      </w:r>
      <w:r w:rsidRPr="00C178BF">
        <w:rPr>
          <w:rFonts w:cs="Times New Roman"/>
          <w:sz w:val="20"/>
          <w:szCs w:val="20"/>
        </w:rPr>
        <w:fldChar w:fldCharType="separate"/>
      </w:r>
      <w:r w:rsidR="006A0105">
        <w:rPr>
          <w:rFonts w:cs="Times New Roman"/>
          <w:noProof/>
          <w:sz w:val="20"/>
          <w:szCs w:val="20"/>
        </w:rPr>
        <w:t>1</w:t>
      </w:r>
      <w:r w:rsidRPr="00C178BF">
        <w:rPr>
          <w:rFonts w:cs="Times New Roman"/>
          <w:sz w:val="20"/>
          <w:szCs w:val="20"/>
        </w:rPr>
        <w:fldChar w:fldCharType="end"/>
      </w:r>
      <w:r w:rsidR="002D7BC9" w:rsidRPr="00C178BF">
        <w:rPr>
          <w:rFonts w:cs="Times New Roman"/>
          <w:sz w:val="20"/>
          <w:szCs w:val="20"/>
        </w:rPr>
        <w:t>.  Beamforming technique</w:t>
      </w:r>
      <w:r w:rsidR="002D7BC9">
        <w:rPr>
          <w:rFonts w:ascii="NimbusRomNo9L-Regu" w:hAnsi="NimbusRomNo9L-Regu" w:cs="NimbusRomNo9L-Regu"/>
        </w:rPr>
        <w:t>.</w:t>
      </w:r>
      <w:bookmarkEnd w:id="7"/>
    </w:p>
    <w:p w14:paraId="77F5CC1B" w14:textId="0B1CBD61" w:rsidR="00EF53C4" w:rsidRDefault="00EF53C4" w:rsidP="00EF53C4">
      <w:r w:rsidRPr="00EF53C4">
        <w:t>On the other hand, the wide applications of drones in agriculture, industry, transport, communication, surveillance, and environment and the devel</w:t>
      </w:r>
      <w:r w:rsidR="0052400A">
        <w:t xml:space="preserve">opment of </w:t>
      </w:r>
      <w:proofErr w:type="spellStart"/>
      <w:r w:rsidR="0052400A">
        <w:t>IoT</w:t>
      </w:r>
      <w:proofErr w:type="spellEnd"/>
      <w:r w:rsidRPr="00EF53C4">
        <w:t xml:space="preserve"> means that the use of these devices is increasing</w:t>
      </w:r>
      <w:r w:rsidR="00A31E2C">
        <w:t xml:space="preserve"> </w:t>
      </w:r>
      <w:r w:rsidR="00A31E2C">
        <w:fldChar w:fldCharType="begin"/>
      </w:r>
      <w:r w:rsidR="000162BE">
        <w:instrText xml:space="preserve"> ADDIN ZOTERO_ITEM CSL_CITATION {"citationID":"pIhXI8lj","properties":{"formattedCitation":"[5]\\uc0\\u8211{}[7]","plainCitation":"[5]–[7]","noteIndex":0},"citationItems":[{"id":142,"uris":["http://zotero.org/users/local/K0ok0GCB/items/L56IZNRX"],"uri":["http://zotero.org/users/local/K0ok0GCB/items/L56IZNRX"],"itemData":{"id":142,"type":"book","event-place":"Cham","ISBN":"978-3-030-27156-5","language":"en","note":"DOI: 10.1007/978-3-030-27157-2","publisher":"Springer International Publishing","publisher-place":"Cham","source":"DOI.org (Crossref)","title":"Unmanned Aerial Vehicle: Applications in Agriculture and Environment","title-short":"Unmanned Aerial Vehicle","URL":"http://link.springer.com/10.1007/978-3-030-27157-2","editor":[{"family":"Avtar","given":"Ram"},{"family":"Watanabe","given":"Teiji"}],"accessed":{"date-parts":[["2021",5,13]]},"issued":{"date-parts":[["2020"]]}},"label":"page"},{"id":143,"uris":["http://zotero.org/users/local/K0ok0GCB/items/3LEW937Q"],"uri":["http://zotero.org/users/local/K0ok0GCB/items/3LEW937Q"],"itemData":{"id":143,"type":"paper-conference","container-title":"2020 IEEE International Conference on Informatics, IoT, and Enabling Technologies (ICIoT)","DOI":"10.1109/ICIoT48696.2020.9089657","event":"2020 IEEE International Conference on Informatics, IoT, and Enabling Technologies (ICIoT)","event-place":"Doha, Qatar","ISBN":"978-1-72814-821-2","page":"112-117","publisher":"IEEE","publisher-place":"Doha, Qatar","source":"DOI.org (Crossref)","title":"Deep Learning for RF-Based Drone Detection and Identification: A Multi-Channel 1-D Convolutional Neural Networks Approach","title-short":"Deep Learning for RF-Based Drone Detection and Identification","URL":"https://ieeexplore.ieee.org/document/9089657/","author":[{"family":"Allahham","given":"Mhd Saria"},{"family":"Khattab","given":"Tamer"},{"family":"Mohamed","given":"Amr"}],"accessed":{"date-parts":[["2021",5,13]]},"issued":{"date-parts":[["2020",2]]}},"label":"page"},{"id":144,"uris":["http://zotero.org/users/local/K0ok0GCB/items/YYM7CT6A"],"uri":["http://zotero.org/users/local/K0ok0GCB/items/YYM7CT6A"],"itemData":{"id":144,"type":"article-journal","container-title":"IEEE Access","DOI":"10.1109/ACCESS.2019.2909530","ISSN":"2169-3536","journalAbbreviation":"IEEE Access","page":"48572-48634","source":"DOI.org (Crossref)","title":"Unmanned Aerial Vehicles (UAVs): A Survey on Civil Applications and Key Research Challenges","title-short":"Unmanned Aerial Vehicles (UAVs)","volume":"7","author":[{"family":"Shakhatreh","given":"Hazim"},{"family":"Sawalmeh","given":"Ahmad H."},{"family":"Al-Fuqaha","given":"Ala"},{"family":"Dou","given":"Zuochao"},{"family":"Almaita","given":"Eyad"},{"family":"Khalil","given":"Issa"},{"family":"Othman","given":"Noor Shamsiah"},{"family":"Khreishah","given":"Abdallah"},{"family":"Guizani","given":"Mohsen"}],"issued":{"date-parts":[["2019"]]}},"label":"page"}],"schema":"https://github.com/citation-style-language/schema/raw/master/csl-citation.json"} </w:instrText>
      </w:r>
      <w:r w:rsidR="00A31E2C">
        <w:fldChar w:fldCharType="separate"/>
      </w:r>
      <w:r w:rsidR="000162BE" w:rsidRPr="000162BE">
        <w:rPr>
          <w:rFonts w:ascii="Calibri" w:hAnsi="Calibri" w:cs="Calibri"/>
          <w:szCs w:val="24"/>
        </w:rPr>
        <w:t>[5]–[7]</w:t>
      </w:r>
      <w:r w:rsidR="00A31E2C">
        <w:fldChar w:fldCharType="end"/>
      </w:r>
      <w:r w:rsidRPr="00EF53C4">
        <w:t>.</w:t>
      </w:r>
      <w:r>
        <w:t xml:space="preserve"> However, drones can present a serious threat on civilian environments or sensitive areas such as airports and military bases. For example, in January 2015 a drone crashed at the White House [Jansen, 2020], compromising the security of the government building. On March 29th, 2016, a Lufthansa jet came within 200 feet and collided with a drone near Los Angeles International Airport (LAX) </w:t>
      </w:r>
      <w:r w:rsidR="004A4662">
        <w:fldChar w:fldCharType="begin"/>
      </w:r>
      <w:r w:rsidR="000162BE">
        <w:instrText xml:space="preserve"> ADDIN ZOTERO_ITEM CSL_CITATION {"citationID":"xF4e3zEx","properties":{"formattedCitation":"[8]","plainCitation":"[8]","noteIndex":0},"citationItems":[{"id":146,"uris":["http://zotero.org/users/local/K0ok0GCB/items/BWXDKAC8"],"uri":["http://zotero.org/users/local/K0ok0GCB/items/BWXDKAC8"],"itemData":{"id":146,"type":"webpage","title":"Lufthansa jet and drone nearly collide near LAX - Los Angeles Times","URL":"https://www.latimes.com/local/lanow/la-me-ln-drone-near-miss-lax-20160318-story.html","accessed":{"date-parts":[["2021",5,13]]}}}],"schema":"https://github.com/citation-style-language/schema/raw/master/csl-citation.json"} </w:instrText>
      </w:r>
      <w:r w:rsidR="004A4662">
        <w:fldChar w:fldCharType="separate"/>
      </w:r>
      <w:r w:rsidR="000162BE" w:rsidRPr="000162BE">
        <w:rPr>
          <w:rFonts w:ascii="Calibri" w:hAnsi="Calibri" w:cs="Calibri"/>
        </w:rPr>
        <w:t>[8]</w:t>
      </w:r>
      <w:r w:rsidR="004A4662">
        <w:fldChar w:fldCharType="end"/>
      </w:r>
      <w:r>
        <w:t xml:space="preserve">. On October 12th, 2017, a Beech King Air A100 of </w:t>
      </w:r>
      <w:proofErr w:type="spellStart"/>
      <w:r>
        <w:t>Skyjet</w:t>
      </w:r>
      <w:proofErr w:type="spellEnd"/>
      <w:r>
        <w:t xml:space="preserve"> Aviation collided with a UAV as the former was approaching Jean Lesage Airport near Quebec City, Canada. The aircraft landed safely despite being hit on the wing [</w:t>
      </w:r>
      <w:proofErr w:type="spellStart"/>
      <w:r>
        <w:t>dro</w:t>
      </w:r>
      <w:proofErr w:type="spellEnd"/>
      <w:r>
        <w:t xml:space="preserve">, 2020]. A hot air balloon carrying a certified pilot and two passengers was struck by a drone while flying near the Teton County Fairgrounds in </w:t>
      </w:r>
      <w:proofErr w:type="spellStart"/>
      <w:r>
        <w:t>Driggs</w:t>
      </w:r>
      <w:proofErr w:type="spellEnd"/>
      <w:r>
        <w:t>, Idaho, United States, on August 10th, 2018 [</w:t>
      </w:r>
      <w:proofErr w:type="spellStart"/>
      <w:r>
        <w:t>Tellman</w:t>
      </w:r>
      <w:proofErr w:type="spellEnd"/>
      <w:r>
        <w:t>, 2020].</w:t>
      </w:r>
    </w:p>
    <w:p w14:paraId="3B39048A" w14:textId="77777777" w:rsidR="00361E38" w:rsidRDefault="00EF53C4" w:rsidP="00361E38">
      <w:r>
        <w:t xml:space="preserve">Due to the security risk facts carried out by drones as discussed before, it is necessary to implement a drone DF system to confiscate or disable them. For the DF system, a signal from the drones is required to discover their directions. The drone’s owners do not want to be discoverable and they will not transmit such a signal that makes them vulnerable to a detection or DF system. Fortunately, most </w:t>
      </w:r>
      <w:r>
        <w:lastRenderedPageBreak/>
        <w:t xml:space="preserve">of the drones transmit a signal to communicate to their controllers in order to send images, video, and telemetry reports. Therefore, these signals are used for the DOA system to find the drone’s direction. </w:t>
      </w:r>
    </w:p>
    <w:p w14:paraId="15CBDAEC" w14:textId="4F2652F2" w:rsidR="00361E38" w:rsidRDefault="00361E38" w:rsidP="00361E38">
      <w:r w:rsidRPr="00361E38">
        <w:t xml:space="preserve">Due to the importance of the DOA estimation explained above, in this work a new method is presented and analyzed to find the azimuth angle and elevation of a </w:t>
      </w:r>
      <w:r w:rsidR="000233CE">
        <w:t>signal from a receiving system.</w:t>
      </w:r>
    </w:p>
    <w:p w14:paraId="64CE5005" w14:textId="7C7043F6" w:rsidR="00384D98" w:rsidRDefault="00AB5B0D" w:rsidP="00C97E54">
      <w:pPr>
        <w:pStyle w:val="Ttulo2"/>
        <w:numPr>
          <w:ilvl w:val="0"/>
          <w:numId w:val="10"/>
        </w:numPr>
        <w:ind w:left="1474"/>
        <w:jc w:val="both"/>
      </w:pPr>
      <w:bookmarkStart w:id="8" w:name="_Toc94807069"/>
      <w:r>
        <w:t>RELATED WORK</w:t>
      </w:r>
      <w:bookmarkEnd w:id="8"/>
    </w:p>
    <w:p w14:paraId="59E0C7DA" w14:textId="6D639491" w:rsidR="00384D98" w:rsidRPr="00920EF8" w:rsidRDefault="003E6D79" w:rsidP="003E6D79">
      <w:pPr>
        <w:rPr>
          <w:strike/>
        </w:rPr>
      </w:pPr>
      <w:r w:rsidRPr="003E6D79">
        <w:t xml:space="preserve">With the aim of knowing the DOA of a coming signal, different studies have been carried out. </w:t>
      </w:r>
      <w:r w:rsidR="00920EF8">
        <w:t xml:space="preserve">In general, the </w:t>
      </w:r>
      <w:proofErr w:type="spellStart"/>
      <w:r w:rsidR="00920EF8">
        <w:t>DoA</w:t>
      </w:r>
      <w:proofErr w:type="spellEnd"/>
      <w:r w:rsidR="00920EF8">
        <w:t xml:space="preserve"> estimation techniques can be broadly classified into conventional beamforming techniques, Maximum Likelihood </w:t>
      </w:r>
      <w:r w:rsidR="00920EF8" w:rsidRPr="00920EF8">
        <w:t>Estimator (MLE)</w:t>
      </w:r>
      <w:r w:rsidR="00920EF8">
        <w:t>, and subspace-based techniques. Howe</w:t>
      </w:r>
      <w:r w:rsidR="00D80D8C">
        <w:t>ver, there are recent works on Received Signal S</w:t>
      </w:r>
      <w:r w:rsidR="00920EF8">
        <w:t xml:space="preserve">trength (RSS)-based </w:t>
      </w:r>
      <w:proofErr w:type="spellStart"/>
      <w:r w:rsidR="00920EF8">
        <w:t>DoA</w:t>
      </w:r>
      <w:proofErr w:type="spellEnd"/>
      <w:r w:rsidR="00920EF8">
        <w:t xml:space="preserve"> estimation</w:t>
      </w:r>
      <w:r w:rsidR="00C3056A">
        <w:t xml:space="preserve"> </w:t>
      </w:r>
      <w:r w:rsidR="00C3056A">
        <w:fldChar w:fldCharType="begin"/>
      </w:r>
      <w:r w:rsidR="000162BE">
        <w:instrText xml:space="preserve"> ADDIN ZOTERO_ITEM CSL_CITATION {"citationID":"nUAHOLWU","properties":{"formattedCitation":"[9]","plainCitation":"[9]","noteIndex":0},"citationItems":[{"id":163,"uris":["http://zotero.org/users/local/K0ok0GCB/items/5PM8GJSH"],"uri":["http://zotero.org/users/local/K0ok0GCB/items/5PM8GJSH"],"itemData":{"id":163,"type":"paper-conference","container-title":"2018 IEEE International Symposium on Signal Processing and Information Technology (ISSPIT)","DOI":"10.1109/ISSPIT.2018.8642668","event":"2018 IEEE International Symposium on Signal Processing and Information Technology (ISSPIT)","event-place":"Louisville, KY, USA","ISBN":"978-1-5386-7568-7","page":"162-167","publisher":"IEEE","publisher-place":"Louisville, KY, USA","source":"DOI.org (Crossref)","title":"Enhanced Direction of Arrival Estimation via Received Signal Strength of Directional Antennas","URL":"https://ieeexplore.ieee.org/document/8642668/","author":[{"family":"Miranda","given":"Ricardo K."},{"family":"Ando","given":"Daniel A."},{"family":"Costa","given":"Joao Paulo C. L.","non-dropping-particle":"da"},{"family":"Oliveira","given":"Marcos T.","non-dropping-particle":"de"}],"accessed":{"date-parts":[["2021",7,2]]},"issued":{"date-parts":[["2018",12]]}}}],"schema":"https://github.com/citation-style-language/schema/raw/master/csl-citation.json"} </w:instrText>
      </w:r>
      <w:r w:rsidR="00C3056A">
        <w:fldChar w:fldCharType="separate"/>
      </w:r>
      <w:r w:rsidR="000162BE" w:rsidRPr="000162BE">
        <w:rPr>
          <w:rFonts w:cs="Times New Roman"/>
        </w:rPr>
        <w:t>[9]</w:t>
      </w:r>
      <w:r w:rsidR="00C3056A">
        <w:fldChar w:fldCharType="end"/>
      </w:r>
      <w:r w:rsidR="00920EF8">
        <w:t>.</w:t>
      </w:r>
      <w:r w:rsidR="00D80D8C">
        <w:t xml:space="preserve"> </w:t>
      </w:r>
      <w:r w:rsidR="00D80D8C" w:rsidRPr="00D80D8C">
        <w:t>Also in recent years M</w:t>
      </w:r>
      <w:r w:rsidR="00D80D8C">
        <w:t>L</w:t>
      </w:r>
      <w:r w:rsidR="00D80D8C" w:rsidRPr="00D80D8C">
        <w:t xml:space="preserve"> has been applied to these techniques. This section will give a brief summary of these techniques and their main works. In addition, an observation of works that use ML to obtain better results in DOA with the different techniques</w:t>
      </w:r>
      <w:r w:rsidR="00D80D8C">
        <w:t xml:space="preserve">. </w:t>
      </w:r>
      <w:r w:rsidRPr="00920EF8">
        <w:rPr>
          <w:strike/>
        </w:rPr>
        <w:t xml:space="preserve">Of the resulting methods, the best known techniques are </w:t>
      </w:r>
      <w:r w:rsidR="00FB469A" w:rsidRPr="00920EF8">
        <w:rPr>
          <w:strike/>
        </w:rPr>
        <w:t>Maximum L</w:t>
      </w:r>
      <w:r w:rsidR="00B844D9" w:rsidRPr="00920EF8">
        <w:rPr>
          <w:strike/>
        </w:rPr>
        <w:t>ikelihood</w:t>
      </w:r>
      <w:r w:rsidR="009C3829" w:rsidRPr="00920EF8">
        <w:rPr>
          <w:strike/>
        </w:rPr>
        <w:t xml:space="preserve"> </w:t>
      </w:r>
      <w:r w:rsidR="00FB469A" w:rsidRPr="00920EF8">
        <w:rPr>
          <w:strike/>
        </w:rPr>
        <w:t>Estimator (MLE)</w:t>
      </w:r>
      <w:r w:rsidR="009C3829" w:rsidRPr="00920EF8">
        <w:rPr>
          <w:strike/>
        </w:rPr>
        <w:t xml:space="preserve">, the conventional estimation approaches, and the </w:t>
      </w:r>
      <w:commentRangeStart w:id="9"/>
      <w:r w:rsidR="009C3829" w:rsidRPr="00920EF8">
        <w:rPr>
          <w:strike/>
        </w:rPr>
        <w:t>subspace-based approaches</w:t>
      </w:r>
      <w:commentRangeEnd w:id="9"/>
      <w:r w:rsidR="00166C7F" w:rsidRPr="00920EF8">
        <w:rPr>
          <w:rStyle w:val="Refdecomentario"/>
          <w:strike/>
        </w:rPr>
        <w:commentReference w:id="9"/>
      </w:r>
      <w:r w:rsidR="00246A64" w:rsidRPr="00920EF8">
        <w:rPr>
          <w:strike/>
        </w:rPr>
        <w:t>, Sparse Signal Reconstruction (SSR)</w:t>
      </w:r>
      <w:r w:rsidR="00D81381" w:rsidRPr="00920EF8">
        <w:rPr>
          <w:strike/>
        </w:rPr>
        <w:t>.</w:t>
      </w:r>
      <w:r w:rsidRPr="00920EF8">
        <w:rPr>
          <w:strike/>
        </w:rPr>
        <w:t xml:space="preserve"> In addition, DOA methods using ML are increasingly being defeated.</w:t>
      </w:r>
    </w:p>
    <w:p w14:paraId="09914E34" w14:textId="45B13983" w:rsidR="001C2BF9" w:rsidRDefault="00FB469A" w:rsidP="001C2BF9">
      <w:pPr>
        <w:pStyle w:val="Ttulo3"/>
      </w:pPr>
      <w:r>
        <w:t>The Maximum L</w:t>
      </w:r>
      <w:r w:rsidR="001C2BF9">
        <w:t>ikelihood</w:t>
      </w:r>
      <w:r>
        <w:t xml:space="preserve"> E</w:t>
      </w:r>
      <w:r w:rsidR="00FD0161">
        <w:t>stimation</w:t>
      </w:r>
    </w:p>
    <w:p w14:paraId="24F72A8C" w14:textId="1695B965" w:rsidR="001C2BF9" w:rsidRPr="00C87A1A" w:rsidRDefault="00FD0161" w:rsidP="000233CE">
      <w:r>
        <w:t>The MLE finds its estimates by maximizing the probability density function at the observed received signals with respect to the models parameters</w:t>
      </w:r>
      <w:r w:rsidR="003E6D79">
        <w:t>.</w:t>
      </w:r>
      <w:r w:rsidR="000233CE">
        <w:t xml:space="preserve"> </w:t>
      </w:r>
      <w:r w:rsidR="0083458A">
        <w:t xml:space="preserve">In </w:t>
      </w:r>
      <w:r w:rsidR="0083458A">
        <w:fldChar w:fldCharType="begin"/>
      </w:r>
      <w:r w:rsidR="000162BE">
        <w:instrText xml:space="preserve"> ADDIN ZOTERO_ITEM CSL_CITATION {"citationID":"V24AaEh9","properties":{"formattedCitation":"[10]","plainCitation":"[10]","noteIndex":0},"citationItems":[{"id":96,"uris":["http://zotero.org/users/local/K0ok0GCB/items/PNTBIG99"],"uri":["http://zotero.org/users/local/K0ok0GCB/items/PNTBIG99"],"itemData":{"id":96,"type":"article-journal","container-title":"IEEE Transactions on Signal Processing","DOI":"10.1109/78.928686","ISSN":"1053587X","issue":"7","journalAbbreviation":"IEEE Trans. Signal Process.","page":"1310-1324","source":"DOI.org (Crossref)","title":"Maximum-likelihood direction-of-arrival estimation in the presence of unknown nonuniform noise","volume":"49","author":[{"family":"Pesavento","given":"M."},{"family":"Gershman","given":"A.B."}],"issued":{"date-parts":[["2001",7]]}}}],"schema":"https://github.com/citation-style-language/schema/raw/master/csl-citation.json"} </w:instrText>
      </w:r>
      <w:r w:rsidR="0083458A">
        <w:fldChar w:fldCharType="separate"/>
      </w:r>
      <w:r w:rsidR="000162BE" w:rsidRPr="000162BE">
        <w:rPr>
          <w:rFonts w:ascii="Calibri" w:hAnsi="Calibri" w:cs="Calibri"/>
        </w:rPr>
        <w:t>[10]</w:t>
      </w:r>
      <w:r w:rsidR="0083458A">
        <w:fldChar w:fldCharType="end"/>
      </w:r>
      <w:r w:rsidR="0083458A">
        <w:t xml:space="preserve">, is derived a deterministic </w:t>
      </w:r>
      <w:r w:rsidR="00FB469A">
        <w:t>MLE</w:t>
      </w:r>
      <w:r w:rsidR="0083458A">
        <w:t xml:space="preserve"> of multiple sources observed on the background of </w:t>
      </w:r>
      <w:proofErr w:type="spellStart"/>
      <w:r w:rsidR="0083458A">
        <w:t>nonuniform</w:t>
      </w:r>
      <w:proofErr w:type="spellEnd"/>
      <w:r w:rsidR="0083458A">
        <w:t xml:space="preserve"> white noise with an arbitrary diagonal covariance matrix. </w:t>
      </w:r>
      <w:r w:rsidR="001C2BF9">
        <w:t xml:space="preserve">In </w:t>
      </w:r>
      <w:r w:rsidR="001C2BF9">
        <w:fldChar w:fldCharType="begin"/>
      </w:r>
      <w:r w:rsidR="000162BE">
        <w:instrText xml:space="preserve"> ADDIN ZOTERO_ITEM CSL_CITATION {"citationID":"7F1s3UEB","properties":{"formattedCitation":"[11]","plainCitation":"[11]","noteIndex":0},"citationItems":[{"id":95,"uris":["http://zotero.org/users/local/K0ok0GCB/items/5DTYF5AS"],"uri":["http://zotero.org/users/local/K0ok0GCB/items/5DTYF5AS"],"itemData":{"id":95,"type":"article-journal","container-title":"IEEE Transactions on Signal Processing","DOI":"10.1109/TSP.2005.843717","ISSN":"1053-587X","issue":"4","journalAbbreviation":"IEEE Trans. Signal Process.","page":"1359-1373","source":"DOI.org (Crossref)","title":"Threshold region performance of maximum likelihood direction of arrival estimators","volume":"53","author":[{"family":"Athley","given":"F."}],"issued":{"date-parts":[["2005",4]]}}}],"schema":"https://github.com/citation-style-language/schema/raw/master/csl-citation.json"} </w:instrText>
      </w:r>
      <w:r w:rsidR="001C2BF9">
        <w:fldChar w:fldCharType="separate"/>
      </w:r>
      <w:r w:rsidR="000162BE" w:rsidRPr="000162BE">
        <w:rPr>
          <w:rFonts w:ascii="Calibri" w:hAnsi="Calibri" w:cs="Calibri"/>
        </w:rPr>
        <w:t>[11]</w:t>
      </w:r>
      <w:r w:rsidR="001C2BF9">
        <w:fldChar w:fldCharType="end"/>
      </w:r>
      <w:r w:rsidR="001C2BF9">
        <w:t>,</w:t>
      </w:r>
      <w:r w:rsidR="00900860">
        <w:t xml:space="preserve"> </w:t>
      </w:r>
      <w:r w:rsidR="00900860" w:rsidRPr="00900860">
        <w:t xml:space="preserve">the performance </w:t>
      </w:r>
      <w:r w:rsidR="00900860">
        <w:t>of t</w:t>
      </w:r>
      <w:r w:rsidR="00900860" w:rsidRPr="00900860">
        <w:t xml:space="preserve">he </w:t>
      </w:r>
      <w:r w:rsidR="00FB469A">
        <w:t xml:space="preserve">MLE </w:t>
      </w:r>
      <w:r w:rsidR="008A128C">
        <w:t>under conditions of low Signal-to-Noise R</w:t>
      </w:r>
      <w:r w:rsidR="00900860" w:rsidRPr="00900860">
        <w:t>atio (SNR) and a small number of array snapshots is investigated</w:t>
      </w:r>
      <w:r w:rsidR="00C87A1A">
        <w:t xml:space="preserve">. In </w:t>
      </w:r>
      <w:r w:rsidR="00C87A1A">
        <w:lastRenderedPageBreak/>
        <w:t xml:space="preserve">addition, </w:t>
      </w:r>
      <w:r w:rsidR="00C87A1A" w:rsidRPr="00C87A1A">
        <w:t xml:space="preserve">a global error analysis is presented that can be used to predict the threshold behavior of the </w:t>
      </w:r>
      <w:r w:rsidR="00FB469A">
        <w:t>MLE</w:t>
      </w:r>
      <w:r w:rsidR="00C87A1A" w:rsidRPr="00C87A1A">
        <w:t xml:space="preserve"> with high accuracy.</w:t>
      </w:r>
    </w:p>
    <w:p w14:paraId="1BCB783A" w14:textId="1331C1F8" w:rsidR="00126287" w:rsidRPr="003E6D79" w:rsidRDefault="00126287" w:rsidP="00844C51">
      <w:pPr>
        <w:pStyle w:val="Ttulo3"/>
        <w:rPr>
          <w:strike/>
        </w:rPr>
      </w:pPr>
      <w:r w:rsidRPr="003E6D79">
        <w:rPr>
          <w:strike/>
        </w:rPr>
        <w:t>Bayesian Learning</w:t>
      </w:r>
    </w:p>
    <w:p w14:paraId="4351A696" w14:textId="3899F713" w:rsidR="002B64C4" w:rsidRDefault="002B64C4" w:rsidP="002B64C4">
      <w:pPr>
        <w:pStyle w:val="Ttulo3"/>
      </w:pPr>
      <w:r>
        <w:t>Sparse Signal R</w:t>
      </w:r>
      <w:r w:rsidRPr="0084095F">
        <w:t>econstruction</w:t>
      </w:r>
    </w:p>
    <w:p w14:paraId="5FA38151" w14:textId="1C2F664B" w:rsidR="00111F06" w:rsidRDefault="00246A64" w:rsidP="00AF21E4">
      <w:r>
        <w:t>The SSR</w:t>
      </w:r>
      <w:r w:rsidR="0016151A">
        <w:t xml:space="preserve"> technique has been used in DOA estimation</w:t>
      </w:r>
      <w:r w:rsidR="001C2BF9">
        <w:t xml:space="preserve"> </w:t>
      </w:r>
      <w:r w:rsidR="006B04E0">
        <w:fldChar w:fldCharType="begin"/>
      </w:r>
      <w:r w:rsidR="000162BE">
        <w:instrText xml:space="preserve"> ADDIN ZOTERO_ITEM CSL_CITATION {"citationID":"PNxAuVMC","properties":{"formattedCitation":"[12]\\uc0\\u8211{}[19]","plainCitation":"[12]–[19]","noteIndex":0},"citationItems":[{"id":83,"uris":["http://zotero.org/users/local/K0ok0GCB/items/A872BZAV"],"uri":["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label":"page"},{"id":84,"uris":["http://zotero.org/users/local/K0ok0GCB/items/ASWSYHVD"],"uri":["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label":"page"},{"id":88,"uris":["http://zotero.org/users/local/K0ok0GCB/items/H9LPXE3X"],"uri":["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label":"page"},{"id":86,"uris":["http://zotero.org/users/local/K0ok0GCB/items/8ALAY2FQ"],"uri":["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label":"page"},{"id":90,"uris":["http://zotero.org/users/local/K0ok0GCB/items/PLZVZX4I"],"uri":["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label":"page"},{"id":94,"uris":["http://zotero.org/users/local/K0ok0GCB/items/ULNTUPS8"],"uri":["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label":"page"},{"id":93,"uris":["http://zotero.org/users/local/K0ok0GCB/items/5VZLZTN3"],"uri":["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label":"page"},{"id":81,"uris":["http://zotero.org/users/local/K0ok0GCB/items/NI7NT8YE"],"uri":["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label":"page"}],"schema":"https://github.com/citation-style-language/schema/raw/master/csl-citation.json"} </w:instrText>
      </w:r>
      <w:r w:rsidR="006B04E0">
        <w:fldChar w:fldCharType="separate"/>
      </w:r>
      <w:r w:rsidR="000162BE" w:rsidRPr="000162BE">
        <w:rPr>
          <w:rFonts w:ascii="Calibri" w:hAnsi="Calibri" w:cs="Calibri"/>
          <w:szCs w:val="24"/>
        </w:rPr>
        <w:t>[12]–[19]</w:t>
      </w:r>
      <w:r w:rsidR="006B04E0">
        <w:fldChar w:fldCharType="end"/>
      </w:r>
      <w:r w:rsidR="002E2CBB">
        <w:t xml:space="preserve">, </w:t>
      </w:r>
      <w:r w:rsidR="002E2CBB" w:rsidRPr="002E2CBB">
        <w:t>which exploits the property that the spatial spectrum of the point source signals is sparse when t</w:t>
      </w:r>
      <w:r w:rsidR="002E2CBB">
        <w:t>he number of signals is limited</w:t>
      </w:r>
      <w:r w:rsidR="00BB7A47">
        <w:t xml:space="preserve">. The key is to use appropriate non-quadratic regularizing functional (such a </w:t>
      </w:r>
      <m:oMath>
        <m:sSub>
          <m:sSubPr>
            <m:ctrlPr>
              <w:rPr>
                <w:rFonts w:ascii="Cambria Math" w:hAnsi="Cambria Math"/>
                <w:i/>
              </w:rPr>
            </m:ctrlPr>
          </m:sSubPr>
          <m:e>
            <m:r>
              <m:rPr>
                <m:scr m:val="script"/>
              </m:rPr>
              <w:rPr>
                <w:rFonts w:ascii="Cambria Math" w:hAnsi="Cambria Math"/>
              </w:rPr>
              <m:t>l</m:t>
            </m:r>
          </m:e>
          <m:sub>
            <m:r>
              <w:rPr>
                <w:rFonts w:ascii="Cambria Math" w:hAnsi="Cambria Math"/>
              </w:rPr>
              <m:t>p</m:t>
            </m:r>
          </m:sub>
        </m:sSub>
      </m:oMath>
      <w:r w:rsidR="00BB7A47">
        <w:rPr>
          <w:rFonts w:eastAsiaTheme="minorEastAsia"/>
        </w:rPr>
        <w:t>-norms</w:t>
      </w:r>
      <w:r w:rsidR="00BB7A47">
        <w:t xml:space="preserve">), which lead to sparsity constraints and </w:t>
      </w:r>
      <w:r w:rsidR="00E506FC">
        <w:t>super resolution</w:t>
      </w:r>
      <w:r w:rsidR="00BB7A47">
        <w:t>.</w:t>
      </w:r>
      <w:r w:rsidR="003649FC">
        <w:t xml:space="preserve"> </w:t>
      </w:r>
    </w:p>
    <w:p w14:paraId="3D5BF328" w14:textId="1636B918" w:rsidR="00AF21E4" w:rsidRDefault="00525FB9" w:rsidP="00AF21E4">
      <w:commentRangeStart w:id="10"/>
      <w:r>
        <w:t xml:space="preserve">In </w:t>
      </w:r>
      <w:r>
        <w:fldChar w:fldCharType="begin"/>
      </w:r>
      <w:r w:rsidR="000162BE">
        <w:instrText xml:space="preserve"> ADDIN ZOTERO_ITEM CSL_CITATION {"citationID":"xZ2Q7PKc","properties":{"formattedCitation":"[12]","plainCitation":"[12]","noteIndex":0},"citationItems":[{"id":83,"uris":["http://zotero.org/users/local/K0ok0GCB/items/A872BZAV"],"uri":["http://zotero.org/users/local/K0ok0GCB/items/A872BZAV"],"itemData":{"id":83,"type":"article-journal","container-title":"IEEE Signal Processing Letters","DOI":"10.1109/LSP.2012.2183592","ISSN":"1070-9908, 1558-2361","issue":"3","journalAbbreviation":"IEEE Signal Process. Lett.","page":"155-158","source":"DOI.org (Crossref)","title":"DOA Estimation Based on Sparse Signal Recovery Utilizing Weighted $l_{1}$-Norm Penalty","volume":"19","author":[{"family":"Xu","given":"Xu"},{"family":"Wei","given":"Xiaohan"},{"family":"Ye","given":"Zhongfu"}],"issued":{"date-parts":[["2012",3]]}}}],"schema":"https://github.com/citation-style-language/schema/raw/master/csl-citation.json"} </w:instrText>
      </w:r>
      <w:r>
        <w:fldChar w:fldCharType="separate"/>
      </w:r>
      <w:r w:rsidR="000162BE" w:rsidRPr="000162BE">
        <w:rPr>
          <w:rFonts w:ascii="Calibri" w:hAnsi="Calibri" w:cs="Calibri"/>
        </w:rPr>
        <w:t>[12]</w:t>
      </w:r>
      <w:r>
        <w:fldChar w:fldCharType="end"/>
      </w:r>
      <w:r>
        <w:t xml:space="preserve">, </w:t>
      </w:r>
      <w:r w:rsidR="00BA5D4D">
        <w:t xml:space="preserve">is </w:t>
      </w:r>
      <w:r w:rsidR="00BA5D4D" w:rsidRPr="00BA5D4D">
        <w:t xml:space="preserve">design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BA5D4D" w:rsidRPr="00BA5D4D">
        <w:t xml:space="preserve">-norm penalty whose weights correspond to the Capon spectrum in order to get a better approximation of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BA5D4D" w:rsidRPr="00BA5D4D">
        <w:t>-norm and further enforce the sparsity.</w:t>
      </w:r>
      <w:r w:rsidR="0017081E">
        <w:t xml:space="preserve"> The authors in </w:t>
      </w:r>
      <w:r w:rsidR="0017081E">
        <w:fldChar w:fldCharType="begin"/>
      </w:r>
      <w:r w:rsidR="000162BE">
        <w:instrText xml:space="preserve"> ADDIN ZOTERO_ITEM CSL_CITATION {"citationID":"GqwOGcC7","properties":{"formattedCitation":"[13]","plainCitation":"[13]","noteIndex":0},"citationItems":[{"id":84,"uris":["http://zotero.org/users/local/K0ok0GCB/items/ASWSYHVD"],"uri":["http://zotero.org/users/local/K0ok0GCB/items/ASWSYHVD"],"itemData":{"id":84,"type":"article-journal","container-title":"IEEE Transactions on Signal Processing","DOI":"10.1109/TSP.2005.850882","ISSN":"1053-587X","issue":"8","journalAbbreviation":"IEEE Trans. Signal Process.","page":"3010-3022","source":"DOI.org (Crossref)","title":"A sparse signal reconstruction perspective for source localization with sensor arrays","volume":"53","author":[{"family":"Malioutov","given":"D."},{"family":"Cetin","given":"M."},{"family":"Willsky","given":"A.S."}],"issued":{"date-parts":[["2005",8]]}}}],"schema":"https://github.com/citation-style-language/schema/raw/master/csl-citation.json"} </w:instrText>
      </w:r>
      <w:r w:rsidR="0017081E">
        <w:fldChar w:fldCharType="separate"/>
      </w:r>
      <w:r w:rsidR="000162BE" w:rsidRPr="000162BE">
        <w:rPr>
          <w:rFonts w:ascii="Calibri" w:hAnsi="Calibri" w:cs="Calibri"/>
        </w:rPr>
        <w:t>[13]</w:t>
      </w:r>
      <w:r w:rsidR="0017081E">
        <w:fldChar w:fldCharType="end"/>
      </w:r>
      <w:r w:rsidR="0017081E">
        <w:t xml:space="preserve">, proposed a SSR model based on the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17081E">
        <w:t>-norm pe</w:t>
      </w:r>
      <w:proofErr w:type="spellStart"/>
      <w:r w:rsidR="001620ED">
        <w:t>nalty</w:t>
      </w:r>
      <w:proofErr w:type="spellEnd"/>
      <w:r w:rsidR="001620ED">
        <w:t xml:space="preserve"> in time domain after the Singular V</w:t>
      </w:r>
      <w:r w:rsidR="0017081E">
        <w:t>al</w:t>
      </w:r>
      <w:r w:rsidR="001620ED">
        <w:t>ue D</w:t>
      </w:r>
      <w:r w:rsidR="0017081E">
        <w:t>ecomposition (SVD) of the data matrix, converts the DOA estimation into a p</w:t>
      </w:r>
      <w:r w:rsidR="001620ED">
        <w:t>roblem of SSR</w:t>
      </w:r>
      <w:r w:rsidR="00B844D9">
        <w:t>, and then solves it in a Second Order C</w:t>
      </w:r>
      <w:r w:rsidR="0017081E">
        <w:t>one (SOC) framework</w:t>
      </w:r>
      <w:r w:rsidR="00F637E8">
        <w:t xml:space="preserve"> </w:t>
      </w:r>
      <w:r w:rsidR="00F637E8">
        <w:fldChar w:fldCharType="begin"/>
      </w:r>
      <w:r w:rsidR="000162BE">
        <w:instrText xml:space="preserve"> ADDIN ZOTERO_ITEM CSL_CITATION {"citationID":"AH0ce6lZ","properties":{"formattedCitation":"[14]","plainCitation":"[14]","noteIndex":0},"citationItems":[{"id":88,"uris":["http://zotero.org/users/local/K0ok0GCB/items/H9LPXE3X"],"uri":["http://zotero.org/users/local/K0ok0GCB/items/H9LPXE3X"],"itemData":{"id":88,"type":"article-journal","container-title":"Linear Algebra and its Applications","DOI":"10.1016/S0024-3795(98)10032-0","ISSN":"00243795","issue":"1-3","journalAbbreviation":"Linear Algebra and its Applications","language":"en","page":"193-228","source":"DOI.org (Crossref)","title":"Applications of second-order cone programming","volume":"284","author":[{"family":"Lobo","given":"Miguel Sousa"},{"family":"Vandenberghe","given":"Lieven"},{"family":"Boyd","given":"Stephen"},{"family":"Lebret","given":"Hervé"}],"issued":{"date-parts":[["1998",11]]}}}],"schema":"https://github.com/citation-style-language/schema/raw/master/csl-citation.json"} </w:instrText>
      </w:r>
      <w:r w:rsidR="00F637E8">
        <w:fldChar w:fldCharType="separate"/>
      </w:r>
      <w:r w:rsidR="000162BE" w:rsidRPr="000162BE">
        <w:rPr>
          <w:rFonts w:ascii="Calibri" w:hAnsi="Calibri" w:cs="Calibri"/>
        </w:rPr>
        <w:t>[14]</w:t>
      </w:r>
      <w:r w:rsidR="00F637E8">
        <w:fldChar w:fldCharType="end"/>
      </w:r>
      <w:r>
        <w:t>.</w:t>
      </w:r>
      <w:r w:rsidR="003A369F">
        <w:t xml:space="preserve"> In </w:t>
      </w:r>
      <w:r w:rsidR="003A369F">
        <w:fldChar w:fldCharType="begin"/>
      </w:r>
      <w:r w:rsidR="000162BE">
        <w:instrText xml:space="preserve"> ADDIN ZOTERO_ITEM CSL_CITATION {"citationID":"lCUTAmNA","properties":{"formattedCitation":"[15]","plainCitation":"[15]","noteIndex":0},"citationItems":[{"id":86,"uris":["http://zotero.org/users/local/K0ok0GCB/items/8ALAY2FQ"],"uri":["http://zotero.org/users/local/K0ok0GCB/items/8ALAY2FQ"],"itemData":{"id":86,"type":"paper-conference","container-title":"2008 IEEE International Conference on Acoustics, Speech and Signal Processing","DOI":"10.1109/ICASSP.2008.4518155","event":"ICASSP 2008 - 2008 IEEE International Conference on Acoustics, Speech and Signal Processing","event-place":"Las Vegas, NV, USA","ISBN":"978-1-4244-1483-3","note":"ISSN: 1520-6149","page":"2497-2500","publisher":"IEEE","publisher-place":"Las Vegas, NV, USA","source":"DOI.org (Crossref)","title":"Compressive wireless arrays for bearing estimation","URL":"http://ieeexplore.ieee.org/document/4518155/","author":[{"family":"Cevher","given":"Volkan"},{"family":"Gurbuz","given":"Ali C."},{"family":"McClellan","given":"James H."},{"family":"Chellappa","given":"Rama"}],"accessed":{"date-parts":[["2021",1,3]]},"issued":{"date-parts":[["2008",3]]}}}],"schema":"https://github.com/citation-style-language/schema/raw/master/csl-citation.json"} </w:instrText>
      </w:r>
      <w:r w:rsidR="003A369F">
        <w:fldChar w:fldCharType="separate"/>
      </w:r>
      <w:r w:rsidR="000162BE" w:rsidRPr="000162BE">
        <w:rPr>
          <w:rFonts w:ascii="Calibri" w:hAnsi="Calibri" w:cs="Calibri"/>
        </w:rPr>
        <w:t>[15]</w:t>
      </w:r>
      <w:r w:rsidR="003A369F">
        <w:fldChar w:fldCharType="end"/>
      </w:r>
      <w:r w:rsidR="003A369F">
        <w:t xml:space="preserve">, </w:t>
      </w:r>
      <w:r w:rsidR="003A369F" w:rsidRPr="003A369F">
        <w:t>treat</w:t>
      </w:r>
      <w:r w:rsidR="003A369F">
        <w:t>ed</w:t>
      </w:r>
      <w:r w:rsidR="003A369F" w:rsidRPr="003A369F">
        <w:t xml:space="preserve"> the target DOA as a sparse vector in a discre</w:t>
      </w:r>
      <w:r w:rsidR="003A369F">
        <w:t xml:space="preserve">tized bearing space and apply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3A369F" w:rsidRPr="003A369F">
        <w:t>-norm minimizati</w:t>
      </w:r>
      <w:r w:rsidR="003A369F">
        <w:t xml:space="preserve">on with the </w:t>
      </w:r>
      <w:proofErr w:type="spellStart"/>
      <w:r w:rsidR="003A369F">
        <w:t>Dantzig</w:t>
      </w:r>
      <w:proofErr w:type="spellEnd"/>
      <w:r w:rsidR="003A369F">
        <w:t xml:space="preserve"> selector </w:t>
      </w:r>
      <w:r w:rsidR="003A369F">
        <w:fldChar w:fldCharType="begin"/>
      </w:r>
      <w:r w:rsidR="000162BE">
        <w:instrText xml:space="preserve"> ADDIN ZOTERO_ITEM CSL_CITATION {"citationID":"RDbxEmsS","properties":{"formattedCitation":"[20]","plainCitation":"[20]","noteIndex":0},"citationItems":[{"id":91,"uris":["http://zotero.org/users/local/K0ok0GCB/items/RKUZQ7UC"],"uri":["http://zotero.org/users/local/K0ok0GCB/items/RKUZQ7UC"],"itemData":{"id":91,"type":"article-journal","container-title":"IEEE Transactions on Information Theory","DOI":"10.1109/TIT.2005.862083","ISSN":"0018-9448","issue":"2","journalAbbreviation":"IEEE Trans. Inform. Theory","page":"489-509","source":"DOI.org (Crossref)","title":"Robust uncertainty principles: exact signal reconstruction from highly incomplete frequency information","title-short":"Robust uncertainty principles","volume":"52","author":[{"family":"Candes","given":"E.J."},{"family":"Romberg","given":"J."},{"family":"Tao","given":"T."}],"issued":{"date-parts":[["2006",2]]}}}],"schema":"https://github.com/citation-style-language/schema/raw/master/csl-citation.json"} </w:instrText>
      </w:r>
      <w:r w:rsidR="003A369F">
        <w:fldChar w:fldCharType="separate"/>
      </w:r>
      <w:r w:rsidR="000162BE" w:rsidRPr="000162BE">
        <w:rPr>
          <w:rFonts w:ascii="Calibri" w:hAnsi="Calibri" w:cs="Calibri"/>
        </w:rPr>
        <w:t>[20]</w:t>
      </w:r>
      <w:r w:rsidR="003A369F">
        <w:fldChar w:fldCharType="end"/>
      </w:r>
      <w:r w:rsidR="003A369F" w:rsidRPr="003A369F">
        <w:t xml:space="preserve"> as a proxy to a combinatorial optimization problem to obtain multiple DOA of sources.</w:t>
      </w:r>
      <w:r>
        <w:t xml:space="preserve"> The literature </w:t>
      </w:r>
      <w:r>
        <w:fldChar w:fldCharType="begin"/>
      </w:r>
      <w:r w:rsidR="000162BE">
        <w:instrText xml:space="preserve"> ADDIN ZOTERO_ITEM CSL_CITATION {"citationID":"ZNboe2KO","properties":{"formattedCitation":"[16]","plainCitation":"[16]","noteIndex":0},"citationItems":[{"id":90,"uris":["http://zotero.org/users/local/K0ok0GCB/items/PLZVZX4I"],"uri":["http://zotero.org/users/local/K0ok0GCB/items/PLZVZX4I"],"itemData":{"id":90,"type":"paper-conference","container-title":"2011 IEEE International Conference on Acoustics, Speech and Signal Processing (ICASSP)","DOI":"10.1109/ICASSP.2011.5947080","event":"ICASSP 2011 - 2011 IEEE International Conference on Acoustics, Speech and Signal Processing (ICASSP)","event-place":"Prague, Czech Republic","ISBN":"978-1-4577-0538-0","page":"2856-2859","publisher":"IEEE","publisher-place":"Prague, Czech Republic","source":"DOI.org (Crossref)","title":"An approach of DOA estimation using noise subspace weighted &amp;#x2113;1 minimization","URL":"http://ieeexplore.ieee.org/document/5947080/","author":[{"family":"Zheng","given":"Chundi"},{"family":"Li","given":"Gang"},{"family":"Zhang","given":"Hao"},{"family":"Wang","given":"Xiqin"}],"accessed":{"date-parts":[["2021",1,3]]},"issued":{"date-parts":[["2011",5]]}}}],"schema":"https://github.com/citation-style-language/schema/raw/master/csl-citation.json"} </w:instrText>
      </w:r>
      <w:r>
        <w:fldChar w:fldCharType="separate"/>
      </w:r>
      <w:r w:rsidR="000162BE" w:rsidRPr="000162BE">
        <w:rPr>
          <w:rFonts w:ascii="Calibri" w:hAnsi="Calibri" w:cs="Calibri"/>
        </w:rPr>
        <w:t>[16]</w:t>
      </w:r>
      <w:r>
        <w:fldChar w:fldCharType="end"/>
      </w:r>
      <w:r>
        <w:t xml:space="preserve"> proposes a weighted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norm penalty utilizing the property of noise subspace.</w:t>
      </w:r>
      <w:r w:rsidR="003A369F">
        <w:t xml:space="preserve"> </w:t>
      </w:r>
      <w:commentRangeEnd w:id="10"/>
      <w:r w:rsidR="003A369F">
        <w:rPr>
          <w:rStyle w:val="Refdecomentario"/>
        </w:rPr>
        <w:commentReference w:id="10"/>
      </w:r>
      <w:r w:rsidR="00FD5DD5">
        <w:t>T</w:t>
      </w:r>
      <w:r w:rsidR="00D746D6">
        <w:t>hese previous works</w:t>
      </w:r>
      <w:r w:rsidR="00FD5DD5">
        <w:t>,</w:t>
      </w:r>
      <w:r w:rsidR="00D746D6">
        <w:t xml:space="preserve"> assume the ideal signal model</w:t>
      </w:r>
      <w:r w:rsidR="00624877">
        <w:t xml:space="preserve"> </w:t>
      </w:r>
      <w:r w:rsidR="00624877" w:rsidRPr="00624877">
        <w:t>regardless</w:t>
      </w:r>
      <w:r w:rsidR="00624877">
        <w:t xml:space="preserve"> of unknown phase offset in </w:t>
      </w:r>
      <m:oMath>
        <m:r>
          <w:rPr>
            <w:rFonts w:ascii="Cambria Math" w:hAnsi="Cambria Math"/>
          </w:rPr>
          <m:t>n</m:t>
        </m:r>
      </m:oMath>
      <w:r w:rsidR="00624877">
        <w:rPr>
          <w:rFonts w:eastAsiaTheme="minorEastAsia"/>
        </w:rPr>
        <w:t>-th</w:t>
      </w:r>
      <w:r w:rsidR="00624877" w:rsidRPr="00624877">
        <w:t xml:space="preserve"> channel receiver, and at a particular time</w:t>
      </w:r>
      <w:r w:rsidR="00624877">
        <w:t xml:space="preserve">. </w:t>
      </w:r>
      <w:r w:rsidR="00624877" w:rsidRPr="00624877">
        <w:t>Furthermore, its algorithms only aim to find the azimuthal angle of a source</w:t>
      </w:r>
      <w:r w:rsidR="00624877">
        <w:t>.</w:t>
      </w:r>
      <w:r w:rsidR="00535BA9">
        <w:t xml:space="preserve"> </w:t>
      </w:r>
    </w:p>
    <w:p w14:paraId="1F5FCF96" w14:textId="7E77FB53" w:rsidR="009C3829" w:rsidRDefault="00D23CFE" w:rsidP="00D23CFE">
      <w:r>
        <w:t xml:space="preserve">An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t>-SVD-like method under unknown MC for Uniform Linear Arrays (ULAs) has been proposed</w:t>
      </w:r>
      <w:r w:rsidR="00C10C23">
        <w:t xml:space="preserve"> </w:t>
      </w:r>
      <w:r>
        <w:t xml:space="preserve">in </w:t>
      </w:r>
      <w:r>
        <w:fldChar w:fldCharType="begin"/>
      </w:r>
      <w:r w:rsidR="000162BE">
        <w:instrText xml:space="preserve"> ADDIN ZOTERO_ITEM CSL_CITATION {"citationID":"gZ87ghmY","properties":{"formattedCitation":"[17]","plainCitation":"[17]","noteIndex":0},"citationItems":[{"id":94,"uris":["http://zotero.org/users/local/K0ok0GCB/items/ULNTUPS8"],"uri":["http://zotero.org/users/local/K0ok0GCB/items/ULNTUPS8"],"itemData":{"id":94,"type":"article-journal","container-title":"IEEE Antennas and Wireless Propagation Letters","DOI":"10.1109/LAWP.2012.2223651","ISSN":"1536-1225, 1548-5757","journalAbbreviation":"Antennas Wirel. Propag. Lett.","page":"1210-1213","source":"DOI.org (Crossref)","title":"A Sparse Representation Method for DOA Estimation With Unknown Mutual Coupling","volume":"11","author":[{"family":"Dai","given":"Jisheng"},{"family":"Zhao","given":"Dean"},{"family":"Ji","given":"Xiaofu"}],"issued":{"date-parts":[["2012"]]}}}],"schema":"https://github.com/citation-style-language/schema/raw/master/csl-citation.json"} </w:instrText>
      </w:r>
      <w:r>
        <w:fldChar w:fldCharType="separate"/>
      </w:r>
      <w:r w:rsidR="000162BE" w:rsidRPr="000162BE">
        <w:rPr>
          <w:rFonts w:ascii="Calibri" w:hAnsi="Calibri" w:cs="Calibri"/>
        </w:rPr>
        <w:t>[17]</w:t>
      </w:r>
      <w:r>
        <w:fldChar w:fldCharType="end"/>
      </w:r>
      <w:r>
        <w:t xml:space="preserve">, which takes advantage of the banded symmetric Toeplitz structure of MCM, but this method sacrifices the array aperture so that some array output data is not being used. </w:t>
      </w:r>
      <w:r w:rsidR="00535BA9">
        <w:t xml:space="preserve">In </w:t>
      </w:r>
      <w:r w:rsidR="00AF21E4">
        <w:fldChar w:fldCharType="begin"/>
      </w:r>
      <w:r w:rsidR="000162BE">
        <w:instrText xml:space="preserve"> ADDIN ZOTERO_ITEM CSL_CITATION {"citationID":"TLSdHGHV","properties":{"formattedCitation":"[18]","plainCitation":"[18]","noteIndex":0},"citationItems":[{"id":93,"uris":["http://zotero.org/users/local/K0ok0GCB/items/5VZLZTN3"],"uri":["http://zotero.org/users/local/K0ok0GCB/items/5VZLZTN3"],"itemData":{"id":93,"type":"article-journal","container-title":"IEEE Communications Letters","DOI":"10.1109/LCOMM.2019.2929384","ISSN":"1089-7798, 1558-2558, 2373-7891","issue":"10","journalAbbreviation":"IEEE Commun. Lett.","page":"1845-1848","source":"DOI.org (Crossref)","title":"A Novel Block Sparse Reconstruction Method for DOA Estimation With Unknown Mutual Coupling","volume":"23","author":[{"family":"Zhang","given":"Xiaowei"},{"family":"Jiang","given":"Tao"},{"family":"Li","given":"Yingsong"},{"family":"Zakharov","given":"Yuriy"}],"issued":{"date-parts":[["2019",10]]}}}],"schema":"https://github.com/citation-style-language/schema/raw/master/csl-citation.json"} </w:instrText>
      </w:r>
      <w:r w:rsidR="00AF21E4">
        <w:fldChar w:fldCharType="separate"/>
      </w:r>
      <w:r w:rsidR="000162BE" w:rsidRPr="000162BE">
        <w:rPr>
          <w:rFonts w:ascii="Calibri" w:hAnsi="Calibri" w:cs="Calibri"/>
        </w:rPr>
        <w:t>[18]</w:t>
      </w:r>
      <w:r w:rsidR="00AF21E4">
        <w:fldChar w:fldCharType="end"/>
      </w:r>
      <w:r w:rsidR="00AF21E4">
        <w:t xml:space="preserve">, </w:t>
      </w:r>
      <w:r w:rsidR="00234D55">
        <w:t xml:space="preserve">the DOAs are obtained from a block sparse reconstruction framework with a block smoothed </w:t>
      </w:r>
      <m:oMath>
        <m:sSub>
          <m:sSubPr>
            <m:ctrlPr>
              <w:rPr>
                <w:rFonts w:ascii="Cambria Math" w:hAnsi="Cambria Math"/>
                <w:i/>
              </w:rPr>
            </m:ctrlPr>
          </m:sSubPr>
          <m:e>
            <m:r>
              <m:rPr>
                <m:scr m:val="script"/>
              </m:rPr>
              <w:rPr>
                <w:rFonts w:ascii="Cambria Math" w:hAnsi="Cambria Math"/>
              </w:rPr>
              <m:t>l</m:t>
            </m:r>
          </m:e>
          <m:sub>
            <m:r>
              <w:rPr>
                <w:rFonts w:ascii="Cambria Math" w:hAnsi="Cambria Math"/>
              </w:rPr>
              <m:t>0</m:t>
            </m:r>
          </m:sub>
        </m:sSub>
      </m:oMath>
      <w:r w:rsidR="00234D55" w:rsidRPr="003A369F">
        <w:t>-norm</w:t>
      </w:r>
      <w:r w:rsidR="00234D55">
        <w:t xml:space="preserve"> sparsity-promoting function, and it is solved by an iterative proximal algorithm.</w:t>
      </w:r>
      <w:r>
        <w:t xml:space="preserve"> </w:t>
      </w:r>
      <w:r w:rsidR="00E83B6C" w:rsidRPr="00E83B6C">
        <w:t xml:space="preserve">These </w:t>
      </w:r>
      <w:r w:rsidR="00E83B6C" w:rsidRPr="00E83B6C">
        <w:lastRenderedPageBreak/>
        <w:t>works are only valid for ULA and only aim to find the azimuth angle</w:t>
      </w:r>
      <w:r w:rsidR="00E83B6C">
        <w:t>.</w:t>
      </w:r>
      <w:r w:rsidR="00FD5DD5">
        <w:t xml:space="preserve"> In </w:t>
      </w:r>
      <w:r w:rsidR="00FD5DD5">
        <w:fldChar w:fldCharType="begin"/>
      </w:r>
      <w:r w:rsidR="000162BE">
        <w:instrText xml:space="preserve"> ADDIN ZOTERO_ITEM CSL_CITATION {"citationID":"tk19Wmt2","properties":{"formattedCitation":"[19]","plainCitation":"[19]","noteIndex":0},"citationItems":[{"id":81,"uris":["http://zotero.org/users/local/K0ok0GCB/items/NI7NT8YE"],"uri":["http://zotero.org/users/local/K0ok0GCB/items/NI7NT8YE"],"itemData":{"id":81,"type":"article-journal","container-title":"IEEE Transactions on Vehicular Technology","DOI":"10.1109/TVT.2019.2916171","ISSN":"0018-9545, 1939-9359","issue":"7","journalAbbreviation":"IEEE Trans. Veh. Technol.","page":"6686-6696","source":"DOI.org (Crossref)","title":"A Robust Phase-Ambiguity-Immune DOA Estimation Scheme for Antenna Array","volume":"68","author":[{"family":"Fu","given":"Hua"},{"family":"Abeywickrama","given":"Samith"},{"family":"Yuen","given":"Chau"},{"family":"Zhang","given":"Meng"}],"issued":{"date-parts":[["2019",7]]}}}],"schema":"https://github.com/citation-style-language/schema/raw/master/csl-citation.json"} </w:instrText>
      </w:r>
      <w:r w:rsidR="00FD5DD5">
        <w:fldChar w:fldCharType="separate"/>
      </w:r>
      <w:r w:rsidR="000162BE" w:rsidRPr="000162BE">
        <w:rPr>
          <w:rFonts w:ascii="Calibri" w:hAnsi="Calibri" w:cs="Calibri"/>
        </w:rPr>
        <w:t>[19]</w:t>
      </w:r>
      <w:r w:rsidR="00FD5DD5">
        <w:fldChar w:fldCharType="end"/>
      </w:r>
      <w:r w:rsidR="00FD5DD5">
        <w:t xml:space="preserve">, the algorithm of minimum </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FD5DD5">
        <w:t xml:space="preserve">-norm </w:t>
      </w:r>
      <w:r w:rsidR="00FD5DD5" w:rsidRPr="00E163F6">
        <w:t>reconstruction</w:t>
      </w:r>
      <w:r w:rsidR="00FD5DD5">
        <w:t xml:space="preserve"> is used and the corresponding the Cramer-Rao Lower Bound (CRLB) to the proposed estimation scheme is also derived. In addition, the major concern in SSR technique lies in the computational complexity.</w:t>
      </w:r>
    </w:p>
    <w:p w14:paraId="504F5708" w14:textId="2DA049BD" w:rsidR="001A0F11" w:rsidRDefault="001A0F11" w:rsidP="001A0F11">
      <w:pPr>
        <w:pStyle w:val="Ttulo3"/>
      </w:pPr>
      <w:r>
        <w:t>Machine Learning</w:t>
      </w:r>
    </w:p>
    <w:p w14:paraId="72DA97AB" w14:textId="6C92A4C5" w:rsidR="00F87436" w:rsidRDefault="001A0F11" w:rsidP="00863B21">
      <w:commentRangeStart w:id="11"/>
      <w:r>
        <w:t>Machine Learning</w:t>
      </w:r>
      <w:r w:rsidR="00246A64">
        <w:t xml:space="preserve"> (ML)</w:t>
      </w:r>
      <w:r>
        <w:t xml:space="preserve"> is presented as a promisin</w:t>
      </w:r>
      <w:r w:rsidR="00F87436">
        <w:t>g technology to be used for DOA</w:t>
      </w:r>
      <w:commentRangeEnd w:id="11"/>
      <w:r w:rsidR="009913FB">
        <w:rPr>
          <w:rStyle w:val="Refdecomentario"/>
        </w:rPr>
        <w:commentReference w:id="11"/>
      </w:r>
      <w:r>
        <w:t>.</w:t>
      </w:r>
      <w:r w:rsidR="00863B21">
        <w:t xml:space="preserve"> </w:t>
      </w:r>
      <w:r w:rsidR="00246A64">
        <w:t>ML</w:t>
      </w:r>
      <w:r w:rsidR="00863B21">
        <w:t>-</w:t>
      </w:r>
      <w:r w:rsidR="00F87436">
        <w:t xml:space="preserve">based methods are data-driven and therefore they can be more robust than other methods due to </w:t>
      </w:r>
      <w:r w:rsidR="00863B21">
        <w:t>they</w:t>
      </w:r>
      <w:r w:rsidR="00F87436">
        <w:t xml:space="preserve"> adapt better to array</w:t>
      </w:r>
      <w:r w:rsidR="00EA4D2D">
        <w:t xml:space="preserve"> geometry</w:t>
      </w:r>
      <w:r w:rsidR="00F87436">
        <w:t xml:space="preserve"> imperfections</w:t>
      </w:r>
      <w:r w:rsidR="00EA4D2D">
        <w:t xml:space="preserve"> and sensor imperfections. They also do not depend of the array geometry shape </w:t>
      </w:r>
      <w:r w:rsidR="00BB6A82">
        <w:fldChar w:fldCharType="begin"/>
      </w:r>
      <w:r w:rsidR="000162BE">
        <w:instrText xml:space="preserve"> ADDIN ZOTERO_ITEM CSL_CITATION {"citationID":"PuDQ8gws","properties":{"formattedCitation":"[21]","plainCitation":"[21]","noteIndex":0},"citationItems":[{"id":104,"uris":["http://zotero.org/users/local/K0ok0GCB/items/LMQBJP5Z"],"uri":["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rsidR="00BB6A82">
        <w:fldChar w:fldCharType="separate"/>
      </w:r>
      <w:r w:rsidR="000162BE" w:rsidRPr="000162BE">
        <w:rPr>
          <w:rFonts w:ascii="Calibri" w:hAnsi="Calibri" w:cs="Calibri"/>
        </w:rPr>
        <w:t>[21]</w:t>
      </w:r>
      <w:r w:rsidR="00BB6A82">
        <w:fldChar w:fldCharType="end"/>
      </w:r>
      <w:r w:rsidR="00EA4D2D">
        <w:t xml:space="preserve">. </w:t>
      </w:r>
      <w:r w:rsidR="004B2A57">
        <w:t>In addition, ML</w:t>
      </w:r>
      <w:r w:rsidR="00F87436">
        <w:t xml:space="preserve"> offers low-cost implementation and simplicity. </w:t>
      </w:r>
    </w:p>
    <w:p w14:paraId="4F03DD2D" w14:textId="5BC6DDA7" w:rsidR="001B0F07" w:rsidRDefault="00B4564B" w:rsidP="00DD523E">
      <w:r>
        <w:t xml:space="preserve">The authors in </w:t>
      </w:r>
      <w:r>
        <w:fldChar w:fldCharType="begin"/>
      </w:r>
      <w:r w:rsidR="000162BE">
        <w:instrText xml:space="preserve"> ADDIN ZOTERO_ITEM CSL_CITATION {"citationID":"6N0WwNDN","properties":{"formattedCitation":"[22]\\uc0\\u8211{}[26]","plainCitation":"[22]–[26]","noteIndex":0},"citationItems":[{"id":107,"uris":["http://zotero.org/users/local/K0ok0GCB/items/D7ANNTJL"],"uri":["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label":"page"},{"id":109,"uris":["http://zotero.org/users/local/K0ok0GCB/items/BDCIN8CB"],"uri":["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label":"page"},{"id":100,"uris":["http://zotero.org/users/local/K0ok0GCB/items/IALZTA62"],"uri":["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label":"page"},{"id":97,"uris":["http://zotero.org/users/local/K0ok0GCB/items/6YPMYF9Z"],"uri":["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label":"page"},{"id":103,"uris":["http://zotero.org/users/local/K0ok0GCB/items/UUFJQMG4"],"uri":["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label":"page"}],"schema":"https://github.com/citation-style-language/schema/raw/master/csl-citation.json"} </w:instrText>
      </w:r>
      <w:r>
        <w:fldChar w:fldCharType="separate"/>
      </w:r>
      <w:r w:rsidR="000162BE" w:rsidRPr="000162BE">
        <w:rPr>
          <w:rFonts w:ascii="Calibri" w:hAnsi="Calibri" w:cs="Calibri"/>
          <w:szCs w:val="24"/>
        </w:rPr>
        <w:t>[22]–[26]</w:t>
      </w:r>
      <w:r>
        <w:fldChar w:fldCharType="end"/>
      </w:r>
      <w:r w:rsidR="008C5486">
        <w:t xml:space="preserve"> </w:t>
      </w:r>
      <w:r>
        <w:t xml:space="preserve">used Neuronal Network (NN) for </w:t>
      </w:r>
      <w:r w:rsidR="008C5486">
        <w:t xml:space="preserve">DOA estimation. </w:t>
      </w:r>
      <w:r w:rsidR="00931FD1">
        <w:t xml:space="preserve">The authors in </w:t>
      </w:r>
      <w:r w:rsidR="00931FD1">
        <w:fldChar w:fldCharType="begin"/>
      </w:r>
      <w:r w:rsidR="000162BE">
        <w:instrText xml:space="preserve"> ADDIN ZOTERO_ITEM CSL_CITATION {"citationID":"akrAyjA5","properties":{"formattedCitation":"[22]","plainCitation":"[22]","noteIndex":0},"citationItems":[{"id":107,"uris":["http://zotero.org/users/local/K0ok0GCB/items/D7ANNTJL"],"uri":["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rsidR="00931FD1">
        <w:fldChar w:fldCharType="separate"/>
      </w:r>
      <w:r w:rsidR="000162BE" w:rsidRPr="000162BE">
        <w:rPr>
          <w:rFonts w:ascii="Calibri" w:hAnsi="Calibri" w:cs="Calibri"/>
        </w:rPr>
        <w:t>[22]</w:t>
      </w:r>
      <w:r w:rsidR="00931FD1">
        <w:fldChar w:fldCharType="end"/>
      </w:r>
      <w:r w:rsidR="00931FD1">
        <w:t xml:space="preserve">, proposed a DOA estimation method using a Complex-Valued Neural Network (CVNN) for </w:t>
      </w:r>
      <w:r w:rsidR="007131DE">
        <w:t>ultra wideband</w:t>
      </w:r>
      <w:r w:rsidR="00931FD1">
        <w:t xml:space="preserve"> systems.</w:t>
      </w:r>
      <w:r w:rsidR="00B76715">
        <w:t xml:space="preserve"> In </w:t>
      </w:r>
      <w:r w:rsidR="00B76715">
        <w:fldChar w:fldCharType="begin"/>
      </w:r>
      <w:r w:rsidR="000162BE">
        <w:instrText xml:space="preserve"> ADDIN ZOTERO_ITEM CSL_CITATION {"citationID":"8aIEXVv8","properties":{"formattedCitation":"[23]","plainCitation":"[23]","noteIndex":0},"citationItems":[{"id":109,"uris":["http://zotero.org/users/local/K0ok0GCB/items/BDCIN8CB"],"uri":["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rsidR="00B76715">
        <w:fldChar w:fldCharType="separate"/>
      </w:r>
      <w:r w:rsidR="000162BE" w:rsidRPr="000162BE">
        <w:rPr>
          <w:rFonts w:ascii="Calibri" w:hAnsi="Calibri" w:cs="Calibri"/>
        </w:rPr>
        <w:t>[23]</w:t>
      </w:r>
      <w:r w:rsidR="00B76715">
        <w:fldChar w:fldCharType="end"/>
      </w:r>
      <w:r w:rsidR="00B76715">
        <w:t xml:space="preserve"> is used </w:t>
      </w:r>
      <w:r w:rsidR="00EC5E63">
        <w:t xml:space="preserve">a </w:t>
      </w:r>
      <w:r w:rsidR="00B76715">
        <w:t>Multilayer Perceptron Neuronal Network (MPNN)</w:t>
      </w:r>
      <w:r w:rsidR="00EC5E63">
        <w:t xml:space="preserve"> applied to the data received by a microphone array input.</w:t>
      </w:r>
      <w:r w:rsidR="00931FD1">
        <w:t xml:space="preserve"> </w:t>
      </w:r>
      <w:r w:rsidR="004B6007" w:rsidRPr="003E6D79">
        <w:rPr>
          <w:highlight w:val="yellow"/>
        </w:rPr>
        <w:t xml:space="preserve">In </w:t>
      </w:r>
      <w:r w:rsidR="004B6007" w:rsidRPr="003E6D79">
        <w:rPr>
          <w:highlight w:val="yellow"/>
        </w:rPr>
        <w:fldChar w:fldCharType="begin"/>
      </w:r>
      <w:r w:rsidR="000162BE">
        <w:rPr>
          <w:highlight w:val="yellow"/>
        </w:rPr>
        <w:instrText xml:space="preserve"> ADDIN ZOTERO_ITEM CSL_CITATION {"citationID":"d8eqTjEk","properties":{"formattedCitation":"[24]","plainCitation":"[24]","noteIndex":0},"citationItems":[{"id":100,"uris":["http://zotero.org/users/local/K0ok0GCB/items/IALZTA62"],"uri":["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rsidR="004B6007" w:rsidRPr="003E6D79">
        <w:rPr>
          <w:highlight w:val="yellow"/>
        </w:rPr>
        <w:fldChar w:fldCharType="separate"/>
      </w:r>
      <w:r w:rsidR="000162BE" w:rsidRPr="000162BE">
        <w:rPr>
          <w:rFonts w:ascii="Calibri" w:hAnsi="Calibri" w:cs="Calibri"/>
        </w:rPr>
        <w:t>[24]</w:t>
      </w:r>
      <w:r w:rsidR="004B6007" w:rsidRPr="003E6D79">
        <w:rPr>
          <w:highlight w:val="yellow"/>
        </w:rPr>
        <w:fldChar w:fldCharType="end"/>
      </w:r>
      <w:r w:rsidR="004B6007" w:rsidRPr="003E6D79">
        <w:rPr>
          <w:highlight w:val="yellow"/>
        </w:rPr>
        <w:t xml:space="preserve"> is used a </w:t>
      </w:r>
      <w:r w:rsidR="00931FD1" w:rsidRPr="003E6D79">
        <w:rPr>
          <w:highlight w:val="yellow"/>
        </w:rPr>
        <w:t>Deep Neuronal Network (</w:t>
      </w:r>
      <w:r w:rsidR="004B6007" w:rsidRPr="003E6D79">
        <w:rPr>
          <w:highlight w:val="yellow"/>
        </w:rPr>
        <w:t>DNN</w:t>
      </w:r>
      <w:r w:rsidR="00931FD1" w:rsidRPr="003E6D79">
        <w:rPr>
          <w:highlight w:val="yellow"/>
        </w:rPr>
        <w:t>)</w:t>
      </w:r>
      <w:r w:rsidR="004B6007" w:rsidRPr="003E6D79">
        <w:rPr>
          <w:highlight w:val="yellow"/>
        </w:rPr>
        <w:t xml:space="preserve"> to DOA estimation and evaluate the estimation performance under a scenario where two equal-power and uncorrelated signals are incident on a</w:t>
      </w:r>
      <w:r w:rsidR="008C31FA" w:rsidRPr="003E6D79">
        <w:rPr>
          <w:highlight w:val="yellow"/>
        </w:rPr>
        <w:t>n ULA</w:t>
      </w:r>
      <w:r w:rsidR="005E6D68" w:rsidRPr="003E6D79">
        <w:rPr>
          <w:highlight w:val="yellow"/>
        </w:rPr>
        <w:t>.</w:t>
      </w:r>
      <w:r w:rsidR="005E6D68">
        <w:t xml:space="preserve"> </w:t>
      </w:r>
      <w:r w:rsidR="001B0F07" w:rsidRPr="001D0E48">
        <w:rPr>
          <w:highlight w:val="yellow"/>
        </w:rPr>
        <w:t xml:space="preserve">The authors in </w:t>
      </w:r>
      <w:r w:rsidR="001B0F07" w:rsidRPr="001D0E48">
        <w:rPr>
          <w:highlight w:val="yellow"/>
        </w:rPr>
        <w:fldChar w:fldCharType="begin"/>
      </w:r>
      <w:r w:rsidR="000162BE">
        <w:rPr>
          <w:highlight w:val="yellow"/>
        </w:rPr>
        <w:instrText xml:space="preserve"> ADDIN ZOTERO_ITEM CSL_CITATION {"citationID":"iYBUqzSM","properties":{"formattedCitation":"[25]","plainCitation":"[25]","noteIndex":0},"citationItems":[{"id":97,"uris":["http://zotero.org/users/local/K0ok0GCB/items/6YPMYF9Z"],"uri":["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rsidR="001B0F07" w:rsidRPr="001D0E48">
        <w:rPr>
          <w:highlight w:val="yellow"/>
        </w:rPr>
        <w:fldChar w:fldCharType="separate"/>
      </w:r>
      <w:r w:rsidR="000162BE" w:rsidRPr="000162BE">
        <w:rPr>
          <w:rFonts w:ascii="Calibri" w:hAnsi="Calibri" w:cs="Calibri"/>
          <w:highlight w:val="yellow"/>
        </w:rPr>
        <w:t>[25]</w:t>
      </w:r>
      <w:r w:rsidR="001B0F07" w:rsidRPr="001D0E48">
        <w:rPr>
          <w:highlight w:val="yellow"/>
        </w:rPr>
        <w:fldChar w:fldCharType="end"/>
      </w:r>
      <w:r w:rsidR="001B0F07" w:rsidRPr="001D0E48">
        <w:rPr>
          <w:highlight w:val="yellow"/>
        </w:rPr>
        <w:t xml:space="preserve">, focused on scenarios where the number of active sources may exceed the number of simultaneously sampled antenna elements. For this purpose, they proposed new schemes based on </w:t>
      </w:r>
      <w:r w:rsidRPr="001D0E48">
        <w:rPr>
          <w:highlight w:val="yellow"/>
        </w:rPr>
        <w:t>NN</w:t>
      </w:r>
      <w:r w:rsidR="00931FD1" w:rsidRPr="001D0E48">
        <w:rPr>
          <w:highlight w:val="yellow"/>
        </w:rPr>
        <w:t xml:space="preserve"> </w:t>
      </w:r>
      <w:r w:rsidR="001B0F07" w:rsidRPr="001D0E48">
        <w:rPr>
          <w:highlight w:val="yellow"/>
        </w:rPr>
        <w:t xml:space="preserve">and estimators that combine </w:t>
      </w:r>
      <w:r w:rsidR="00931FD1" w:rsidRPr="001D0E48">
        <w:rPr>
          <w:highlight w:val="yellow"/>
        </w:rPr>
        <w:t>NNs</w:t>
      </w:r>
      <w:r w:rsidR="001B0F07" w:rsidRPr="001D0E48">
        <w:rPr>
          <w:highlight w:val="yellow"/>
        </w:rPr>
        <w:t xml:space="preserve"> with gradient steps on the likelihood function.</w:t>
      </w:r>
      <w:r w:rsidR="00583BE0" w:rsidRPr="001D0E48">
        <w:rPr>
          <w:highlight w:val="yellow"/>
        </w:rPr>
        <w:t xml:space="preserve"> In </w:t>
      </w:r>
      <w:r w:rsidR="00583BE0" w:rsidRPr="001D0E48">
        <w:rPr>
          <w:highlight w:val="yellow"/>
        </w:rPr>
        <w:fldChar w:fldCharType="begin"/>
      </w:r>
      <w:r w:rsidR="000162BE">
        <w:rPr>
          <w:highlight w:val="yellow"/>
        </w:rPr>
        <w:instrText xml:space="preserve"> ADDIN ZOTERO_ITEM CSL_CITATION {"citationID":"8IpLHHXU","properties":{"formattedCitation":"[26]","plainCitation":"[26]","noteIndex":0},"citationItems":[{"id":103,"uris":["http://zotero.org/users/local/K0ok0GCB/items/UUFJQMG4"],"uri":["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rsidR="00583BE0" w:rsidRPr="001D0E48">
        <w:rPr>
          <w:highlight w:val="yellow"/>
        </w:rPr>
        <w:fldChar w:fldCharType="separate"/>
      </w:r>
      <w:r w:rsidR="000162BE" w:rsidRPr="000162BE">
        <w:rPr>
          <w:rFonts w:ascii="Calibri" w:hAnsi="Calibri" w:cs="Calibri"/>
        </w:rPr>
        <w:t>[26]</w:t>
      </w:r>
      <w:r w:rsidR="00583BE0" w:rsidRPr="001D0E48">
        <w:rPr>
          <w:highlight w:val="yellow"/>
        </w:rPr>
        <w:fldChar w:fldCharType="end"/>
      </w:r>
      <w:r w:rsidR="00583BE0" w:rsidRPr="001D0E48">
        <w:rPr>
          <w:highlight w:val="yellow"/>
        </w:rPr>
        <w:t xml:space="preserve">, the authors explored the problem of DOA </w:t>
      </w:r>
      <w:r w:rsidRPr="001D0E48">
        <w:rPr>
          <w:highlight w:val="yellow"/>
        </w:rPr>
        <w:t>estimation</w:t>
      </w:r>
      <w:r w:rsidR="00583BE0" w:rsidRPr="001D0E48">
        <w:rPr>
          <w:highlight w:val="yellow"/>
        </w:rPr>
        <w:t xml:space="preserve"> for two closely spaced sources. Their </w:t>
      </w:r>
      <w:r w:rsidR="00931FD1" w:rsidRPr="001D0E48">
        <w:rPr>
          <w:highlight w:val="yellow"/>
        </w:rPr>
        <w:t>NNs</w:t>
      </w:r>
      <w:r w:rsidR="00583BE0" w:rsidRPr="001D0E48">
        <w:rPr>
          <w:highlight w:val="yellow"/>
        </w:rPr>
        <w:t xml:space="preserve"> comprise two parts, one for the SNR classification network and other for the DOA estimation network.</w:t>
      </w:r>
      <w:r w:rsidR="0015533D">
        <w:t xml:space="preserve"> In </w:t>
      </w:r>
      <w:r w:rsidR="0015533D">
        <w:fldChar w:fldCharType="begin"/>
      </w:r>
      <w:r w:rsidR="000162BE">
        <w:instrText xml:space="preserve"> ADDIN ZOTERO_ITEM CSL_CITATION {"citationID":"Ztm3AG6A","properties":{"formattedCitation":"[27]","plainCitation":"[27]","noteIndex":0},"citationItems":[{"id":157,"uris":["http://zotero.org/users/local/K0ok0GCB/items/YBNQAPL8"],"uri":["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rsidR="0015533D">
        <w:fldChar w:fldCharType="separate"/>
      </w:r>
      <w:r w:rsidR="000162BE" w:rsidRPr="000162BE">
        <w:rPr>
          <w:rFonts w:cs="Times New Roman"/>
        </w:rPr>
        <w:t>[27]</w:t>
      </w:r>
      <w:r w:rsidR="0015533D">
        <w:fldChar w:fldCharType="end"/>
      </w:r>
      <w:r w:rsidR="0015533D" w:rsidRPr="0015533D">
        <w:t xml:space="preserve"> they integrate a</w:t>
      </w:r>
      <w:r w:rsidR="0015533D">
        <w:t xml:space="preserve"> MIMO system with a deep learning to</w:t>
      </w:r>
      <w:r w:rsidR="0015533D" w:rsidRPr="0015533D">
        <w:t xml:space="preserve"> channel</w:t>
      </w:r>
      <w:r w:rsidR="0015533D">
        <w:t xml:space="preserve"> estimation</w:t>
      </w:r>
      <w:r w:rsidR="0015533D" w:rsidRPr="0015533D">
        <w:t xml:space="preserve"> and find the DOA of a source. In this work, good results are obtained in the simulations, but they only focus on the azimuth angle and require a complex system (for example, the simulation scan was a MIMO system with 128 antennas)</w:t>
      </w:r>
      <w:r w:rsidR="00BD237E">
        <w:t>.</w:t>
      </w:r>
      <w:r w:rsidR="008760B0">
        <w:t xml:space="preserve"> In </w:t>
      </w:r>
      <w:r w:rsidR="008760B0">
        <w:fldChar w:fldCharType="begin"/>
      </w:r>
      <w:r w:rsidR="000162BE">
        <w:instrText xml:space="preserve"> ADDIN ZOTERO_ITEM CSL_CITATION {"citationID":"uBZRPiZG","properties":{"formattedCitation":"[28]","plainCitation":"[28]","noteIndex":0},"citationItems":[{"id":160,"uris":["http://zotero.org/users/local/K0ok0GCB/items/BDLS4Y72"],"uri":["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rsidR="008760B0">
        <w:fldChar w:fldCharType="separate"/>
      </w:r>
      <w:r w:rsidR="000162BE" w:rsidRPr="000162BE">
        <w:rPr>
          <w:rFonts w:cs="Times New Roman"/>
        </w:rPr>
        <w:t>[28]</w:t>
      </w:r>
      <w:r w:rsidR="008760B0">
        <w:fldChar w:fldCharType="end"/>
      </w:r>
      <w:r w:rsidR="00DD523E">
        <w:t xml:space="preserve"> the authors propose a new DOA method based on an ML model to estimate </w:t>
      </w:r>
      <w:r w:rsidR="00DD523E">
        <w:lastRenderedPageBreak/>
        <w:t xml:space="preserve">the azimuth angle of a signal. The system employs only four antennas to find the direction of eight possible signal provenance angles. With this system was obtained a dataset named as </w:t>
      </w:r>
      <w:proofErr w:type="spellStart"/>
      <w:r w:rsidR="00DD523E" w:rsidRPr="00DD523E">
        <w:rPr>
          <w:i/>
        </w:rPr>
        <w:t>Dround</w:t>
      </w:r>
      <w:proofErr w:type="spellEnd"/>
      <w:r w:rsidR="00DD523E" w:rsidRPr="00DD523E">
        <w:rPr>
          <w:i/>
        </w:rPr>
        <w:t xml:space="preserve"> Data New</w:t>
      </w:r>
      <w:r w:rsidR="00DD523E">
        <w:t>, which contains well-known signals transmission powers for the eight angles. The authors trained and validated the dataset with a DNN model.</w:t>
      </w:r>
      <w:r w:rsidR="00583BE0">
        <w:t xml:space="preserve"> </w:t>
      </w:r>
    </w:p>
    <w:p w14:paraId="1037A577" w14:textId="74370BD7" w:rsidR="00D73291" w:rsidRDefault="00576AF2" w:rsidP="00F72FDE">
      <w:r>
        <w:t>I</w:t>
      </w:r>
      <w:r w:rsidR="008C5486">
        <w:t xml:space="preserve">n </w:t>
      </w:r>
      <w:r w:rsidR="008C5486">
        <w:fldChar w:fldCharType="begin"/>
      </w:r>
      <w:r w:rsidR="000162BE">
        <w:instrText xml:space="preserve"> ADDIN ZOTERO_ITEM CSL_CITATION {"citationID":"i4rZpG37","properties":{"formattedCitation":"[29]\\uc0\\u8211{}[34]","plainCitation":"[29]–[34]","noteIndex":0},"citationItems":[{"id":119,"uris":["http://zotero.org/users/local/K0ok0GCB/items/74AV4S3Z"],"uri":["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label":"page"},{"id":121,"uris":["http://zotero.org/users/local/K0ok0GCB/items/NURAXEYF"],"uri":["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label":"page"},{"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label":"page"},{"id":116,"uris":["http://zotero.org/users/local/K0ok0GCB/items/6CHZX73K"],"uri":["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label":"page"},{"id":114,"uris":["http://zotero.org/users/local/K0ok0GCB/items/2EQ8MW7W"],"uri":["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label":"page"},{"id":102,"uris":["http://zotero.org/users/local/K0ok0GCB/items/J5BNE7MX"],"uri":["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label":"page"}],"schema":"https://github.com/citation-style-language/schema/raw/master/csl-citation.json"} </w:instrText>
      </w:r>
      <w:r w:rsidR="008C5486">
        <w:fldChar w:fldCharType="separate"/>
      </w:r>
      <w:r w:rsidR="000162BE" w:rsidRPr="000162BE">
        <w:rPr>
          <w:rFonts w:ascii="Calibri" w:hAnsi="Calibri" w:cs="Calibri"/>
          <w:szCs w:val="24"/>
        </w:rPr>
        <w:t>[29]–[34]</w:t>
      </w:r>
      <w:r w:rsidR="008C5486">
        <w:fldChar w:fldCharType="end"/>
      </w:r>
      <w:r w:rsidR="008C5486">
        <w:t>,</w:t>
      </w:r>
      <w:r>
        <w:t xml:space="preserve"> the authors proposed an Support Vector Regression (SVR) based DOA estimation.</w:t>
      </w:r>
      <w:r w:rsidR="00AB17A4">
        <w:t xml:space="preserve"> </w:t>
      </w:r>
      <w:r w:rsidR="00AB17A4" w:rsidRPr="00C00E1C">
        <w:rPr>
          <w:highlight w:val="yellow"/>
        </w:rPr>
        <w:t xml:space="preserve">In </w:t>
      </w:r>
      <w:r w:rsidR="00AB17A4" w:rsidRPr="00C00E1C">
        <w:rPr>
          <w:highlight w:val="yellow"/>
        </w:rPr>
        <w:fldChar w:fldCharType="begin"/>
      </w:r>
      <w:r w:rsidR="000162BE">
        <w:rPr>
          <w:highlight w:val="yellow"/>
        </w:rPr>
        <w:instrText xml:space="preserve"> ADDIN ZOTERO_ITEM CSL_CITATION {"citationID":"qs7k8p4N","properties":{"formattedCitation":"[29]","plainCitation":"[29]","noteIndex":0},"citationItems":[{"id":119,"uris":["http://zotero.org/users/local/K0ok0GCB/items/74AV4S3Z"],"uri":["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rsidR="00AB17A4" w:rsidRPr="00C00E1C">
        <w:rPr>
          <w:highlight w:val="yellow"/>
        </w:rPr>
        <w:fldChar w:fldCharType="separate"/>
      </w:r>
      <w:r w:rsidR="000162BE" w:rsidRPr="000162BE">
        <w:rPr>
          <w:rFonts w:ascii="Calibri" w:hAnsi="Calibri" w:cs="Calibri"/>
          <w:highlight w:val="yellow"/>
        </w:rPr>
        <w:t>[29]</w:t>
      </w:r>
      <w:r w:rsidR="00AB17A4" w:rsidRPr="00C00E1C">
        <w:rPr>
          <w:highlight w:val="yellow"/>
        </w:rPr>
        <w:fldChar w:fldCharType="end"/>
      </w:r>
      <w:r w:rsidR="00AB17A4" w:rsidRPr="00C00E1C">
        <w:rPr>
          <w:highlight w:val="yellow"/>
        </w:rPr>
        <w:t>, the use of a smart antenna system for the estimation of the DOAs of multiple waves is considered. In</w:t>
      </w:r>
      <w:r w:rsidR="009665CD" w:rsidRPr="00C00E1C">
        <w:rPr>
          <w:highlight w:val="yellow"/>
        </w:rPr>
        <w:t xml:space="preserve"> </w:t>
      </w:r>
      <w:r w:rsidR="009665CD" w:rsidRPr="00C00E1C">
        <w:rPr>
          <w:highlight w:val="yellow"/>
        </w:rPr>
        <w:fldChar w:fldCharType="begin"/>
      </w:r>
      <w:r w:rsidR="000162BE">
        <w:rPr>
          <w:highlight w:val="yellow"/>
        </w:rPr>
        <w:instrText xml:space="preserve"> ADDIN ZOTERO_ITEM CSL_CITATION {"citationID":"Pxc6veEx","properties":{"formattedCitation":"[30]","plainCitation":"[30]","noteIndex":0},"citationItems":[{"id":121,"uris":["http://zotero.org/users/local/K0ok0GCB/items/NURAXEYF"],"uri":["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rsidR="009665CD" w:rsidRPr="00C00E1C">
        <w:rPr>
          <w:highlight w:val="yellow"/>
        </w:rPr>
        <w:fldChar w:fldCharType="separate"/>
      </w:r>
      <w:r w:rsidR="000162BE" w:rsidRPr="000162BE">
        <w:rPr>
          <w:rFonts w:ascii="Calibri" w:hAnsi="Calibri" w:cs="Calibri"/>
        </w:rPr>
        <w:t>[30]</w:t>
      </w:r>
      <w:r w:rsidR="009665CD" w:rsidRPr="00C00E1C">
        <w:rPr>
          <w:highlight w:val="yellow"/>
        </w:rPr>
        <w:fldChar w:fldCharType="end"/>
      </w:r>
      <w:r w:rsidR="009665CD" w:rsidRPr="00C00E1C">
        <w:rPr>
          <w:highlight w:val="yellow"/>
        </w:rPr>
        <w:t xml:space="preserve"> the problem of estimating the DOAs of coherent electromagnetic waves impinging upon a ULA is considered</w:t>
      </w:r>
      <w:r w:rsidR="00F92AE5">
        <w:rPr>
          <w:highlight w:val="yellow"/>
        </w:rPr>
        <w:t xml:space="preserve">, </w:t>
      </w:r>
      <w:r w:rsidR="00F92AE5" w:rsidRPr="00F92AE5">
        <w:rPr>
          <w:highlight w:val="yellow"/>
        </w:rPr>
        <w:t>as an extension of the previous work, collecting experimental results</w:t>
      </w:r>
      <w:r w:rsidR="009665CD">
        <w:t>.</w:t>
      </w:r>
      <w:r w:rsidR="009D06B6">
        <w:t xml:space="preserve"> The authors in </w:t>
      </w:r>
      <w:r w:rsidR="009D06B6">
        <w:fldChar w:fldCharType="begin"/>
      </w:r>
      <w:r w:rsidR="000162BE">
        <w:instrText xml:space="preserve"> ADDIN ZOTERO_ITEM CSL_CITATION {"citationID":"Bcwz5r40","properties":{"formattedCitation":"[32]","plainCitation":"[32]","noteIndex":0},"citationItems":[{"id":116,"uris":["http://zotero.org/users/local/K0ok0GCB/items/6CHZX73K"],"uri":["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rsidR="009D06B6">
        <w:fldChar w:fldCharType="separate"/>
      </w:r>
      <w:r w:rsidR="000162BE" w:rsidRPr="000162BE">
        <w:rPr>
          <w:rFonts w:ascii="Calibri" w:hAnsi="Calibri" w:cs="Calibri"/>
        </w:rPr>
        <w:t>[32]</w:t>
      </w:r>
      <w:r w:rsidR="009D06B6">
        <w:fldChar w:fldCharType="end"/>
      </w:r>
      <w:r w:rsidR="009D06B6">
        <w:t xml:space="preserve"> proposed the combination of the advantages of Forward–Backward Linear Prediction (FBLP) and SVR in the estimation of DOAs of coherent incoming signals with low snapshots.</w:t>
      </w:r>
      <w:r w:rsidR="00F9219B">
        <w:t xml:space="preserve"> In </w:t>
      </w:r>
      <w:r w:rsidR="00F9219B">
        <w:fldChar w:fldCharType="begin"/>
      </w:r>
      <w:r w:rsidR="000162BE">
        <w:instrText xml:space="preserve"> ADDIN ZOTERO_ITEM CSL_CITATION {"citationID":"wHe66HiY","properties":{"formattedCitation":"[33]","plainCitation":"[33]","noteIndex":0},"citationItems":[{"id":114,"uris":["http://zotero.org/users/local/K0ok0GCB/items/2EQ8MW7W"],"uri":["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rsidR="00F9219B">
        <w:fldChar w:fldCharType="separate"/>
      </w:r>
      <w:r w:rsidR="000162BE" w:rsidRPr="000162BE">
        <w:rPr>
          <w:rFonts w:ascii="Calibri" w:hAnsi="Calibri" w:cs="Calibri"/>
        </w:rPr>
        <w:t>[33]</w:t>
      </w:r>
      <w:r w:rsidR="00F9219B">
        <w:fldChar w:fldCharType="end"/>
      </w:r>
      <w:r w:rsidR="00F9219B">
        <w:t xml:space="preserve">, the proposed solution consists of two stages: </w:t>
      </w:r>
      <w:r w:rsidR="00F9219B" w:rsidRPr="00F9219B">
        <w:t>preprocessing and post-processing</w:t>
      </w:r>
      <w:r w:rsidR="00406BD8">
        <w:t>. Preprocessing takes advantage of the conjugate symmetry and Toeplitz property of the array covariance matrix to reduce the dimension of the input feature. The post-processing provides the directions of signals with different frequencies by exploiting the inherent relationship between direction and frequency.</w:t>
      </w:r>
      <w:r w:rsidR="00F9219B">
        <w:t xml:space="preserve"> </w:t>
      </w:r>
      <w:r w:rsidR="008C31FA">
        <w:t xml:space="preserve">In </w:t>
      </w:r>
      <w:r w:rsidR="009D06B6">
        <w:fldChar w:fldCharType="begin"/>
      </w:r>
      <w:r w:rsidR="000162BE">
        <w:instrText xml:space="preserve"> ADDIN ZOTERO_ITEM CSL_CITATION {"citationID":"1IQ4xzo7","properties":{"formattedCitation":"[34]","plainCitation":"[34]","noteIndex":0},"citationItems":[{"id":102,"uris":["http://zotero.org/users/local/K0ok0GCB/items/J5BNE7MX"],"uri":["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rsidR="009D06B6">
        <w:fldChar w:fldCharType="separate"/>
      </w:r>
      <w:r w:rsidR="000162BE" w:rsidRPr="000162BE">
        <w:rPr>
          <w:rFonts w:ascii="Calibri" w:hAnsi="Calibri" w:cs="Calibri"/>
        </w:rPr>
        <w:t>[34]</w:t>
      </w:r>
      <w:r w:rsidR="009D06B6">
        <w:fldChar w:fldCharType="end"/>
      </w:r>
      <w:r w:rsidR="009D06B6">
        <w:t xml:space="preserve">, the authors proposed a scheme to address the wideband DOA estimation problem. </w:t>
      </w:r>
      <w:r w:rsidR="00F72FDE" w:rsidRPr="00C00E1C">
        <w:rPr>
          <w:highlight w:val="yellow"/>
        </w:rPr>
        <w:t>An approach for the real-time DOA estimation of multiple signals impinging on a planar array is presented in</w:t>
      </w:r>
      <w:r w:rsidR="00F72FDE">
        <w:t xml:space="preserve"> </w:t>
      </w:r>
      <w:r w:rsidR="00F72FDE">
        <w:fldChar w:fldCharType="begin"/>
      </w:r>
      <w:r w:rsidR="000162BE">
        <w:instrText xml:space="preserve"> ADDIN ZOTERO_ITEM CSL_CITATION {"citationID":"2bvFF0jz","properties":{"formattedCitation":"[31]","plainCitation":"[31]","noteIndex":0},"citationItems":[{"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F72FDE">
        <w:fldChar w:fldCharType="separate"/>
      </w:r>
      <w:r w:rsidR="000162BE" w:rsidRPr="000162BE">
        <w:rPr>
          <w:rFonts w:cs="Times New Roman"/>
        </w:rPr>
        <w:t>[31]</w:t>
      </w:r>
      <w:r w:rsidR="00F72FDE">
        <w:fldChar w:fldCharType="end"/>
      </w:r>
      <w:r w:rsidR="00F72FDE">
        <w:t>.</w:t>
      </w:r>
      <w:r w:rsidR="00BD4B75">
        <w:t xml:space="preserve"> I</w:t>
      </w:r>
      <w:r w:rsidR="00BD4B75" w:rsidRPr="00BD4B75">
        <w:t>n this last work the azimuth and elevation angles of one or more incident sources in a ULA are found. However, there is still a lot of work to do on this issue since the angle resolution is still very low</w:t>
      </w:r>
      <w:r w:rsidR="0093683E">
        <w:t>.</w:t>
      </w:r>
    </w:p>
    <w:p w14:paraId="6E8A534B" w14:textId="205BEED1" w:rsidR="00CB7CD0" w:rsidRDefault="00CB7CD0" w:rsidP="00CB7CD0">
      <w:pPr>
        <w:pStyle w:val="Descripcin"/>
        <w:keepNext/>
      </w:pPr>
      <w:bookmarkStart w:id="12" w:name="_Toc73519504"/>
      <w:r>
        <w:t xml:space="preserve">Table </w:t>
      </w:r>
      <w:fldSimple w:instr=" SEQ Table \* ARABIC ">
        <w:r w:rsidR="00077D7C">
          <w:rPr>
            <w:noProof/>
          </w:rPr>
          <w:t>1</w:t>
        </w:r>
      </w:fldSimple>
      <w:r w:rsidR="008B65F7">
        <w:t xml:space="preserve">. </w:t>
      </w:r>
      <w:r w:rsidRPr="00A66145">
        <w:t xml:space="preserve">Taxonomy of the proposed </w:t>
      </w:r>
      <w:r>
        <w:t>ML to DOA estimation.</w:t>
      </w:r>
      <w:bookmarkEnd w:id="12"/>
    </w:p>
    <w:tbl>
      <w:tblPr>
        <w:tblStyle w:val="Tabladecuadrcula1clara"/>
        <w:tblW w:w="7848" w:type="dxa"/>
        <w:tblInd w:w="694" w:type="dxa"/>
        <w:tblLook w:val="04A0" w:firstRow="1" w:lastRow="0" w:firstColumn="1" w:lastColumn="0" w:noHBand="0" w:noVBand="1"/>
      </w:tblPr>
      <w:tblGrid>
        <w:gridCol w:w="1166"/>
        <w:gridCol w:w="1047"/>
        <w:gridCol w:w="1131"/>
        <w:gridCol w:w="881"/>
        <w:gridCol w:w="936"/>
        <w:gridCol w:w="1479"/>
        <w:gridCol w:w="1208"/>
      </w:tblGrid>
      <w:tr w:rsidR="00300CBB" w14:paraId="1020F4A7" w14:textId="77777777" w:rsidTr="00B06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6" w:type="dxa"/>
          </w:tcPr>
          <w:p w14:paraId="0C911C31" w14:textId="71FE9EF8" w:rsidR="00CB7CD0" w:rsidRPr="009913FB" w:rsidRDefault="00CB7CD0" w:rsidP="00CB7CD0">
            <w:pPr>
              <w:ind w:left="0" w:firstLine="0"/>
              <w:rPr>
                <w:b w:val="0"/>
              </w:rPr>
            </w:pPr>
            <w:r w:rsidRPr="009913FB">
              <w:rPr>
                <w:b w:val="0"/>
              </w:rPr>
              <w:t>reference</w:t>
            </w:r>
          </w:p>
        </w:tc>
        <w:tc>
          <w:tcPr>
            <w:tcW w:w="1047" w:type="dxa"/>
          </w:tcPr>
          <w:p w14:paraId="35F34224" w14:textId="506FB0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azimuth</w:t>
            </w:r>
          </w:p>
        </w:tc>
        <w:tc>
          <w:tcPr>
            <w:tcW w:w="1131" w:type="dxa"/>
          </w:tcPr>
          <w:p w14:paraId="503D3DB6" w14:textId="27A2AA24"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elevation</w:t>
            </w:r>
          </w:p>
        </w:tc>
        <w:tc>
          <w:tcPr>
            <w:tcW w:w="881" w:type="dxa"/>
          </w:tcPr>
          <w:p w14:paraId="587558C4" w14:textId="2B102067"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single-source</w:t>
            </w:r>
          </w:p>
        </w:tc>
        <w:tc>
          <w:tcPr>
            <w:tcW w:w="936" w:type="dxa"/>
          </w:tcPr>
          <w:p w14:paraId="28DB3564" w14:textId="780113E1"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multi-source</w:t>
            </w:r>
            <w:r w:rsidR="008B65F7" w:rsidRPr="009913FB">
              <w:rPr>
                <w:b w:val="0"/>
              </w:rPr>
              <w:t>s</w:t>
            </w:r>
          </w:p>
        </w:tc>
        <w:tc>
          <w:tcPr>
            <w:tcW w:w="1479" w:type="dxa"/>
          </w:tcPr>
          <w:p w14:paraId="7C9BFD2A" w14:textId="60BDF4AF"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narrowband</w:t>
            </w:r>
          </w:p>
        </w:tc>
        <w:tc>
          <w:tcPr>
            <w:tcW w:w="1208" w:type="dxa"/>
          </w:tcPr>
          <w:p w14:paraId="074C2B2C" w14:textId="24342B78" w:rsidR="00CB7CD0" w:rsidRPr="009913FB" w:rsidRDefault="00CB7CD0" w:rsidP="00CB7CD0">
            <w:pPr>
              <w:ind w:left="0" w:firstLine="0"/>
              <w:cnfStyle w:val="100000000000" w:firstRow="1" w:lastRow="0" w:firstColumn="0" w:lastColumn="0" w:oddVBand="0" w:evenVBand="0" w:oddHBand="0" w:evenHBand="0" w:firstRowFirstColumn="0" w:firstRowLastColumn="0" w:lastRowFirstColumn="0" w:lastRowLastColumn="0"/>
              <w:rPr>
                <w:b w:val="0"/>
              </w:rPr>
            </w:pPr>
            <w:r w:rsidRPr="009913FB">
              <w:rPr>
                <w:b w:val="0"/>
              </w:rPr>
              <w:t>wideband</w:t>
            </w:r>
          </w:p>
        </w:tc>
      </w:tr>
      <w:tr w:rsidR="00B06CC9" w14:paraId="7DB50010"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58010B5" w14:textId="55DE92B1" w:rsidR="004334DC" w:rsidRDefault="004334DC" w:rsidP="009665CD">
            <w:pPr>
              <w:ind w:left="0" w:firstLine="0"/>
            </w:pPr>
            <w:r>
              <w:fldChar w:fldCharType="begin"/>
            </w:r>
            <w:r w:rsidR="000162BE">
              <w:instrText xml:space="preserve"> ADDIN ZOTERO_ITEM CSL_CITATION {"citationID":"GudBcqkl","properties":{"formattedCitation":"[21]","plainCitation":"[21]","noteIndex":0},"citationItems":[{"id":104,"uris":["http://zotero.org/users/local/K0ok0GCB/items/LMQBJP5Z"],"uri":["http://zotero.org/users/local/K0ok0GCB/items/LMQBJP5Z"],"itemData":{"id":104,"type":"article-journal","abstract":"Lacking of adaptation to various array imperfections is an open problem for most high-precision direction-of-arrival (DOA) estimation methods. Machine learning-based methods are data-driven, they do not rely on prior assumptions about array geometries, and are expected to adapt better to array imperfections when compared with model-based counterparts. This paper introduces a framework of the deep neural network to address the DOA estimation problem, so as to obtain good adaptation to array imperfections and enhanced generalization to unseen scenarios. The framework consists of a multitask autoencoder and a series of parallel multilayer classifiers. The autoencoder acts like a group of spatial filters, it decomposes the input into multiple components in different spatial subregions. These components thus have more concentrated distributions than the original input, which helps to reduce the burden of generalization for subsequent DOA estimation classifiers. The classifiers follow a one-versus-all classification guideline to determine if there are signal components near preseted directional grids, and the classification results are concatenated to reconstruct a spatial spectrum and estimate signal directions. Simulations are carried out to show that the proposed method performs satisfyingly in both generalization and imperfection adaptation.","container-title":"IEEE Transactions on Antennas and Propagation","DOI":"10.1109/TAP.2018.2874430","ISSN":"1558-2221","issue":"12","note":"event: IEEE Transactions on Antennas and Propagation","page":"7315-7327","source":"IEEE Xplore","title":"Direction-of-Arrival Estimation Based on Deep Neural Networks With Robustness to Array Imperfections","volume":"66","author":[{"family":"Liu","given":"Z."},{"family":"Zhang","given":"C."},{"family":"Yu","given":"P. S."}],"issued":{"date-parts":[["2018",12]]}}}],"schema":"https://github.com/citation-style-language/schema/raw/master/csl-citation.json"} </w:instrText>
            </w:r>
            <w:r>
              <w:fldChar w:fldCharType="separate"/>
            </w:r>
            <w:r w:rsidR="000162BE" w:rsidRPr="000162BE">
              <w:rPr>
                <w:rFonts w:cs="Times New Roman"/>
              </w:rPr>
              <w:t>[21]</w:t>
            </w:r>
            <w:r>
              <w:fldChar w:fldCharType="end"/>
            </w:r>
          </w:p>
        </w:tc>
        <w:tc>
          <w:tcPr>
            <w:tcW w:w="1047" w:type="dxa"/>
          </w:tcPr>
          <w:p w14:paraId="7D0DEC8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1A3721A1" w14:textId="6BA5F95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011CE4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622EA0F" w14:textId="7817886D"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47A15BF" w14:textId="355935FB" w:rsidR="004334DC" w:rsidRDefault="00BD4B7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AA10120"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5FE1E20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4EF2D30" w14:textId="284D1369" w:rsidR="004334DC" w:rsidRDefault="004334DC" w:rsidP="009665CD">
            <w:pPr>
              <w:ind w:left="0" w:firstLine="0"/>
            </w:pPr>
            <w:r>
              <w:lastRenderedPageBreak/>
              <w:fldChar w:fldCharType="begin"/>
            </w:r>
            <w:r w:rsidR="000162BE">
              <w:instrText xml:space="preserve"> ADDIN ZOTERO_ITEM CSL_CITATION {"citationID":"WM95I2Iz","properties":{"formattedCitation":"[22]","plainCitation":"[22]","noteIndex":0},"citationItems":[{"id":107,"uris":["http://zotero.org/users/local/K0ok0GCB/items/D7ANNTJL"],"uri":["http://zotero.org/users/local/K0ok0GCB/items/D7ANNTJL"],"itemData":{"id":107,"type":"article-journal","abstract":"We propose a direction of arrival (DoA) estimation method using a complex-valued neural network (CVNN) for ultrawideband (UWB) systems. We combine a complex-valued spatiotemporal neural network with power-inversion adaptive-array scheme for null-steering DoA estimation. Simulation and experiments demonstrate that the proposed method shows an estimation accuracy higher than that of conventional multiple signal classification method and a spectrum floor lower than that of real-valued neural network. These results suggest that the CVNN deals with signals more properly as wave information in the null synthesis in UWB systems.","container-title":"IEEE Transactions on Neural Networks and Learning Systems","DOI":"10.1109/TNNLS.2014.2313869","ISSN":"2162-2388","issue":"9","note":"event: IEEE Transactions on Neural Networks and Learning Systems","page":"1727-1732","source":"IEEE Xplore","title":"Ultrawideband Direction-of-Arrival Estimation Using Complex-Valued Spatiotemporal Neural Networks","volume":"25","author":[{"family":"Terabayashi","given":"K."},{"family":"Natsuaki","given":"R."},{"family":"Hirose","given":"A."}],"issued":{"date-parts":[["2014",9]]}}}],"schema":"https://github.com/citation-style-language/schema/raw/master/csl-citation.json"} </w:instrText>
            </w:r>
            <w:r>
              <w:fldChar w:fldCharType="separate"/>
            </w:r>
            <w:r w:rsidR="000162BE" w:rsidRPr="000162BE">
              <w:rPr>
                <w:rFonts w:cs="Times New Roman"/>
              </w:rPr>
              <w:t>[22]</w:t>
            </w:r>
            <w:r>
              <w:fldChar w:fldCharType="end"/>
            </w:r>
          </w:p>
        </w:tc>
        <w:tc>
          <w:tcPr>
            <w:tcW w:w="1047" w:type="dxa"/>
          </w:tcPr>
          <w:p w14:paraId="66A54C73" w14:textId="01E6FDA3"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6E72B297" w14:textId="11DF3234" w:rsidR="004334DC" w:rsidRDefault="00C20071"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413A2A64"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F790894" w14:textId="3F4813FE"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114B1632"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089F3C88" w14:textId="46330E7F"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r w:rsidR="004334DC" w14:paraId="44758EB8"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CEC1E21" w14:textId="7ECE5463" w:rsidR="004334DC" w:rsidRDefault="004334DC" w:rsidP="009665CD">
            <w:pPr>
              <w:ind w:left="0" w:firstLine="0"/>
            </w:pPr>
            <w:r>
              <w:fldChar w:fldCharType="begin"/>
            </w:r>
            <w:r w:rsidR="000162BE">
              <w:instrText xml:space="preserve"> ADDIN ZOTERO_ITEM CSL_CITATION {"citationID":"Vcyn7bZ6","properties":{"formattedCitation":"[23]","plainCitation":"[23]","noteIndex":0},"citationItems":[{"id":109,"uris":["http://zotero.org/users/local/K0ok0GCB/items/BDCIN8CB"],"uri":["http://zotero.org/users/local/K0ok0GCB/items/BDCIN8CB"],"itemData":{"id":109,"type":"paper-conference","abstract":"This paper presents a learning-based approach to the task of direction of arrival estimation (DOA) from microphone array input. Traditional signal processing methods such as the classic least square (LS) method rely on strong assumptions on signal models and accurate estimations of time delay of arrival (TDOA) . They only work well in relatively clean conditions, but suffer from noise and reverberation distortions. In this paper, we propose a learning-based approach that can learn from a large amount of simulated noisy and reverberant microphone array inputs for robust DOA estimation. Specifically, we extract features from the generalised cross correlation (GCC) vectors and use a multilayer perceptron neural network to learn the nonlinear mapping from such features to the DOA. One advantage of the learning based method is that as more and more training data becomes available, the DOA estimation will become more and more accurate. Experimental results on simulated data show that the proposed learning based method produces much better results than the state-of-the-art LS method. The testing results on real data recorded in meeting rooms show improved root-mean-square error (RMSE) compared to the LS method.","container-title":"2015 IEEE International Conference on Acoustics, Speech and Signal Processing (ICASSP)","DOI":"10.1109/ICASSP.2015.7178484","event":"2015 IEEE International Conference on Acoustics, Speech and Signal Processing (ICASSP)","note":"ISSN: 2379-190X","page":"2814-2818","source":"IEEE Xplore","title":"A learning-based approach to direction of arrival estimation in noisy and reverberant environments","author":[{"family":"Xiao","given":"X."},{"family":"Zhao","given":"S."},{"family":"Zhong","given":"X."},{"family":"Jones","given":"D. L."},{"family":"Chng","given":"E. S."},{"family":"Li","given":"H."}],"issued":{"date-parts":[["2015",4]]}}}],"schema":"https://github.com/citation-style-language/schema/raw/master/csl-citation.json"} </w:instrText>
            </w:r>
            <w:r>
              <w:fldChar w:fldCharType="separate"/>
            </w:r>
            <w:r w:rsidR="000162BE" w:rsidRPr="000162BE">
              <w:rPr>
                <w:rFonts w:cs="Times New Roman"/>
              </w:rPr>
              <w:t>[23]</w:t>
            </w:r>
            <w:r>
              <w:fldChar w:fldCharType="end"/>
            </w:r>
          </w:p>
        </w:tc>
        <w:tc>
          <w:tcPr>
            <w:tcW w:w="1047" w:type="dxa"/>
          </w:tcPr>
          <w:p w14:paraId="294C96EE" w14:textId="7CCF006A" w:rsidR="004334DC" w:rsidRDefault="00FA14A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7A46F21D"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EC33195" w14:textId="6F487EE6"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151DC18"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6C75830C" w14:textId="7C1160A9" w:rsidR="004334DC" w:rsidRDefault="00306CB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33146C9" w14:textId="77777777" w:rsidR="004334DC" w:rsidRDefault="004334DC"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180BC7B"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211E939" w14:textId="5288BD64" w:rsidR="008B65F7" w:rsidRDefault="008B65F7" w:rsidP="009665CD">
            <w:pPr>
              <w:ind w:left="0" w:firstLine="0"/>
            </w:pPr>
            <w:r>
              <w:fldChar w:fldCharType="begin"/>
            </w:r>
            <w:r w:rsidR="000162BE">
              <w:instrText xml:space="preserve"> ADDIN ZOTERO_ITEM CSL_CITATION {"citationID":"aoAkV0Qp","properties":{"formattedCitation":"[24]","plainCitation":"[24]","noteIndex":0},"citationItems":[{"id":100,"uris":["http://zotero.org/users/local/K0ok0GCB/items/IALZTA62"],"uri":["http://zotero.org/users/local/K0ok0GCB/items/IALZTA62"],"itemData":{"id":100,"type":"paper-conference","abstract":"Direction of arrival (DOA) estimation of radio waves is demanded in many situations. In addition to MUSIC and ESPRIT, which are well-known traditional algorithms, compressed sensing has been recently applied to DOA estimation. If a large computational load as seen in some of compressed sensing algorithms is acceptable, it may be possible to apply deep learning to DOA estimation. In this paper, we propose estimating DOAs using deep learning and discuss training data preparation and designing for a specific scenario. The simulation results show reasonably-high estimation accuracy, performance dependency on training data preparation, and effectivity of specialized deep neural network.","container-title":"2018 15th Workshop on Positioning, Navigation and Communications (WPNC)","DOI":"10.1109/WPNC.2018.8555814","event":"2018 15th Workshop on Positioning, Navigation and Communications (WPNC)","note":"ISSN: 2164-9758","page":"1-5","source":"IEEE Xplore","title":"DOA Estimation of Two Targets with Deep Learning","author":[{"family":"Kase","given":"Y."},{"family":"Nishimura","given":"T."},{"family":"Ohgane","given":"T."},{"family":"Ogawa","given":"Y."},{"family":"Kitayama","given":"D."},{"family":"Kishiyama","given":"Y."}],"issued":{"date-parts":[["2018",10]]}}}],"schema":"https://github.com/citation-style-language/schema/raw/master/csl-citation.json"} </w:instrText>
            </w:r>
            <w:r>
              <w:fldChar w:fldCharType="separate"/>
            </w:r>
            <w:r w:rsidR="000162BE" w:rsidRPr="000162BE">
              <w:rPr>
                <w:rFonts w:cs="Times New Roman"/>
              </w:rPr>
              <w:t>[24]</w:t>
            </w:r>
            <w:r>
              <w:fldChar w:fldCharType="end"/>
            </w:r>
          </w:p>
        </w:tc>
        <w:tc>
          <w:tcPr>
            <w:tcW w:w="1047" w:type="dxa"/>
          </w:tcPr>
          <w:p w14:paraId="142D1BD5" w14:textId="13A775BC"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219171FA" w14:textId="76F18F6B" w:rsidR="008B65F7" w:rsidRDefault="00906D72"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63CE551E"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7DA43CCE" w14:textId="2C0ACAE2"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20BDB408" w14:textId="177C4BC1"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8B060DD" w14:textId="77777777" w:rsidR="008B65F7" w:rsidRDefault="008B65F7"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16F1DD2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B5670F3" w14:textId="5E12DDD8" w:rsidR="00CB7CD0" w:rsidRDefault="008B65F7" w:rsidP="009665CD">
            <w:pPr>
              <w:ind w:left="0" w:firstLine="0"/>
            </w:pPr>
            <w:r>
              <w:fldChar w:fldCharType="begin"/>
            </w:r>
            <w:r w:rsidR="000162BE">
              <w:instrText xml:space="preserve"> ADDIN ZOTERO_ITEM CSL_CITATION {"citationID":"AtQFvK8o","properties":{"formattedCitation":"[25]","plainCitation":"[25]","noteIndex":0},"citationItems":[{"id":97,"uris":["http://zotero.org/users/local/K0ok0GCB/items/6YPMYF9Z"],"uri":["http://zotero.org/users/local/K0ok0GCB/items/6YPMYF9Z"],"itemData":{"id":97,"type":"article-journal","abstract":"In this paper, we study the problem of direction of arrival estimation and model order selection for systems employing subarray sampling. Thereby, we focus on scenarios, where the number of active sources may exceed the number of simultaneously sampled antenna elements. For this purpose, we propose new schemes based on neural networks and estimators that combine neural networks with gradient steps on the likelihood function. These methods are able to outperform existing estimators in terms of mean squared error and model selection accuracy, especially in the low snapshot domain, at a drastically lower computational complexity.","container-title":"arXiv:2009.12858 [eess]","note":"arXiv: 2009.12858","source":"arXiv.org","title":"A Machine Learning Approach to DoA Estimation and Model Order Selection for Antenna Arrays with Subarray Sampling","URL":"http://arxiv.org/abs/2009.12858","author":[{"family":"Barthelme","given":"Andreas"},{"family":"Utschick","given":"Wolfgang"}],"accessed":{"date-parts":[["2021",1,26]]},"issued":{"date-parts":[["2020",9,27]]}}}],"schema":"https://github.com/citation-style-language/schema/raw/master/csl-citation.json"} </w:instrText>
            </w:r>
            <w:r>
              <w:fldChar w:fldCharType="separate"/>
            </w:r>
            <w:r w:rsidR="000162BE" w:rsidRPr="000162BE">
              <w:rPr>
                <w:rFonts w:cs="Times New Roman"/>
              </w:rPr>
              <w:t>[25]</w:t>
            </w:r>
            <w:r>
              <w:fldChar w:fldCharType="end"/>
            </w:r>
          </w:p>
        </w:tc>
        <w:tc>
          <w:tcPr>
            <w:tcW w:w="1047" w:type="dxa"/>
          </w:tcPr>
          <w:p w14:paraId="1E3802A8" w14:textId="0CFF4968"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65CA9B7B"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28BB9D38"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408B3786" w14:textId="384F9DC3"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7DDE2C7" w14:textId="7E661F31" w:rsidR="00CB7CD0" w:rsidRDefault="008B65F7"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5651B0A0"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59859AD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000E4B3" w14:textId="57044DD9" w:rsidR="00466B8E" w:rsidRDefault="00466B8E" w:rsidP="009665CD">
            <w:pPr>
              <w:ind w:left="0" w:firstLine="0"/>
            </w:pPr>
            <w:r>
              <w:fldChar w:fldCharType="begin"/>
            </w:r>
            <w:r w:rsidR="000162BE">
              <w:instrText xml:space="preserve"> ADDIN ZOTERO_ITEM CSL_CITATION {"citationID":"f3QLOatq","properties":{"formattedCitation":"[26]","plainCitation":"[26]","noteIndex":0},"citationItems":[{"id":103,"uris":["http://zotero.org/users/local/K0ok0GCB/items/UUFJQMG4"],"uri":["http://zotero.org/users/local/K0ok0GCB/items/UUFJQMG4"],"itemData":{"id":103,"type":"article-journal","container-title":"IEEE Signal Processing Letters","DOI":"10.1109/LSP.2020.2984914","ISSN":"1070-9908, 1558-2361","journalAbbreviation":"IEEE Signal Process. Lett.","page":"570-574","source":"DOI.org (Crossref)","title":"DOA Estimation Method Based on Cascaded Neural Network for Two Closely Spaced Sources","volume":"27","author":[{"family":"Guo","given":"Yu"},{"family":"Zhang","given":"Zhi"},{"family":"Huang","given":"Yuzhen"},{"family":"Zhang","given":"Ping"}],"issued":{"date-parts":[["2020"]]}}}],"schema":"https://github.com/citation-style-language/schema/raw/master/csl-citation.json"} </w:instrText>
            </w:r>
            <w:r>
              <w:fldChar w:fldCharType="separate"/>
            </w:r>
            <w:r w:rsidR="000162BE" w:rsidRPr="000162BE">
              <w:rPr>
                <w:rFonts w:cs="Times New Roman"/>
              </w:rPr>
              <w:t>[26]</w:t>
            </w:r>
            <w:r>
              <w:fldChar w:fldCharType="end"/>
            </w:r>
          </w:p>
        </w:tc>
        <w:tc>
          <w:tcPr>
            <w:tcW w:w="1047" w:type="dxa"/>
          </w:tcPr>
          <w:p w14:paraId="2D526FDC" w14:textId="48A72B3B"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E9A13AD"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07F1BC00"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5FC611E8" w14:textId="594E478A"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CA9DD2D" w14:textId="7E44E40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B96F6C5" w14:textId="77777777" w:rsidR="00466B8E" w:rsidRDefault="00466B8E"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9C8DA9E"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7BD80F3" w14:textId="52BF1BE7" w:rsidR="00CB7CD0" w:rsidRDefault="00AF2406" w:rsidP="009665CD">
            <w:pPr>
              <w:ind w:left="0" w:firstLine="0"/>
            </w:pPr>
            <w:r>
              <w:fldChar w:fldCharType="begin"/>
            </w:r>
            <w:r w:rsidR="000162BE">
              <w:instrText xml:space="preserve"> ADDIN ZOTERO_ITEM CSL_CITATION {"citationID":"9fWB9qfm","properties":{"formattedCitation":"[27]","plainCitation":"[27]","noteIndex":0},"citationItems":[{"id":157,"uris":["http://zotero.org/users/local/K0ok0GCB/items/YBNQAPL8"],"uri":["http://zotero.org/users/local/K0ok0GCB/items/YBNQAPL8"],"itemData":{"id":157,"type":"article-journal","container-title":"IEEE Transactions on Vehicular Technology","DOI":"10.1109/TVT.2018.2851783","ISSN":"0018-9545, 1939-9359","issue":"9","journalAbbreviation":"IEEE Trans. Veh. Technol.","page":"8549-8560","source":"DOI.org (Crossref)","title":"Deep Learning for Super-Resolution Channel Estimation and DOA Estimation Based Massive MIMO System","volume":"67","author":[{"family":"Huang","given":"Hongji"},{"family":"Yang","given":"Jie"},{"family":"Huang","given":"Hao"},{"family":"Song","given":"Yiwei"},{"family":"Gui","given":"Guan"}],"issued":{"date-parts":[["2018",9]]}}}],"schema":"https://github.com/citation-style-language/schema/raw/master/csl-citation.json"} </w:instrText>
            </w:r>
            <w:r>
              <w:fldChar w:fldCharType="separate"/>
            </w:r>
            <w:r w:rsidR="000162BE" w:rsidRPr="000162BE">
              <w:rPr>
                <w:rFonts w:cs="Times New Roman"/>
              </w:rPr>
              <w:t>[27]</w:t>
            </w:r>
            <w:r>
              <w:fldChar w:fldCharType="end"/>
            </w:r>
          </w:p>
        </w:tc>
        <w:tc>
          <w:tcPr>
            <w:tcW w:w="1047" w:type="dxa"/>
          </w:tcPr>
          <w:p w14:paraId="1C08C013" w14:textId="1E7F5754" w:rsidR="00CB7CD0" w:rsidRDefault="00AF2406"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16BD4B8F"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77085854" w14:textId="6B06B555"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1631953D"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07370F6B" w14:textId="21CBA8A8" w:rsidR="00CB7CD0" w:rsidRDefault="0015533D"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66572F92"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r>
      <w:tr w:rsidR="008760B0" w14:paraId="47C38475"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81AC0E8" w14:textId="45AE0C3D" w:rsidR="008760B0" w:rsidRDefault="008760B0" w:rsidP="009665CD">
            <w:pPr>
              <w:ind w:left="0" w:firstLine="0"/>
            </w:pPr>
            <w:r>
              <w:fldChar w:fldCharType="begin"/>
            </w:r>
            <w:r w:rsidR="000162BE">
              <w:instrText xml:space="preserve"> ADDIN ZOTERO_ITEM CSL_CITATION {"citationID":"kbNsznVb","properties":{"formattedCitation":"[28]","plainCitation":"[28]","noteIndex":0},"citationItems":[{"id":160,"uris":["http://zotero.org/users/local/K0ok0GCB/items/BDLS4Y72"],"uri":["http://zotero.org/users/local/K0ok0GCB/items/BDLS4Y72"],"itemData":{"id":160,"type":"paper-conference","container-title":"2018 IEEE International Conference on Communication Systems (ICCS)","DOI":"10.1109/ICCS.2018.8689177","event":"2018 IEEE International Conference on Communication Systems (ICCS)","event-place":"Chengdu, China","ISBN":"978-1-5386-7864-0","page":"157-161","publisher":"IEEE","publisher-place":"Chengdu, China","source":"DOI.org (Crossref)","title":"RF-based Direction Finding of UAVs Using DNN","URL":"https://ieeexplore.ieee.org/document/8689177/","author":[{"family":"Abeywickrama","given":"Samith"},{"family":"Jayasinghe","given":"Lahiru"},{"family":"Fu","given":"Hua"},{"family":"Nissanka","given":"Subashini"},{"family":"Yuen","given":"Chau"}],"accessed":{"date-parts":[["2021",6,2]]},"issued":{"date-parts":[["2018",12]]}}}],"schema":"https://github.com/citation-style-language/schema/raw/master/csl-citation.json"} </w:instrText>
            </w:r>
            <w:r>
              <w:fldChar w:fldCharType="separate"/>
            </w:r>
            <w:r w:rsidR="000162BE" w:rsidRPr="000162BE">
              <w:rPr>
                <w:rFonts w:cs="Times New Roman"/>
              </w:rPr>
              <w:t>[28]</w:t>
            </w:r>
            <w:r>
              <w:fldChar w:fldCharType="end"/>
            </w:r>
          </w:p>
        </w:tc>
        <w:tc>
          <w:tcPr>
            <w:tcW w:w="1047" w:type="dxa"/>
          </w:tcPr>
          <w:p w14:paraId="65676B4E" w14:textId="3C7EDBC4"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B8C862C"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690422F8" w14:textId="146E6916"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5EBE6DE4"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4A8AAFF3" w14:textId="34016D88"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58CDB3D" w14:textId="77777777" w:rsidR="008760B0" w:rsidRDefault="008760B0" w:rsidP="009665CD">
            <w:pPr>
              <w:ind w:left="0" w:firstLine="0"/>
              <w:cnfStyle w:val="000000000000" w:firstRow="0" w:lastRow="0" w:firstColumn="0" w:lastColumn="0" w:oddVBand="0" w:evenVBand="0" w:oddHBand="0" w:evenHBand="0" w:firstRowFirstColumn="0" w:firstRowLastColumn="0" w:lastRowFirstColumn="0" w:lastRowLastColumn="0"/>
            </w:pPr>
          </w:p>
        </w:tc>
      </w:tr>
      <w:tr w:rsidR="00C147E3" w14:paraId="1A039B8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67054A6" w14:textId="4AE1D7BF" w:rsidR="00C147E3" w:rsidRDefault="00C147E3" w:rsidP="009665CD">
            <w:pPr>
              <w:ind w:left="0" w:firstLine="0"/>
            </w:pPr>
            <w:r>
              <w:fldChar w:fldCharType="begin"/>
            </w:r>
            <w:r w:rsidR="000162BE">
              <w:instrText xml:space="preserve"> ADDIN ZOTERO_ITEM CSL_CITATION {"citationID":"Fqn7kGCH","properties":{"formattedCitation":"[29]","plainCitation":"[29]","noteIndex":0},"citationItems":[{"id":119,"uris":["http://zotero.org/users/local/K0ok0GCB/items/74AV4S3Z"],"uri":["http://zotero.org/users/local/K0ok0GCB/items/74AV4S3Z"],"itemData":{"id":119,"type":"article-journal","abstract":"In this paper, the use of a smart antenna system for the estimation of the directions of arrival (DOAs) of multiple waves is considered. An efficient method based on the support vector regression is proposed, in which the mapping among the outputs of the array and the DOAs of unknown plane waves is approximated by means of a family of support vector machines. Several numerical results are provided for the validation of the proposed approach, considering multiple impinging waves both in noiseless and noisy environments.","container-title":"IEEE Transactions on Antennas and Propagation","DOI":"10.1109/TAP.2005.850735","ISSN":"1558-2221","issue":"7","note":"event: IEEE Transactions on Antennas and Propagation","page":"2161-2168","source":"IEEE Xplore","title":"A smart antenna system for direction of arrival estimation based on a support vector regression","volume":"53","author":[{"family":"Pastorino","given":"M."},{"family":"Randazzo","given":"A."}],"issued":{"date-parts":[["2005",7]]}}}],"schema":"https://github.com/citation-style-language/schema/raw/master/csl-citation.json"} </w:instrText>
            </w:r>
            <w:r>
              <w:fldChar w:fldCharType="separate"/>
            </w:r>
            <w:r w:rsidR="000162BE" w:rsidRPr="000162BE">
              <w:rPr>
                <w:rFonts w:cs="Times New Roman"/>
              </w:rPr>
              <w:t>[29]</w:t>
            </w:r>
            <w:r>
              <w:fldChar w:fldCharType="end"/>
            </w:r>
          </w:p>
        </w:tc>
        <w:tc>
          <w:tcPr>
            <w:tcW w:w="1047" w:type="dxa"/>
          </w:tcPr>
          <w:p w14:paraId="1E6C1828"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3E784AF" w14:textId="22D95B32"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53D9F25C" w14:textId="32ADFB4E" w:rsidR="00C147E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6B338385" w14:textId="595C8548"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24965D3" w14:textId="6189A35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4D427B1" w14:textId="77777777" w:rsidR="00C147E3" w:rsidRDefault="00C147E3" w:rsidP="009665CD">
            <w:pPr>
              <w:ind w:left="0" w:firstLine="0"/>
              <w:cnfStyle w:val="000000000000" w:firstRow="0" w:lastRow="0" w:firstColumn="0" w:lastColumn="0" w:oddVBand="0" w:evenVBand="0" w:oddHBand="0" w:evenHBand="0" w:firstRowFirstColumn="0" w:firstRowLastColumn="0" w:lastRowFirstColumn="0" w:lastRowLastColumn="0"/>
            </w:pPr>
          </w:p>
        </w:tc>
      </w:tr>
      <w:tr w:rsidR="00175B03" w14:paraId="0856C1BF"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0E3140E6" w14:textId="5CAB47A7" w:rsidR="00175B03" w:rsidRDefault="00F92AE5" w:rsidP="009665CD">
            <w:pPr>
              <w:ind w:left="0" w:firstLine="0"/>
            </w:pPr>
            <w:r>
              <w:fldChar w:fldCharType="begin"/>
            </w:r>
            <w:r w:rsidR="000162BE">
              <w:instrText xml:space="preserve"> ADDIN ZOTERO_ITEM CSL_CITATION {"citationID":"nuuMHtKs","properties":{"formattedCitation":"[30]","plainCitation":"[30]","noteIndex":0},"citationItems":[{"id":121,"uris":["http://zotero.org/users/local/K0ok0GCB/items/NURAXEYF"],"uri":["http://zotero.org/users/local/K0ok0GCB/items/NURAXEYF"],"itemData":{"id":121,"type":"article-journal","abstract":"In this letter, the problem of estimating the directions of arrival (DOAs) of coherent electromagnetic waves impinging upon a uniform linear array (ULA) is considered. In particular, an efficient DOA estimation approach based on the support vector regression is assessed using experimental measurements. Moreover, the obtained results are compared with those yielded by the multiple signal classification (MUSIC) algorithm.","container-title":"IEEE Antennas and Wireless Propagation Letters","DOI":"10.1109/LAWP.2007.903491","ISSN":"1548-5757","note":"event: IEEE Antennas and Wireless Propagation Letters","page":"379-382","source":"IEEE Xplore","title":"Direction of Arrival Estimation Based on Support Vector Regression: Experimental Validation and Comparison With MUSIC","title-short":"Direction of Arrival Estimation Based on Support Vector Regression","volume":"6","author":[{"family":"Randazzo","given":"A."},{"family":"Abou-Khousa","given":"M. A."},{"family":"Pastorino","given":"M."},{"family":"Zoughi","given":"R."}],"issued":{"date-parts":[["2007"]]}}}],"schema":"https://github.com/citation-style-language/schema/raw/master/csl-citation.json"} </w:instrText>
            </w:r>
            <w:r>
              <w:fldChar w:fldCharType="separate"/>
            </w:r>
            <w:r w:rsidR="000162BE" w:rsidRPr="000162BE">
              <w:rPr>
                <w:rFonts w:cs="Times New Roman"/>
              </w:rPr>
              <w:t>[30]</w:t>
            </w:r>
            <w:r>
              <w:fldChar w:fldCharType="end"/>
            </w:r>
          </w:p>
        </w:tc>
        <w:tc>
          <w:tcPr>
            <w:tcW w:w="1047" w:type="dxa"/>
          </w:tcPr>
          <w:p w14:paraId="12936DCE"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CE83ECB" w14:textId="691ADED5"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4BDCC1C" w14:textId="1A2B5F95" w:rsidR="00175B03" w:rsidRDefault="007B388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04C2A42" w14:textId="65546963"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FE08E2" w14:textId="751B5E91" w:rsidR="00175B03" w:rsidRDefault="00F92AE5"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10A796F4" w14:textId="77777777" w:rsidR="00175B03" w:rsidRDefault="00175B03" w:rsidP="009665CD">
            <w:pPr>
              <w:ind w:left="0" w:firstLine="0"/>
              <w:cnfStyle w:val="000000000000" w:firstRow="0" w:lastRow="0" w:firstColumn="0" w:lastColumn="0" w:oddVBand="0" w:evenVBand="0" w:oddHBand="0" w:evenHBand="0" w:firstRowFirstColumn="0" w:firstRowLastColumn="0" w:lastRowFirstColumn="0" w:lastRowLastColumn="0"/>
            </w:pPr>
          </w:p>
        </w:tc>
      </w:tr>
      <w:tr w:rsidR="00B06CC9" w14:paraId="6F134D0C"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1D12ECB3" w14:textId="6BB0636B" w:rsidR="00B06CC9" w:rsidRDefault="00F72FDE" w:rsidP="009665CD">
            <w:pPr>
              <w:ind w:left="0" w:firstLine="0"/>
            </w:pPr>
            <w:r>
              <w:fldChar w:fldCharType="begin"/>
            </w:r>
            <w:r w:rsidR="000162BE">
              <w:instrText xml:space="preserve"> ADDIN ZOTERO_ITEM CSL_CITATION {"citationID":"kLU6e7dC","properties":{"formattedCitation":"[31]","plainCitation":"[31]","noteIndex":0},"citationItems":[{"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fldChar w:fldCharType="separate"/>
            </w:r>
            <w:r w:rsidR="000162BE" w:rsidRPr="000162BE">
              <w:rPr>
                <w:rFonts w:cs="Times New Roman"/>
              </w:rPr>
              <w:t>[31]</w:t>
            </w:r>
            <w:r>
              <w:fldChar w:fldCharType="end"/>
            </w:r>
          </w:p>
        </w:tc>
        <w:tc>
          <w:tcPr>
            <w:tcW w:w="1047" w:type="dxa"/>
          </w:tcPr>
          <w:p w14:paraId="7A0F5F92" w14:textId="2B2EAFC4"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3AD26E5B" w14:textId="45B777FC"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35E07EE3" w14:textId="279181F4"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00709E8A" w14:textId="5F1B3443"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7B7EBFF6" w14:textId="7C8FA95E" w:rsidR="00B06CC9" w:rsidRDefault="004F53FC"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48974A89" w14:textId="77777777" w:rsidR="00B06CC9" w:rsidRDefault="00B06CC9"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A73C40D"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38473AE5" w14:textId="4C020829" w:rsidR="00300CBB" w:rsidRDefault="00300CBB" w:rsidP="009665CD">
            <w:pPr>
              <w:ind w:left="0" w:firstLine="0"/>
            </w:pPr>
            <w:r>
              <w:fldChar w:fldCharType="begin"/>
            </w:r>
            <w:r w:rsidR="000162BE">
              <w:instrText xml:space="preserve"> ADDIN ZOTERO_ITEM CSL_CITATION {"citationID":"hjCniXJS","properties":{"formattedCitation":"[32]","plainCitation":"[32]","noteIndex":0},"citationItems":[{"id":116,"uris":["http://zotero.org/users/local/K0ok0GCB/items/6CHZX73K"],"uri":["http://zotero.org/users/local/K0ok0GCB/items/6CHZX73K"],"itemData":{"id":116,"type":"article-journal","abstract":"Direction-of-arrival (DOA) estimation has drawn considerable attention in array signal processing, particularly with coherent signals and a limited number of snapshots. Forward–backward linear prediction (FBLP) is able to directly deal with coherent signals. Support vector regression (SVR) is robust with small samples. This paper proposes the combination of the advantages of FBLP and SVR in the estimation of DOAs of coherent incoming signals with low snapshots. The performance of the proposed method is validated with numerical simulations in coherent scenarios, in terms of different angle separations, numbers of snapshots, and signal-to-noise ratios (SNRs). Simulation results show the effectiveness of the proposed method.","container-title":"Sensors","DOI":"10.3390/s17061225","issue":"6","language":"en","note":"number: 6\npublisher: Multidisciplinary Digital Publishing Institute","page":"1225","source":"www.mdpi.com","title":"DOA Finding with Support Vector Regression Based Forward–Backward Linear Prediction","volume":"17","author":[{"family":"Pan","given":"Jingjing"},{"family":"Wang","given":"Yide"},{"family":"Le Bastard","given":"Cédric"},{"family":"Wang","given":"Tianzhen"}],"issued":{"date-parts":[["2017",6]]}}}],"schema":"https://github.com/citation-style-language/schema/raw/master/csl-citation.json"} </w:instrText>
            </w:r>
            <w:r>
              <w:fldChar w:fldCharType="separate"/>
            </w:r>
            <w:r w:rsidR="000162BE" w:rsidRPr="000162BE">
              <w:rPr>
                <w:rFonts w:cs="Times New Roman"/>
              </w:rPr>
              <w:t>[32]</w:t>
            </w:r>
            <w:r>
              <w:fldChar w:fldCharType="end"/>
            </w:r>
          </w:p>
        </w:tc>
        <w:tc>
          <w:tcPr>
            <w:tcW w:w="1047" w:type="dxa"/>
          </w:tcPr>
          <w:p w14:paraId="1FAB3FF4"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07C1488A" w14:textId="3FBE11B6"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1D0881E5"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6A6BE4A9" w14:textId="6E8F82DC"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4830299F" w14:textId="2CE8D525"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7AB986C2" w14:textId="77777777" w:rsidR="00300CBB" w:rsidRDefault="00300CBB" w:rsidP="009665CD">
            <w:pPr>
              <w:ind w:left="0" w:firstLine="0"/>
              <w:cnfStyle w:val="000000000000" w:firstRow="0" w:lastRow="0" w:firstColumn="0" w:lastColumn="0" w:oddVBand="0" w:evenVBand="0" w:oddHBand="0" w:evenHBand="0" w:firstRowFirstColumn="0" w:firstRowLastColumn="0" w:lastRowFirstColumn="0" w:lastRowLastColumn="0"/>
            </w:pPr>
          </w:p>
        </w:tc>
      </w:tr>
      <w:tr w:rsidR="00960364" w14:paraId="15F65CC4"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5516CC2D" w14:textId="6B3A2B2C" w:rsidR="00960364" w:rsidRDefault="00B06CC9" w:rsidP="009665CD">
            <w:pPr>
              <w:ind w:left="0" w:firstLine="0"/>
            </w:pPr>
            <w:r>
              <w:fldChar w:fldCharType="begin"/>
            </w:r>
            <w:r w:rsidR="000162BE">
              <w:instrText xml:space="preserve"> ADDIN ZOTERO_ITEM CSL_CITATION {"citationID":"ZU3O7RwO","properties":{"formattedCitation":"[33]","plainCitation":"[33]","noteIndex":0},"citationItems":[{"id":114,"uris":["http://zotero.org/users/local/K0ok0GCB/items/2EQ8MW7W"],"uri":["http://zotero.org/users/local/K0ok0GCB/items/2EQ8MW7W"],"itemData":{"id":114,"type":"article-journal","container-title":"IEEE Communications Letters","issue":"6","note":"publisher: IEEE","page":"1029–1032","source":"Google Scholar","title":"Toward wide-frequency-range direction finding with support vector regression","volume":"23","author":[{"family":"Huang","given":"Zhi-Tao"},{"family":"Wu","given":"Liu-Li"},{"family":"Liu","given":"Zhang-Meng"}],"issued":{"date-parts":[["2019"]]}}}],"schema":"https://github.com/citation-style-language/schema/raw/master/csl-citation.json"} </w:instrText>
            </w:r>
            <w:r>
              <w:fldChar w:fldCharType="separate"/>
            </w:r>
            <w:r w:rsidR="000162BE" w:rsidRPr="000162BE">
              <w:rPr>
                <w:rFonts w:cs="Times New Roman"/>
              </w:rPr>
              <w:t>[33]</w:t>
            </w:r>
            <w:r>
              <w:fldChar w:fldCharType="end"/>
            </w:r>
          </w:p>
        </w:tc>
        <w:tc>
          <w:tcPr>
            <w:tcW w:w="1047" w:type="dxa"/>
          </w:tcPr>
          <w:p w14:paraId="66A3B229"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131" w:type="dxa"/>
          </w:tcPr>
          <w:p w14:paraId="30F6CA9A" w14:textId="1CAE248B"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881" w:type="dxa"/>
          </w:tcPr>
          <w:p w14:paraId="06C74B84"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c>
          <w:tcPr>
            <w:tcW w:w="936" w:type="dxa"/>
          </w:tcPr>
          <w:p w14:paraId="26A8CB11" w14:textId="606137A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479" w:type="dxa"/>
          </w:tcPr>
          <w:p w14:paraId="348302EC" w14:textId="399FC1BF" w:rsidR="00960364" w:rsidRDefault="00B06CC9"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208" w:type="dxa"/>
          </w:tcPr>
          <w:p w14:paraId="2113F6F8" w14:textId="77777777" w:rsidR="00960364" w:rsidRDefault="00960364" w:rsidP="009665CD">
            <w:pPr>
              <w:ind w:left="0" w:firstLine="0"/>
              <w:cnfStyle w:val="000000000000" w:firstRow="0" w:lastRow="0" w:firstColumn="0" w:lastColumn="0" w:oddVBand="0" w:evenVBand="0" w:oddHBand="0" w:evenHBand="0" w:firstRowFirstColumn="0" w:firstRowLastColumn="0" w:lastRowFirstColumn="0" w:lastRowLastColumn="0"/>
            </w:pPr>
          </w:p>
        </w:tc>
      </w:tr>
      <w:tr w:rsidR="00300CBB" w14:paraId="32F69081" w14:textId="77777777" w:rsidTr="00B06CC9">
        <w:tc>
          <w:tcPr>
            <w:cnfStyle w:val="001000000000" w:firstRow="0" w:lastRow="0" w:firstColumn="1" w:lastColumn="0" w:oddVBand="0" w:evenVBand="0" w:oddHBand="0" w:evenHBand="0" w:firstRowFirstColumn="0" w:firstRowLastColumn="0" w:lastRowFirstColumn="0" w:lastRowLastColumn="0"/>
            <w:tcW w:w="1166" w:type="dxa"/>
          </w:tcPr>
          <w:p w14:paraId="6977AC6C" w14:textId="4129E6B9" w:rsidR="00CB7CD0" w:rsidRDefault="00BD237E" w:rsidP="009665CD">
            <w:pPr>
              <w:ind w:left="0" w:firstLine="0"/>
            </w:pPr>
            <w:r>
              <w:fldChar w:fldCharType="begin"/>
            </w:r>
            <w:r w:rsidR="000162BE">
              <w:instrText xml:space="preserve"> ADDIN ZOTERO_ITEM CSL_CITATION {"citationID":"y5bqnaD0","properties":{"formattedCitation":"[34]","plainCitation":"[34]","noteIndex":0},"citationItems":[{"id":102,"uris":["http://zotero.org/users/local/K0ok0GCB/items/J5BNE7MX"],"uri":["http://zotero.org/users/local/K0ok0GCB/items/J5BNE7MX"],"itemData":{"id":102,"type":"article-journal","container-title":"IEEE Signal Processing Letters","DOI":"10.1109/LSP.2019.2901641","ISSN":"1070-9908, 1558-2361","issue":"4","journalAbbreviation":"IEEE Signal Process. Lett.","page":"642-646","source":"DOI.org (Crossref)","title":"Coherent SVR Learning for Wideband Direction-of-Arrival Estimation","volume":"26","author":[{"family":"Wu","given":"Liu-Li"},{"family":"Huang","given":"Zhi-Tao"}],"issued":{"date-parts":[["2019",4]]}}}],"schema":"https://github.com/citation-style-language/schema/raw/master/csl-citation.json"} </w:instrText>
            </w:r>
            <w:r>
              <w:fldChar w:fldCharType="separate"/>
            </w:r>
            <w:r w:rsidR="000162BE" w:rsidRPr="000162BE">
              <w:rPr>
                <w:rFonts w:cs="Times New Roman"/>
              </w:rPr>
              <w:t>[34]</w:t>
            </w:r>
            <w:r>
              <w:fldChar w:fldCharType="end"/>
            </w:r>
          </w:p>
        </w:tc>
        <w:tc>
          <w:tcPr>
            <w:tcW w:w="1047" w:type="dxa"/>
          </w:tcPr>
          <w:p w14:paraId="2F1EA0F3" w14:textId="677EE0DB"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1131" w:type="dxa"/>
          </w:tcPr>
          <w:p w14:paraId="45114B77"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881" w:type="dxa"/>
          </w:tcPr>
          <w:p w14:paraId="4388EF1E" w14:textId="1CC775FC"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c>
          <w:tcPr>
            <w:tcW w:w="936" w:type="dxa"/>
          </w:tcPr>
          <w:p w14:paraId="774A3866"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479" w:type="dxa"/>
          </w:tcPr>
          <w:p w14:paraId="75628D79" w14:textId="77777777" w:rsidR="00CB7CD0" w:rsidRDefault="00CB7CD0" w:rsidP="009665CD">
            <w:pPr>
              <w:ind w:left="0" w:firstLine="0"/>
              <w:cnfStyle w:val="000000000000" w:firstRow="0" w:lastRow="0" w:firstColumn="0" w:lastColumn="0" w:oddVBand="0" w:evenVBand="0" w:oddHBand="0" w:evenHBand="0" w:firstRowFirstColumn="0" w:firstRowLastColumn="0" w:lastRowFirstColumn="0" w:lastRowLastColumn="0"/>
            </w:pPr>
          </w:p>
        </w:tc>
        <w:tc>
          <w:tcPr>
            <w:tcW w:w="1208" w:type="dxa"/>
          </w:tcPr>
          <w:p w14:paraId="60DA54DD" w14:textId="5EB5E854" w:rsidR="00CB7CD0" w:rsidRDefault="00BD237E" w:rsidP="009665CD">
            <w:pPr>
              <w:ind w:left="0" w:firstLine="0"/>
              <w:cnfStyle w:val="000000000000" w:firstRow="0" w:lastRow="0" w:firstColumn="0" w:lastColumn="0" w:oddVBand="0" w:evenVBand="0" w:oddHBand="0" w:evenHBand="0" w:firstRowFirstColumn="0" w:firstRowLastColumn="0" w:lastRowFirstColumn="0" w:lastRowLastColumn="0"/>
            </w:pPr>
            <w:r>
              <w:t>x</w:t>
            </w:r>
          </w:p>
        </w:tc>
      </w:tr>
    </w:tbl>
    <w:p w14:paraId="0A5380B0" w14:textId="7A9626AC" w:rsidR="00CB7CD0" w:rsidRDefault="00CB7CD0" w:rsidP="009665CD"/>
    <w:p w14:paraId="44EB5E6A" w14:textId="59F8B736" w:rsidR="00DD523E" w:rsidRDefault="00DD523E" w:rsidP="00DD523E">
      <w:r w:rsidRPr="0032186A">
        <w:t>To the knowledge of the authors, all ML-based DOA methods are of the supervised type</w:t>
      </w:r>
      <w:r>
        <w:t>. In</w:t>
      </w:r>
      <w:r w:rsidRPr="0032186A">
        <w:t xml:space="preserve"> </w:t>
      </w:r>
      <w:r>
        <w:t>supervised l</w:t>
      </w:r>
      <w:r w:rsidRPr="0032186A">
        <w:t>earning</w:t>
      </w:r>
      <w:r>
        <w:t>, the training data</w:t>
      </w:r>
      <w:r w:rsidRPr="00570730">
        <w:t>—</w:t>
      </w:r>
      <w:r>
        <w:t>called features or examples</w:t>
      </w:r>
      <w:r w:rsidRPr="00570730">
        <w:t>—</w:t>
      </w:r>
      <w:r w:rsidRPr="0032186A">
        <w:t>that feed the ML algorithm include the desired solutions, called labels.</w:t>
      </w:r>
    </w:p>
    <w:p w14:paraId="6D569F06" w14:textId="3ED21708" w:rsidR="005F15EE" w:rsidRDefault="005F15EE" w:rsidP="00401EC1">
      <w:r w:rsidRPr="005F15EE">
        <w:t xml:space="preserve">Based on </w:t>
      </w:r>
      <w:r w:rsidR="00517C56">
        <w:t>the previous analysis</w:t>
      </w:r>
      <w:r w:rsidRPr="005F15EE">
        <w:t>, it can</w:t>
      </w:r>
      <w:r w:rsidR="00517C56">
        <w:t xml:space="preserve"> be concluded that</w:t>
      </w:r>
      <w:r w:rsidR="00401EC1">
        <w:t xml:space="preserve"> o</w:t>
      </w:r>
      <w:r w:rsidR="00401EC1" w:rsidRPr="00401EC1">
        <w:t>verall ML techniques can offer better DOA methods than those mentioned above. ML has been used mainly to improve azimuth angle or elevation angle resolution and computing speed. In addition, various studies have been carried out to find the address of multiple sources</w:t>
      </w:r>
      <w:r w:rsidR="00401EC1">
        <w:t xml:space="preserve">. Figure 2 summarizes the DOA scenarios where machine learning techniques have been utilized. However, </w:t>
      </w:r>
      <w:r w:rsidR="00517C56">
        <w:t xml:space="preserve">the study of the ML-based </w:t>
      </w:r>
      <w:r w:rsidRPr="005F15EE">
        <w:t xml:space="preserve">DOA </w:t>
      </w:r>
      <w:r w:rsidR="00517C56">
        <w:t xml:space="preserve">complete response approach </w:t>
      </w:r>
      <w:r w:rsidRPr="005F15EE">
        <w:t>(knowledge of azimuth and elevation angle) has</w:t>
      </w:r>
      <w:r w:rsidR="00517C56">
        <w:t xml:space="preserve"> not been deeply studied</w:t>
      </w:r>
      <w:r w:rsidRPr="005F15EE">
        <w:t>.</w:t>
      </w:r>
      <w:r w:rsidR="00517C56">
        <w:t xml:space="preserve"> The reason behind is the </w:t>
      </w:r>
      <w:r w:rsidR="008931E9">
        <w:t>big</w:t>
      </w:r>
      <w:r w:rsidR="00517C56">
        <w:t xml:space="preserve"> size of the training </w:t>
      </w:r>
      <w:r w:rsidR="00517C56">
        <w:lastRenderedPageBreak/>
        <w:t>data which is not suppor</w:t>
      </w:r>
      <w:r w:rsidR="008931E9">
        <w:t>ted by all the models, like NN</w:t>
      </w:r>
      <w:r w:rsidR="00401EC1">
        <w:t xml:space="preserve"> </w:t>
      </w:r>
      <w:r w:rsidR="00401EC1">
        <w:fldChar w:fldCharType="begin"/>
      </w:r>
      <w:r w:rsidR="000162BE">
        <w:instrText xml:space="preserve"> ADDIN ZOTERO_ITEM CSL_CITATION {"citationID":"IGkqH8kn","properties":{"formattedCitation":"[35]","plainCitation":"[35]","noteIndex":0},"citationItems":[{"id":159,"uris":["http://zotero.org/users/local/K0ok0GCB/items/YXP9A5FM"],"uri":["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rsidR="00401EC1">
        <w:fldChar w:fldCharType="separate"/>
      </w:r>
      <w:r w:rsidR="000162BE" w:rsidRPr="000162BE">
        <w:rPr>
          <w:rFonts w:cs="Times New Roman"/>
        </w:rPr>
        <w:t>[35]</w:t>
      </w:r>
      <w:r w:rsidR="00401EC1">
        <w:fldChar w:fldCharType="end"/>
      </w:r>
      <w:r w:rsidR="00517C56">
        <w:t>.</w:t>
      </w:r>
      <w:r w:rsidR="008931E9">
        <w:t xml:space="preserve"> </w:t>
      </w:r>
      <w:r w:rsidRPr="005F15EE">
        <w:t>However, the estimation of both the elevation and the azimuth angles is crucial and has many applications in various fields of engineering. For instance, a complete DOA information it is possible to improve the coverage of transmission in wireless communications by avoiding interferences and enhancing the system capacity</w:t>
      </w:r>
      <w:r w:rsidR="00517C56">
        <w:t xml:space="preserve"> </w:t>
      </w:r>
      <w:r w:rsidR="00517C56">
        <w:fldChar w:fldCharType="begin"/>
      </w:r>
      <w:r w:rsidR="000162BE">
        <w:instrText xml:space="preserve"> ADDIN ZOTERO_ITEM CSL_CITATION {"citationID":"w2ohEn9i","properties":{"formattedCitation":"[31]","plainCitation":"[31]","noteIndex":0},"citationItems":[{"id":123,"uris":["http://zotero.org/users/local/K0ok0GCB/items/WS7QP3LE"],"uri":["http://zotero.org/users/local/K0ok0GCB/items/WS7QP3LE"],"itemData":{"id":123,"type":"article-journal","abstract":"The knowledge of the directions of arrival (DOAs) of the signals impinging on an antenna receiver enables the use of adaptive control algorithm suitable for limiting the effects of interferences and increasing the gain towards the desired signals in order to improve the performances of wireless communication systems. In this paper, an innovative multi-resolution approach for the real-time DOA estimation of multiple signals impinging on a planar array is presented. The method is based on a support vector classifier and it exploits a multi-scaling procedure to enhance the angular resolution of the detection process in the regions of incidence of the incoming waves. The data acquired from the array sensors are iteratively processed with a support vector machine (SVM) customized to the problem at hand. The final result is the definition of a map of the probability that a signal impinges on the antenna from a fixed angular direction. Selected numerical results, concerned with both single and multiple signals, are provided to assess potentialities and current limitations of the proposed approach.","container-title":"IEEE Transactions on Antennas and Propagation","DOI":"10.1109/TAP.2009.2024485","ISSN":"1558-2221","issue":"8","note":"event: IEEE Transactions on Antennas and Propagation","page":"2279-2292","source":"IEEE Xplore","title":"An Innovative Multiresolution Approach for DOA Estimation Based on a Support Vector Classification","volume":"57","author":[{"family":"Donelli","given":"M."},{"family":"Viani","given":"F."},{"family":"Rocca","given":"P."},{"family":"Massa","given":"A."}],"issued":{"date-parts":[["2009",8]]}}}],"schema":"https://github.com/citation-style-language/schema/raw/master/csl-citation.json"} </w:instrText>
      </w:r>
      <w:r w:rsidR="00517C56">
        <w:fldChar w:fldCharType="separate"/>
      </w:r>
      <w:r w:rsidR="000162BE" w:rsidRPr="000162BE">
        <w:rPr>
          <w:rFonts w:cs="Times New Roman"/>
        </w:rPr>
        <w:t>[31]</w:t>
      </w:r>
      <w:r w:rsidR="00517C56">
        <w:fldChar w:fldCharType="end"/>
      </w:r>
      <w:r>
        <w:t xml:space="preserve">. </w:t>
      </w:r>
      <w:r w:rsidRPr="005F15EE">
        <w:t xml:space="preserve">More specifically, the knowledge of the azimuth and elevation angle would bring a better exploitation of the BF technology </w:t>
      </w:r>
      <w:r w:rsidR="008931E9">
        <w:t>in the Next-Generation</w:t>
      </w:r>
      <w:r w:rsidRPr="005F15EE">
        <w:t xml:space="preserve"> mobile networks.</w:t>
      </w:r>
    </w:p>
    <w:p w14:paraId="4F03D056" w14:textId="77777777" w:rsidR="00DD523E" w:rsidRDefault="00DD523E" w:rsidP="00DD523E">
      <w:pPr>
        <w:keepNext/>
        <w:ind w:left="0" w:firstLine="0"/>
      </w:pPr>
      <w:r>
        <w:rPr>
          <w:noProof/>
        </w:rPr>
        <w:drawing>
          <wp:inline distT="0" distB="0" distL="0" distR="0" wp14:anchorId="6D02B1C4" wp14:editId="4DB58781">
            <wp:extent cx="5431790" cy="2906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31790" cy="2906395"/>
                    </a:xfrm>
                    <a:prstGeom prst="rect">
                      <a:avLst/>
                    </a:prstGeom>
                  </pic:spPr>
                </pic:pic>
              </a:graphicData>
            </a:graphic>
          </wp:inline>
        </w:drawing>
      </w:r>
    </w:p>
    <w:p w14:paraId="436C163A" w14:textId="5199312D" w:rsidR="00401EC1" w:rsidRDefault="00DD523E" w:rsidP="00DD523E">
      <w:pPr>
        <w:pStyle w:val="Descripcin"/>
      </w:pPr>
      <w:bookmarkStart w:id="13" w:name="_Toc73519486"/>
      <w:r>
        <w:t xml:space="preserve">Figure </w:t>
      </w:r>
      <w:fldSimple w:instr=" SEQ Figure \* ARABIC ">
        <w:r w:rsidR="006A0105">
          <w:rPr>
            <w:noProof/>
          </w:rPr>
          <w:t>2</w:t>
        </w:r>
      </w:fldSimple>
      <w:r>
        <w:t xml:space="preserve">. </w:t>
      </w:r>
      <w:r w:rsidRPr="008D2F2F">
        <w:t xml:space="preserve">Overview of </w:t>
      </w:r>
      <w:r>
        <w:t xml:space="preserve">applications of ML in DOA </w:t>
      </w:r>
      <w:r>
        <w:fldChar w:fldCharType="begin"/>
      </w:r>
      <w:r w:rsidR="000162BE">
        <w:instrText xml:space="preserve"> ADDIN ZOTERO_ITEM CSL_CITATION {"citationID":"G12gzYly","properties":{"formattedCitation":"[35]","plainCitation":"[35]","noteIndex":0},"citationItems":[{"id":159,"uris":["http://zotero.org/users/local/K0ok0GCB/items/YXP9A5FM"],"uri":["http://zotero.org/users/local/K0ok0GCB/items/YXP9A5FM"],"itemData":{"id":159,"type":"article-journal","abstract":"The research and applications of radio direction-finding technology based on machine learning are reviewed. Detailed application scenarios are summarized with focus on the advantages of machine learning-based direction-finding models. Important elements such as problem formulation and model inputs and outputs are introduced in detail. Finally, some valuable future research topics are discussed.","container-title":"Mathematical Problems in Engineering","DOI":"10.1155/2020/8345413","ISSN":"1024-123X, 1563-5147","journalAbbreviation":"Mathematical Problems in Engineering","language":"en","page":"1-9","source":"DOI.org (Crossref)","title":"A Review on Machine Learning-Based Radio Direction Finding","volume":"2020","author":[{"family":"You","given":"Ming-Yi"},{"family":"Lu","given":"An-Nan"},{"family":"Ye","given":"Yun-Xia"},{"family":"Huang","given":"Kai"},{"family":"Jiang","given":"Bin"}],"issued":{"date-parts":[["2020",8,24]]}}}],"schema":"https://github.com/citation-style-language/schema/raw/master/csl-citation.json"} </w:instrText>
      </w:r>
      <w:r>
        <w:fldChar w:fldCharType="separate"/>
      </w:r>
      <w:r w:rsidR="000162BE" w:rsidRPr="000162BE">
        <w:rPr>
          <w:rFonts w:cs="Times New Roman"/>
        </w:rPr>
        <w:t>[35]</w:t>
      </w:r>
      <w:r>
        <w:fldChar w:fldCharType="end"/>
      </w:r>
      <w:r>
        <w:t>.</w:t>
      </w:r>
      <w:bookmarkEnd w:id="13"/>
    </w:p>
    <w:p w14:paraId="3E382787" w14:textId="5243B46B" w:rsidR="008C3B92" w:rsidRDefault="008C3B92" w:rsidP="00C97E54">
      <w:pPr>
        <w:pStyle w:val="Ttulo2"/>
        <w:numPr>
          <w:ilvl w:val="0"/>
          <w:numId w:val="10"/>
        </w:numPr>
        <w:ind w:left="1474"/>
        <w:jc w:val="both"/>
      </w:pPr>
      <w:bookmarkStart w:id="14" w:name="_Toc94807070"/>
      <w:r w:rsidRPr="008C3B92">
        <w:t>RESEARCH PROBLEM</w:t>
      </w:r>
      <w:bookmarkEnd w:id="14"/>
    </w:p>
    <w:p w14:paraId="349E3F38" w14:textId="23352B84" w:rsidR="00812F42" w:rsidRDefault="00812F42" w:rsidP="00812F42">
      <w:r w:rsidRPr="00812F42">
        <w:t xml:space="preserve">The non-existence of a DOA method, with a simple system that detects the azimuth angle and the elevation angle, capable of responding to the needs of the next mobile communication networks and their main </w:t>
      </w:r>
      <w:r>
        <w:t>technologies such as BF</w:t>
      </w:r>
      <w:r w:rsidRPr="00812F42">
        <w:t xml:space="preserve">. </w:t>
      </w:r>
    </w:p>
    <w:p w14:paraId="5762304F" w14:textId="09EBC2D6" w:rsidR="008C3B92" w:rsidRDefault="008C3B92" w:rsidP="00C97E54">
      <w:pPr>
        <w:pStyle w:val="Ttulo2"/>
        <w:numPr>
          <w:ilvl w:val="0"/>
          <w:numId w:val="10"/>
        </w:numPr>
        <w:ind w:left="1474"/>
        <w:jc w:val="both"/>
      </w:pPr>
      <w:bookmarkStart w:id="15" w:name="_Toc94807071"/>
      <w:r w:rsidRPr="008C3B92">
        <w:lastRenderedPageBreak/>
        <w:t>HYPOTHESIS</w:t>
      </w:r>
      <w:bookmarkEnd w:id="15"/>
    </w:p>
    <w:p w14:paraId="74C60E7D" w14:textId="4BA14A40" w:rsidR="008C3B92" w:rsidRPr="00AB5B0D" w:rsidRDefault="008C3B92" w:rsidP="00C97E54">
      <w:pPr>
        <w:pStyle w:val="Ttulo2"/>
        <w:numPr>
          <w:ilvl w:val="0"/>
          <w:numId w:val="10"/>
        </w:numPr>
        <w:ind w:left="1474"/>
        <w:jc w:val="both"/>
      </w:pPr>
      <w:bookmarkStart w:id="16" w:name="_Toc94807072"/>
      <w:r w:rsidRPr="00AB5B0D">
        <w:t>OBJECTIVES</w:t>
      </w:r>
      <w:bookmarkEnd w:id="16"/>
    </w:p>
    <w:p w14:paraId="5138ABFD" w14:textId="2A440EE3" w:rsidR="008C3B92" w:rsidRDefault="008C3B92" w:rsidP="008C3B92">
      <w:r w:rsidRPr="008C3B92">
        <w:t>The main objective of this work is to propose a ML model to the azimuth and elevation angle of a signal coming from. To achieve the latter, the following specific objectives are considered:</w:t>
      </w:r>
    </w:p>
    <w:p w14:paraId="4FAAB00B" w14:textId="5B1F6D19" w:rsidR="004C350B" w:rsidRPr="00CE2799" w:rsidRDefault="004C350B" w:rsidP="00CE2799">
      <w:pPr>
        <w:pStyle w:val="Prrafodelista"/>
      </w:pPr>
      <w:r w:rsidRPr="00CE2799">
        <w:t>Design an antenna system to find DOA</w:t>
      </w:r>
      <w:r w:rsidR="002D7BC9">
        <w:t>.</w:t>
      </w:r>
    </w:p>
    <w:p w14:paraId="0FFBE95E" w14:textId="32D27A4D" w:rsidR="008C3B92" w:rsidRPr="00CE2799" w:rsidRDefault="008C3B92" w:rsidP="00CE2799">
      <w:pPr>
        <w:pStyle w:val="Prrafodelista"/>
      </w:pPr>
      <w:r w:rsidRPr="00CE2799">
        <w:t>Discuss training data preparation and designing for a specific scenario.</w:t>
      </w:r>
    </w:p>
    <w:p w14:paraId="069AB0F1" w14:textId="3335FB16" w:rsidR="008C3B92" w:rsidRPr="00CE2799" w:rsidRDefault="00D71A50" w:rsidP="00CE2799">
      <w:pPr>
        <w:pStyle w:val="Prrafodelista"/>
      </w:pPr>
      <w:r w:rsidRPr="00CE2799">
        <w:t>Analyze</w:t>
      </w:r>
      <w:r w:rsidR="008C3B92" w:rsidRPr="00CE2799">
        <w:t xml:space="preserve"> different proposals to find both angles with ML models.</w:t>
      </w:r>
    </w:p>
    <w:p w14:paraId="10AFF9AF" w14:textId="73C71469" w:rsidR="008C3B92" w:rsidRPr="00CE2799" w:rsidRDefault="00D71A50" w:rsidP="00CE2799">
      <w:pPr>
        <w:pStyle w:val="Prrafodelista"/>
      </w:pPr>
      <w:r w:rsidRPr="00CE2799">
        <w:t>Analyze different ML models.</w:t>
      </w:r>
    </w:p>
    <w:p w14:paraId="2499F804" w14:textId="3A6D8838" w:rsidR="002D7BC9" w:rsidRPr="002D7BC9" w:rsidRDefault="00D71A50" w:rsidP="002D7BC9">
      <w:pPr>
        <w:pStyle w:val="Prrafodelista"/>
      </w:pPr>
      <w:r w:rsidRPr="00CE2799">
        <w:t>Select the best proposal to find the azimuth angle and elevation angle as well as the ML model from simulation results.</w:t>
      </w:r>
    </w:p>
    <w:p w14:paraId="4404AF91" w14:textId="77777777" w:rsidR="00C97E54" w:rsidRDefault="00C97E54" w:rsidP="006B1235">
      <w:pPr>
        <w:pStyle w:val="Ttulo1"/>
        <w:sectPr w:rsidR="00C97E54" w:rsidSect="000233CE">
          <w:footerReference w:type="default" r:id="rId13"/>
          <w:pgSz w:w="12240" w:h="15840"/>
          <w:pgMar w:top="1985" w:right="1418" w:bottom="1418" w:left="2268" w:header="709" w:footer="709" w:gutter="0"/>
          <w:pgNumType w:start="1"/>
          <w:cols w:space="708"/>
          <w:docGrid w:linePitch="360"/>
        </w:sectPr>
      </w:pPr>
    </w:p>
    <w:p w14:paraId="39AB7BB8" w14:textId="47EF57B6" w:rsidR="001A5C38" w:rsidRPr="001A5C38" w:rsidRDefault="002D7BC9" w:rsidP="006B1235">
      <w:pPr>
        <w:pStyle w:val="Ttulo1"/>
      </w:pPr>
      <w:bookmarkStart w:id="17" w:name="_Toc94807073"/>
      <w:r>
        <w:lastRenderedPageBreak/>
        <w:t>CHAPTER 2: SIGNAL AND SYSTEM MODEL</w:t>
      </w:r>
      <w:bookmarkEnd w:id="17"/>
    </w:p>
    <w:p w14:paraId="65E3C362" w14:textId="7CA1752F" w:rsidR="008B055C" w:rsidRDefault="001A5C38" w:rsidP="00E96A35">
      <w:r w:rsidRPr="001A5C38">
        <w:t>We consider a system whi</w:t>
      </w:r>
      <w:r>
        <w:t xml:space="preserve">ch consists of a single channel </w:t>
      </w:r>
      <w:r w:rsidRPr="001A5C38">
        <w:t>rece</w:t>
      </w:r>
      <w:r w:rsidR="00522DC0">
        <w:t xml:space="preserve">iver, and </w:t>
      </w:r>
      <m:oMath>
        <m:r>
          <w:rPr>
            <w:rFonts w:ascii="Cambria Math" w:hAnsi="Cambria Math"/>
          </w:rPr>
          <m:t>N</m:t>
        </m:r>
      </m:oMath>
      <w:r w:rsidR="00522DC0">
        <w:t xml:space="preserve"> direction </w:t>
      </w:r>
      <w:r w:rsidR="00522DC0" w:rsidRPr="001A5C38">
        <w:t>antennas</w:t>
      </w:r>
      <w:r w:rsidR="00522DC0" w:rsidRPr="00522DC0">
        <w:t xml:space="preserve"> positioned uniformly forming a circle</w:t>
      </w:r>
      <w:r>
        <w:t xml:space="preserve">. </w:t>
      </w:r>
      <w:r w:rsidR="00F4389B">
        <w:t>The antenna array is connected to the receiver using a non-reflective Single-Pole-N-Throw (SPNT) RF switch</w:t>
      </w:r>
      <w:r w:rsidR="00C20071">
        <w:t>, see Figure 3</w:t>
      </w:r>
      <w:r w:rsidR="00F4389B">
        <w:t xml:space="preserve">. </w:t>
      </w:r>
      <w:r w:rsidR="00E96A35">
        <w:t xml:space="preserve">The switching period i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96A35">
        <w:t>.</w:t>
      </w:r>
    </w:p>
    <w:p w14:paraId="711610C3" w14:textId="77777777" w:rsidR="00900E0F" w:rsidRDefault="008B055C" w:rsidP="003A2910">
      <w:pPr>
        <w:keepNext/>
      </w:pPr>
      <w:r>
        <w:rPr>
          <w:noProof/>
        </w:rPr>
        <w:drawing>
          <wp:inline distT="0" distB="0" distL="0" distR="0" wp14:anchorId="2673418B" wp14:editId="14501F77">
            <wp:extent cx="4240530" cy="3058510"/>
            <wp:effectExtent l="0" t="0" r="762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ystem-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246047" cy="3062489"/>
                    </a:xfrm>
                    <a:prstGeom prst="rect">
                      <a:avLst/>
                    </a:prstGeom>
                  </pic:spPr>
                </pic:pic>
              </a:graphicData>
            </a:graphic>
          </wp:inline>
        </w:drawing>
      </w:r>
    </w:p>
    <w:p w14:paraId="2E9B9C96" w14:textId="408E04FC" w:rsidR="008B055C" w:rsidRPr="00C178BF" w:rsidRDefault="00900E0F" w:rsidP="00900E0F">
      <w:pPr>
        <w:pStyle w:val="Descripcin"/>
        <w:rPr>
          <w:sz w:val="20"/>
          <w:szCs w:val="20"/>
        </w:rPr>
      </w:pPr>
      <w:bookmarkStart w:id="18" w:name="_Toc73519487"/>
      <w:r w:rsidRPr="00C178BF">
        <w:rPr>
          <w:sz w:val="20"/>
          <w:szCs w:val="20"/>
        </w:rPr>
        <w:t xml:space="preserve">Figure </w:t>
      </w:r>
      <w:r w:rsidR="005B179E" w:rsidRPr="00C178BF">
        <w:rPr>
          <w:sz w:val="20"/>
          <w:szCs w:val="20"/>
        </w:rPr>
        <w:fldChar w:fldCharType="begin"/>
      </w:r>
      <w:r w:rsidR="005B179E" w:rsidRPr="00C178BF">
        <w:rPr>
          <w:sz w:val="20"/>
          <w:szCs w:val="20"/>
        </w:rPr>
        <w:instrText xml:space="preserve"> SEQ Figure \* ARABIC </w:instrText>
      </w:r>
      <w:r w:rsidR="005B179E" w:rsidRPr="00C178BF">
        <w:rPr>
          <w:sz w:val="20"/>
          <w:szCs w:val="20"/>
        </w:rPr>
        <w:fldChar w:fldCharType="separate"/>
      </w:r>
      <w:r w:rsidR="006A0105">
        <w:rPr>
          <w:noProof/>
          <w:sz w:val="20"/>
          <w:szCs w:val="20"/>
        </w:rPr>
        <w:t>3</w:t>
      </w:r>
      <w:r w:rsidR="005B179E" w:rsidRPr="00C178BF">
        <w:rPr>
          <w:noProof/>
          <w:sz w:val="20"/>
          <w:szCs w:val="20"/>
        </w:rPr>
        <w:fldChar w:fldCharType="end"/>
      </w:r>
      <w:r w:rsidR="00577E11" w:rsidRPr="00C178BF">
        <w:rPr>
          <w:noProof/>
          <w:sz w:val="20"/>
          <w:szCs w:val="20"/>
        </w:rPr>
        <w:t>.</w:t>
      </w:r>
      <w:r w:rsidRPr="00C178BF">
        <w:rPr>
          <w:sz w:val="20"/>
          <w:szCs w:val="20"/>
        </w:rPr>
        <w:t xml:space="preserve"> The System Model</w:t>
      </w:r>
      <w:r w:rsidR="00C178BF" w:rsidRPr="00C178BF">
        <w:rPr>
          <w:sz w:val="20"/>
          <w:szCs w:val="20"/>
        </w:rPr>
        <w:t>.</w:t>
      </w:r>
      <w:bookmarkEnd w:id="18"/>
    </w:p>
    <w:p w14:paraId="75CAB834" w14:textId="4DD0BEBA" w:rsidR="0064549C" w:rsidRDefault="00E96A35" w:rsidP="00E96A35">
      <w:pPr>
        <w:rPr>
          <w:rFonts w:eastAsiaTheme="minorEastAsia"/>
        </w:rPr>
      </w:pPr>
      <w:r>
        <w:t xml:space="preserve">This </w:t>
      </w:r>
      <w:r w:rsidR="00E92310">
        <w:t>work is</w:t>
      </w:r>
      <w:r w:rsidR="00E92310" w:rsidRPr="00E92310">
        <w:t xml:space="preserve"> based on the approach of the power received by each of the receiving antennas in the system.</w:t>
      </w:r>
      <w:r w:rsidR="000B4D06">
        <w:t xml:space="preserve"> </w:t>
      </w:r>
      <w:r w:rsidR="00A900EA" w:rsidRPr="00A900EA">
        <w:rPr>
          <w:rFonts w:eastAsiaTheme="minorEastAsia"/>
        </w:rPr>
        <w:t>Then the</w:t>
      </w:r>
      <w:r w:rsidR="00A900EA">
        <w:rPr>
          <w:rFonts w:eastAsiaTheme="minorEastAsia"/>
        </w:rPr>
        <w:t xml:space="preserve"> resulting</w:t>
      </w:r>
      <w:r w:rsidR="00A900EA" w:rsidRPr="00A900EA">
        <w:rPr>
          <w:rFonts w:eastAsiaTheme="minorEastAsia"/>
        </w:rPr>
        <w:t xml:space="preserve"> power received in each of the antennas is given by </w:t>
      </w:r>
      <w:proofErr w:type="spellStart"/>
      <w:r w:rsidR="00A900EA">
        <w:t>Friis</w:t>
      </w:r>
      <w:proofErr w:type="spellEnd"/>
      <w:r w:rsidR="00A900EA">
        <w:t xml:space="preserve"> formula</w:t>
      </w:r>
      <w:r w:rsidR="00A900EA">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6918"/>
        <w:gridCol w:w="757"/>
      </w:tblGrid>
      <w:tr w:rsidR="00396DBB" w14:paraId="3D1DE7F2" w14:textId="77777777" w:rsidTr="001C57EA">
        <w:tc>
          <w:tcPr>
            <w:tcW w:w="879" w:type="dxa"/>
            <w:vAlign w:val="center"/>
          </w:tcPr>
          <w:p w14:paraId="4C298C99" w14:textId="77777777" w:rsidR="00396DBB" w:rsidRDefault="00396DBB" w:rsidP="00347713">
            <w:pPr>
              <w:spacing w:before="240" w:after="240"/>
              <w:jc w:val="center"/>
            </w:pPr>
          </w:p>
        </w:tc>
        <w:tc>
          <w:tcPr>
            <w:tcW w:w="6918" w:type="dxa"/>
            <w:vAlign w:val="center"/>
          </w:tcPr>
          <w:p w14:paraId="7103A405" w14:textId="24389A10" w:rsidR="00396DBB" w:rsidRDefault="00240F7B" w:rsidP="001C57EA">
            <w:pPr>
              <w:keepNext/>
              <w:spacing w:before="240" w:after="240"/>
              <w:ind w:left="0" w:firstLine="0"/>
              <w:jc w:val="center"/>
            </w:pPr>
            <m:oMathPara>
              <m:oMath>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n</m:t>
                    </m:r>
                  </m:sub>
                </m:sSub>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f</m:t>
                        </m:r>
                      </m:sub>
                    </m:sSub>
                  </m:den>
                </m:f>
              </m:oMath>
            </m:oMathPara>
          </w:p>
        </w:tc>
        <w:tc>
          <w:tcPr>
            <w:tcW w:w="757" w:type="dxa"/>
            <w:vAlign w:val="center"/>
          </w:tcPr>
          <w:p w14:paraId="33B836DF" w14:textId="7D929D3E" w:rsidR="00396DBB" w:rsidRPr="00467AC1" w:rsidRDefault="00396DBB" w:rsidP="001C57EA">
            <w:pPr>
              <w:pStyle w:val="Descripcin"/>
              <w:spacing w:before="240" w:after="240"/>
              <w:ind w:left="0" w:firstLine="0"/>
            </w:pPr>
            <w:r>
              <w:t>Eq. 2</w:t>
            </w:r>
          </w:p>
        </w:tc>
      </w:tr>
      <w:tr w:rsidR="001C57EA" w14:paraId="0B5313D6" w14:textId="77777777" w:rsidTr="001C57EA">
        <w:tc>
          <w:tcPr>
            <w:tcW w:w="879" w:type="dxa"/>
            <w:vAlign w:val="center"/>
          </w:tcPr>
          <w:p w14:paraId="64C21245" w14:textId="77777777" w:rsidR="001C57EA" w:rsidRDefault="001C57EA" w:rsidP="00347713">
            <w:pPr>
              <w:spacing w:before="240" w:after="240"/>
              <w:jc w:val="center"/>
            </w:pPr>
          </w:p>
        </w:tc>
        <w:tc>
          <w:tcPr>
            <w:tcW w:w="6918" w:type="dxa"/>
            <w:vAlign w:val="center"/>
          </w:tcPr>
          <w:p w14:paraId="0443C553" w14:textId="48D4D13D" w:rsidR="001C57EA" w:rsidRDefault="00240F7B" w:rsidP="001C57EA">
            <w:pPr>
              <w:keepNext/>
              <w:spacing w:before="240" w:after="240"/>
              <w:ind w:left="0" w:firstLine="0"/>
              <w:jc w:val="center"/>
              <w:rPr>
                <w:rFonts w:eastAsia="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n</m:t>
                    </m:r>
                  </m:sub>
                </m:sSub>
                <m:d>
                  <m:dPr>
                    <m:ctrlPr>
                      <w:rPr>
                        <w:rFonts w:ascii="Cambria Math" w:eastAsiaTheme="minorEastAsia" w:hAnsi="Cambria Math"/>
                        <w:i/>
                      </w:rPr>
                    </m:ctrlPr>
                  </m:dPr>
                  <m:e>
                    <m:r>
                      <w:rPr>
                        <w:rFonts w:ascii="Cambria Math" w:eastAsiaTheme="minorEastAsia" w:hAnsi="Cambria Math"/>
                      </w:rPr>
                      <m:t>dB</m:t>
                    </m:r>
                  </m:e>
                </m:d>
                <m: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d>
                  <m:dPr>
                    <m:ctrlPr>
                      <w:rPr>
                        <w:rFonts w:ascii="Cambria Math" w:hAnsi="Cambria Math"/>
                        <w:i/>
                      </w:rPr>
                    </m:ctrlPr>
                  </m:dPr>
                  <m:e>
                    <m:r>
                      <w:rPr>
                        <w:rFonts w:ascii="Cambria Math" w:hAnsi="Cambria Math"/>
                      </w:rPr>
                      <m:t>dB</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d>
                  <m:dPr>
                    <m:ctrlPr>
                      <w:rPr>
                        <w:rFonts w:ascii="Cambria Math" w:hAnsi="Cambria Math"/>
                        <w:i/>
                      </w:rPr>
                    </m:ctrlPr>
                  </m:dPr>
                  <m:e>
                    <m:r>
                      <w:rPr>
                        <w:rFonts w:ascii="Cambria Math" w:hAnsi="Cambria Math"/>
                      </w:rPr>
                      <m:t>dB</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n</m:t>
                    </m:r>
                  </m:sub>
                </m:sSub>
                <m:d>
                  <m:dPr>
                    <m:ctrlPr>
                      <w:rPr>
                        <w:rFonts w:ascii="Cambria Math" w:hAnsi="Cambria Math"/>
                        <w:i/>
                      </w:rPr>
                    </m:ctrlPr>
                  </m:dPr>
                  <m:e>
                    <m:r>
                      <w:rPr>
                        <w:rFonts w:ascii="Cambria Math" w:hAnsi="Cambria Math"/>
                      </w:rPr>
                      <m:t>dB</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m:t>
                    </m:r>
                  </m:sub>
                </m:sSub>
                <m:d>
                  <m:dPr>
                    <m:ctrlPr>
                      <w:rPr>
                        <w:rFonts w:ascii="Cambria Math" w:hAnsi="Cambria Math"/>
                        <w:i/>
                      </w:rPr>
                    </m:ctrlPr>
                  </m:dPr>
                  <m:e>
                    <m:r>
                      <w:rPr>
                        <w:rFonts w:ascii="Cambria Math" w:hAnsi="Cambria Math"/>
                      </w:rPr>
                      <m:t>dB</m:t>
                    </m:r>
                  </m:e>
                </m:d>
              </m:oMath>
            </m:oMathPara>
          </w:p>
        </w:tc>
        <w:tc>
          <w:tcPr>
            <w:tcW w:w="757" w:type="dxa"/>
            <w:vAlign w:val="center"/>
          </w:tcPr>
          <w:p w14:paraId="36F5B5FA" w14:textId="78482720" w:rsidR="001C57EA" w:rsidRDefault="001C57EA" w:rsidP="001C57EA">
            <w:pPr>
              <w:pStyle w:val="Descripcin"/>
              <w:spacing w:before="240" w:after="240"/>
              <w:ind w:left="0" w:firstLine="0"/>
            </w:pPr>
            <w:r>
              <w:t>Eq. 3</w:t>
            </w:r>
          </w:p>
        </w:tc>
      </w:tr>
    </w:tbl>
    <w:p w14:paraId="12C3939B" w14:textId="684D4992" w:rsidR="00754AF0" w:rsidRDefault="001C57EA" w:rsidP="00754AF0">
      <w:r>
        <w:rPr>
          <w:rFonts w:eastAsiaTheme="minorEastAsia"/>
        </w:rPr>
        <w:lastRenderedPageBreak/>
        <w:t xml:space="preserve">Where </w:t>
      </w:r>
      <m:oMath>
        <m:r>
          <w:rPr>
            <w:rFonts w:ascii="Cambria Math" w:hAnsi="Cambria Math"/>
          </w:rPr>
          <m:t>n</m:t>
        </m:r>
      </m:oMath>
      <w:r>
        <w:rPr>
          <w:rFonts w:eastAsiaTheme="minorEastAsia"/>
        </w:rPr>
        <w:t xml:space="preserve"> </w:t>
      </w:r>
      <m:oMath>
        <m:r>
          <w:rPr>
            <w:rFonts w:ascii="Cambria Math" w:eastAsiaTheme="minorEastAsia" w:hAnsi="Cambria Math"/>
          </w:rPr>
          <m:t>∈</m:t>
        </m:r>
      </m:oMath>
      <w:r>
        <w:rPr>
          <w:rFonts w:eastAsiaTheme="minorEastAsia"/>
        </w:rPr>
        <w:t xml:space="preserve"> {1, …, </w:t>
      </w:r>
      <m:oMath>
        <m:r>
          <w:rPr>
            <w:rFonts w:ascii="Cambria Math" w:eastAsiaTheme="minorEastAsia" w:hAnsi="Cambria Math"/>
          </w:rPr>
          <m:t>N</m:t>
        </m:r>
      </m:oMath>
      <w:r>
        <w:rPr>
          <w:rFonts w:eastAsiaTheme="minorEastAsia"/>
        </w:rPr>
        <w:t>},</w:t>
      </w:r>
      <w:r w:rsidR="00582D70">
        <w:t xml:space="preserve">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64549C">
        <w:t xml:space="preserve"> </w:t>
      </w:r>
      <w:r w:rsidR="00582D70">
        <w:t xml:space="preserve">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64549C">
        <w:rPr>
          <w:rFonts w:eastAsiaTheme="minorEastAsia"/>
        </w:rPr>
        <w:t xml:space="preserve"> </w:t>
      </w:r>
      <w:r w:rsidR="00582D70">
        <w:rPr>
          <w:rFonts w:eastAsiaTheme="minorEastAsia"/>
        </w:rPr>
        <w:t xml:space="preserve">are power and gain </w:t>
      </w:r>
      <w:r w:rsidR="00582D70" w:rsidRPr="00582D70">
        <w:rPr>
          <w:rFonts w:eastAsiaTheme="minorEastAsia"/>
        </w:rPr>
        <w:t>of the transmitting antenna</w:t>
      </w:r>
      <w:r w:rsidR="00582D70">
        <w:rPr>
          <w:rFonts w:eastAsiaTheme="minorEastAsia"/>
        </w:rPr>
        <w:t xml:space="preserve"> respectively</w:t>
      </w:r>
      <w:r w:rsidR="00754AF0">
        <w:rPr>
          <w:rFonts w:eastAsiaTheme="minorEastAsia"/>
        </w:rPr>
        <w:t xml:space="preserve">, </w:t>
      </w:r>
      <m:oMath>
        <m:sSub>
          <m:sSubPr>
            <m:ctrlPr>
              <w:rPr>
                <w:rFonts w:ascii="Cambria Math" w:hAnsi="Cambria Math"/>
                <w:i/>
              </w:rPr>
            </m:ctrlPr>
          </m:sSubPr>
          <m:e>
            <m:r>
              <w:rPr>
                <w:rFonts w:ascii="Cambria Math" w:hAnsi="Cambria Math"/>
              </w:rPr>
              <m:t>G</m:t>
            </m:r>
          </m:e>
          <m:sub>
            <m:r>
              <w:rPr>
                <w:rFonts w:ascii="Cambria Math" w:hAnsi="Cambria Math"/>
              </w:rPr>
              <m:t>n</m:t>
            </m:r>
          </m:sub>
        </m:sSub>
      </m:oMath>
      <w:r w:rsidR="00582D70">
        <w:rPr>
          <w:rFonts w:eastAsiaTheme="minorEastAsia"/>
        </w:rPr>
        <w:t xml:space="preserve"> </w:t>
      </w:r>
      <w:r w:rsidR="0064549C">
        <w:t xml:space="preserve">is the </w:t>
      </w:r>
      <w:r w:rsidR="00754AF0">
        <w:t>gain of the receiving antenna</w:t>
      </w:r>
      <w:r w:rsidR="00E40D94">
        <w:t xml:space="preserve"> </w:t>
      </w:r>
      <w:r w:rsidR="00754AF0">
        <w:t>and</w:t>
      </w:r>
      <w:r w:rsidR="0064549C">
        <w:t xml:space="preserve"> </w:t>
      </w:r>
      <w:commentRangeStart w:id="19"/>
      <m:oMath>
        <m:r>
          <w:rPr>
            <w:rFonts w:ascii="Cambria Math" w:eastAsia="Calibri" w:hAnsi="Cambria Math" w:cs="Times New Roman"/>
          </w:rPr>
          <m:t>λ</m:t>
        </m:r>
        <w:commentRangeEnd w:id="19"/>
        <m:r>
          <m:rPr>
            <m:sty m:val="p"/>
          </m:rPr>
          <w:rPr>
            <w:rStyle w:val="Refdecomentario"/>
            <w:rFonts w:ascii="Cambria Math" w:hAnsi="Cambria Math"/>
          </w:rPr>
          <w:commentReference w:id="19"/>
        </m:r>
      </m:oMath>
      <w:r w:rsidR="00754AF0">
        <w:t xml:space="preserve"> is the signal wavelength</w:t>
      </w:r>
      <w:r w:rsidR="00A900EA">
        <w:t xml:space="preserve"> (see Figure 4)</w:t>
      </w:r>
      <w:r w:rsidR="00754AF0">
        <w:t xml:space="preserve">. </w:t>
      </w:r>
      <m:oMath>
        <m:sSub>
          <m:sSubPr>
            <m:ctrlPr>
              <w:rPr>
                <w:rFonts w:ascii="Cambria Math" w:hAnsi="Cambria Math"/>
                <w:i/>
              </w:rPr>
            </m:ctrlPr>
          </m:sSubPr>
          <m:e>
            <m:r>
              <w:rPr>
                <w:rFonts w:ascii="Cambria Math" w:hAnsi="Cambria Math"/>
              </w:rPr>
              <m:t>L</m:t>
            </m:r>
          </m:e>
          <m:sub>
            <m:r>
              <w:rPr>
                <w:rFonts w:ascii="Cambria Math" w:hAnsi="Cambria Math"/>
              </w:rPr>
              <m:t>f</m:t>
            </m:r>
          </m:sub>
        </m:sSub>
      </m:oMath>
      <w:r w:rsidR="00217599">
        <w:rPr>
          <w:rFonts w:eastAsiaTheme="minorEastAsia"/>
        </w:rPr>
        <w:t xml:space="preserve"> is the</w:t>
      </w:r>
      <w:r w:rsidR="00217599" w:rsidRPr="00217599">
        <w:t xml:space="preserve"> </w:t>
      </w:r>
      <w:r w:rsidR="00217599" w:rsidRPr="00754AF0">
        <w:t>effect of the p</w:t>
      </w:r>
      <w:r w:rsidR="00217599">
        <w:t xml:space="preserve">ropagation path, which causes </w:t>
      </w:r>
      <m:oMath>
        <m:sSub>
          <m:sSubPr>
            <m:ctrlPr>
              <w:rPr>
                <w:rFonts w:ascii="Cambria Math" w:hAnsi="Cambria Math"/>
                <w:i/>
              </w:rPr>
            </m:ctrlPr>
          </m:sSubPr>
          <m:e>
            <m:r>
              <w:rPr>
                <w:rFonts w:ascii="Cambria Math" w:hAnsi="Cambria Math"/>
              </w:rPr>
              <m:t>P</m:t>
            </m:r>
          </m:e>
          <m:sub>
            <m:r>
              <w:rPr>
                <w:rFonts w:ascii="Cambria Math" w:hAnsi="Cambria Math"/>
              </w:rPr>
              <m:t>r</m:t>
            </m:r>
          </m:sub>
        </m:sSub>
      </m:oMath>
      <w:r w:rsidR="00217599" w:rsidRPr="00754AF0">
        <w:t xml:space="preserve"> to attenuate w</w:t>
      </w:r>
      <w:r w:rsidR="00217599">
        <w:t xml:space="preserve">ith the square of the distance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252FAE">
        <w:rPr>
          <w:rFonts w:eastAsiaTheme="minorEastAsia"/>
        </w:rPr>
        <w:t xml:space="preserve"> to transmitting antenna</w:t>
      </w:r>
      <w:r w:rsidR="00217599" w:rsidRPr="00754AF0">
        <w:t>, can be quantified by defining the free-space loss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217599" w14:paraId="199353AD" w14:textId="77777777" w:rsidTr="001870C6">
        <w:tc>
          <w:tcPr>
            <w:tcW w:w="1127" w:type="dxa"/>
            <w:vAlign w:val="center"/>
          </w:tcPr>
          <w:p w14:paraId="77089F98" w14:textId="77777777" w:rsidR="00217599" w:rsidRDefault="00217599" w:rsidP="001870C6">
            <w:pPr>
              <w:spacing w:before="240" w:after="240"/>
              <w:jc w:val="center"/>
            </w:pPr>
          </w:p>
        </w:tc>
        <w:tc>
          <w:tcPr>
            <w:tcW w:w="4954" w:type="dxa"/>
            <w:vAlign w:val="center"/>
          </w:tcPr>
          <w:p w14:paraId="20DF731F" w14:textId="0786215A" w:rsidR="00217599" w:rsidRDefault="00240F7B" w:rsidP="001870C6">
            <w:pPr>
              <w:keepNext/>
              <w:spacing w:before="240" w:after="240"/>
              <w:ind w:left="0" w:firstLine="0"/>
            </w:pPr>
            <m:oMathPara>
              <m:oMath>
                <m:sSub>
                  <m:sSubPr>
                    <m:ctrlPr>
                      <w:rPr>
                        <w:rFonts w:ascii="Cambria Math" w:hAnsi="Cambria Math"/>
                        <w:i/>
                      </w:rPr>
                    </m:ctrlPr>
                  </m:sSubPr>
                  <m:e>
                    <m:r>
                      <w:rPr>
                        <w:rFonts w:ascii="Cambria Math" w:hAnsi="Cambria Math"/>
                      </w:rPr>
                      <m:t>L</m:t>
                    </m:r>
                  </m:e>
                  <m:sub>
                    <m:r>
                      <w:rPr>
                        <w:rFonts w:ascii="Cambria Math" w:hAnsi="Cambria Math"/>
                      </w:rPr>
                      <m:t>f</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4π</m:t>
                            </m:r>
                            <m:sSub>
                              <m:sSubPr>
                                <m:ctrlPr>
                                  <w:rPr>
                                    <w:rFonts w:ascii="Cambria Math" w:hAnsi="Cambria Math"/>
                                    <w:i/>
                                  </w:rPr>
                                </m:ctrlPr>
                              </m:sSubPr>
                              <m:e>
                                <m:r>
                                  <w:rPr>
                                    <w:rFonts w:ascii="Cambria Math" w:hAnsi="Cambria Math"/>
                                  </w:rPr>
                                  <m:t>d</m:t>
                                </m:r>
                              </m:e>
                              <m:sub>
                                <m:r>
                                  <w:rPr>
                                    <w:rFonts w:ascii="Cambria Math" w:hAnsi="Cambria Math"/>
                                  </w:rPr>
                                  <m:t>n</m:t>
                                </m:r>
                              </m:sub>
                            </m:sSub>
                          </m:num>
                          <m:den>
                            <m:r>
                              <w:rPr>
                                <w:rFonts w:ascii="Cambria Math" w:eastAsia="Calibri" w:hAnsi="Cambria Math" w:cs="Times New Roman"/>
                              </w:rPr>
                              <m:t>λ</m:t>
                            </m:r>
                          </m:den>
                        </m:f>
                      </m:e>
                    </m:d>
                  </m:e>
                  <m:sup>
                    <m:r>
                      <w:rPr>
                        <w:rFonts w:ascii="Cambria Math" w:hAnsi="Cambria Math"/>
                      </w:rPr>
                      <m:t>2</m:t>
                    </m:r>
                  </m:sup>
                </m:sSup>
              </m:oMath>
            </m:oMathPara>
          </w:p>
        </w:tc>
        <w:tc>
          <w:tcPr>
            <w:tcW w:w="2453" w:type="dxa"/>
            <w:vAlign w:val="center"/>
          </w:tcPr>
          <w:p w14:paraId="37502B21" w14:textId="77777777" w:rsidR="00217599" w:rsidRPr="00467AC1" w:rsidRDefault="00217599" w:rsidP="001870C6">
            <w:pPr>
              <w:pStyle w:val="Descripcin"/>
              <w:spacing w:before="240" w:after="240"/>
              <w:jc w:val="right"/>
            </w:pPr>
            <w:r>
              <w:t>Eq. 3</w:t>
            </w:r>
          </w:p>
        </w:tc>
      </w:tr>
    </w:tbl>
    <w:p w14:paraId="01C1581F" w14:textId="77777777" w:rsidR="00104AA2" w:rsidRDefault="00104AA2" w:rsidP="00104AA2">
      <w:pPr>
        <w:keepNext/>
      </w:pPr>
      <w:r>
        <w:rPr>
          <w:noProof/>
        </w:rPr>
        <w:drawing>
          <wp:inline distT="0" distB="0" distL="0" distR="0" wp14:anchorId="4216DB15" wp14:editId="01DF7AB1">
            <wp:extent cx="4705350" cy="16478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05350" cy="1647825"/>
                    </a:xfrm>
                    <a:prstGeom prst="rect">
                      <a:avLst/>
                    </a:prstGeom>
                  </pic:spPr>
                </pic:pic>
              </a:graphicData>
            </a:graphic>
          </wp:inline>
        </w:drawing>
      </w:r>
    </w:p>
    <w:p w14:paraId="511C71AD" w14:textId="069BA3A0" w:rsidR="00104AA2" w:rsidRDefault="00104AA2" w:rsidP="00104AA2">
      <w:pPr>
        <w:pStyle w:val="Descripcin"/>
      </w:pPr>
      <w:r>
        <w:t xml:space="preserve">Figure </w:t>
      </w:r>
      <w:fldSimple w:instr=" SEQ Figure \* ARABIC ">
        <w:r w:rsidR="006A0105">
          <w:rPr>
            <w:noProof/>
          </w:rPr>
          <w:t>4</w:t>
        </w:r>
      </w:fldSimple>
      <w:r w:rsidR="00A900EA">
        <w:t>.</w:t>
      </w:r>
      <w:r>
        <w:t xml:space="preserve"> </w:t>
      </w:r>
      <w:r w:rsidRPr="00917AC2">
        <w:t>Transmitting and receiving antennas.</w:t>
      </w:r>
    </w:p>
    <w:p w14:paraId="0ABCA152" w14:textId="203E1082" w:rsidR="004D7C73" w:rsidRDefault="004D7C73" w:rsidP="004167D5">
      <w:r w:rsidRPr="004D7C73">
        <w:t>Such a gain model for communicating antenn</w:t>
      </w:r>
      <w:r w:rsidR="003123C7">
        <w:t>as is illustrated in Figures 3 and 4</w:t>
      </w:r>
      <w:r w:rsidRPr="004D7C73">
        <w:t>. An additiona</w:t>
      </w:r>
      <w:r>
        <w:t xml:space="preserve">l loss factor, </w:t>
      </w:r>
      <m:oMath>
        <m:sSub>
          <m:sSubPr>
            <m:ctrlPr>
              <w:rPr>
                <w:rFonts w:ascii="Cambria Math" w:hAnsi="Cambria Math"/>
                <w:i/>
              </w:rPr>
            </m:ctrlPr>
          </m:sSubPr>
          <m:e>
            <m:r>
              <w:rPr>
                <w:rFonts w:ascii="Cambria Math" w:hAnsi="Cambria Math"/>
              </w:rPr>
              <m:t>L</m:t>
            </m:r>
          </m:e>
          <m:sub>
            <m:r>
              <w:rPr>
                <w:rFonts w:ascii="Cambria Math" w:hAnsi="Cambria Math"/>
              </w:rPr>
              <m:t>other</m:t>
            </m:r>
          </m:sub>
        </m:sSub>
      </m:oMath>
      <w:r w:rsidRPr="004D7C73">
        <w:t>, may be introduced, if necessary, representing other losses, such as atmospheric absorption and scattering.</w:t>
      </w:r>
      <w:r>
        <w:t xml:space="preserve"> </w:t>
      </w:r>
    </w:p>
    <w:p w14:paraId="273F5671" w14:textId="66ED68AC" w:rsidR="004202F1" w:rsidRDefault="00252FAE" w:rsidP="004202F1">
      <w:pPr>
        <w:pStyle w:val="Ttulo2"/>
        <w:numPr>
          <w:ilvl w:val="0"/>
          <w:numId w:val="12"/>
        </w:numPr>
        <w:ind w:left="1514"/>
      </w:pPr>
      <w:bookmarkStart w:id="20" w:name="_Toc94807074"/>
      <w:r w:rsidRPr="006C6CEC">
        <w:t>Geometric Model</w:t>
      </w:r>
      <w:bookmarkEnd w:id="20"/>
    </w:p>
    <w:p w14:paraId="3CD57570" w14:textId="49EE36C8" w:rsidR="004202F1" w:rsidRPr="004202F1" w:rsidRDefault="004202F1" w:rsidP="004202F1">
      <w:pPr>
        <w:pStyle w:val="Ttulo3"/>
      </w:pPr>
      <w:r>
        <w:t>Antennas coordinates</w:t>
      </w:r>
    </w:p>
    <w:p w14:paraId="771EE141" w14:textId="55733D8E" w:rsidR="00C72073" w:rsidRDefault="00252FAE" w:rsidP="00C72073">
      <w:r>
        <w:t>We consider a Cartesian coordinate system with orth</w:t>
      </w:r>
      <w:r w:rsidR="006C6CEC">
        <w:t>ogonal unit directions (</w:t>
      </w:r>
      <m:oMath>
        <m:acc>
          <m:accPr>
            <m:ctrlPr>
              <w:rPr>
                <w:rFonts w:ascii="Cambria Math" w:hAnsi="Cambria Math"/>
                <w:i/>
              </w:rPr>
            </m:ctrlPr>
          </m:accPr>
          <m:e>
            <m:r>
              <w:rPr>
                <w:rFonts w:ascii="Cambria Math" w:hAnsi="Cambria Math"/>
              </w:rPr>
              <m:t>x</m:t>
            </m:r>
          </m:e>
        </m:acc>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m:t>
        </m:r>
        <m:acc>
          <m:accPr>
            <m:ctrlPr>
              <w:rPr>
                <w:rFonts w:ascii="Cambria Math" w:hAnsi="Cambria Math"/>
                <w:i/>
              </w:rPr>
            </m:ctrlPr>
          </m:accPr>
          <m:e>
            <m:r>
              <w:rPr>
                <w:rFonts w:ascii="Cambria Math" w:hAnsi="Cambria Math"/>
              </w:rPr>
              <m:t>z</m:t>
            </m:r>
          </m:e>
        </m:acc>
      </m:oMath>
      <w:r w:rsidR="006C6CEC">
        <w:t xml:space="preserve">) as a reference coordinate system. </w:t>
      </w:r>
      <m:oMath>
        <m:r>
          <w:rPr>
            <w:rFonts w:ascii="Cambria Math" w:hAnsi="Cambria Math"/>
          </w:rPr>
          <m:t>N</m:t>
        </m:r>
      </m:oMath>
      <w:r w:rsidR="006C6CEC">
        <w:t xml:space="preserve"> direction </w:t>
      </w:r>
      <w:r w:rsidR="006C6CEC" w:rsidRPr="001A5C38">
        <w:t>antennas</w:t>
      </w:r>
      <w:r w:rsidR="006C6CEC">
        <w:t xml:space="preserve"> are</w:t>
      </w:r>
      <w:r w:rsidR="006C6CEC" w:rsidRPr="00522DC0">
        <w:t xml:space="preserve"> positioned uniformly forming a circle</w:t>
      </w:r>
      <w:r w:rsidR="006C6CEC">
        <w:t xml:space="preserve"> on the </w:t>
      </w:r>
      <m:oMath>
        <m:r>
          <w:rPr>
            <w:rFonts w:ascii="Cambria Math" w:hAnsi="Cambria Math"/>
          </w:rPr>
          <m:t>x_y</m:t>
        </m:r>
      </m:oMath>
      <w:r w:rsidR="006C6CEC" w:rsidRPr="006C6CEC">
        <w:t xml:space="preserve"> plane</w:t>
      </w:r>
      <w:r w:rsidR="006C6CEC">
        <w:t xml:space="preserve"> and the first antenna being at the </w:t>
      </w:r>
      <m:oMath>
        <m:r>
          <w:rPr>
            <w:rFonts w:ascii="Cambria Math" w:hAnsi="Cambria Math"/>
          </w:rPr>
          <m:t>x</m:t>
        </m:r>
      </m:oMath>
      <w:r w:rsidR="006C6CEC">
        <w:rPr>
          <w:rFonts w:eastAsiaTheme="minorEastAsia"/>
        </w:rPr>
        <w:t xml:space="preserve"> axis</w:t>
      </w:r>
      <w:r w:rsidR="003123C7">
        <w:rPr>
          <w:rFonts w:eastAsiaTheme="minorEastAsia"/>
        </w:rPr>
        <w:t xml:space="preserve"> (see Figure 5)</w:t>
      </w:r>
      <w:r>
        <w:t>.</w:t>
      </w:r>
      <w:r w:rsidR="00C72073">
        <w:t xml:space="preserve"> The each of antennas have coordinat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0</m:t>
            </m:r>
          </m:e>
        </m:d>
      </m:oMath>
      <w:r w:rsidR="00C72073">
        <w:t xml:space="preserve"> and the first antenna have coordinate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0</m:t>
            </m:r>
          </m:e>
        </m:d>
      </m:oMath>
      <w:r w:rsidR="00A523EE">
        <w:t xml:space="preserve">. </w:t>
      </w:r>
      <w:r w:rsidR="005E36E3" w:rsidRPr="005E36E3">
        <w:t>The antennas being uniformly distributed forming a circle will have a separation to the</w:t>
      </w:r>
      <w:r w:rsidR="003123C7">
        <w:t xml:space="preserve"> </w:t>
      </w:r>
      <m:oMath>
        <m:r>
          <w:rPr>
            <w:rFonts w:ascii="Cambria Math" w:hAnsi="Cambria Math"/>
          </w:rPr>
          <m:t>x</m:t>
        </m:r>
      </m:oMath>
      <w:r w:rsidR="005E36E3" w:rsidRPr="005E36E3">
        <w:t xml:space="preserve"> axis of</w:t>
      </w:r>
      <w:r w:rsidR="001B6475">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1B6475" w14:paraId="67229B29" w14:textId="77777777" w:rsidTr="001870C6">
        <w:tc>
          <w:tcPr>
            <w:tcW w:w="1127" w:type="dxa"/>
            <w:vAlign w:val="center"/>
          </w:tcPr>
          <w:p w14:paraId="54C1E6CC" w14:textId="77777777" w:rsidR="001B6475" w:rsidRDefault="001B6475" w:rsidP="001870C6">
            <w:pPr>
              <w:spacing w:before="240" w:after="240"/>
              <w:jc w:val="center"/>
            </w:pPr>
          </w:p>
        </w:tc>
        <w:tc>
          <w:tcPr>
            <w:tcW w:w="4954" w:type="dxa"/>
            <w:vAlign w:val="center"/>
          </w:tcPr>
          <w:p w14:paraId="2DC00EDB" w14:textId="2C05F58E" w:rsidR="001B6475" w:rsidRDefault="00240F7B" w:rsidP="00627167">
            <w:pPr>
              <w:keepNext/>
              <w:spacing w:before="240" w:after="240"/>
              <w:ind w:left="0" w:firstLine="0"/>
            </w:pPr>
            <m:oMathPara>
              <m:oMath>
                <m:sSub>
                  <m:sSubPr>
                    <m:ctrlPr>
                      <w:rPr>
                        <w:rFonts w:ascii="Cambria Math" w:hAnsi="Cambria Math"/>
                        <w:i/>
                      </w:rPr>
                    </m:ctrlPr>
                  </m:sSubPr>
                  <m:e>
                    <m:r>
                      <w:rPr>
                        <w:rFonts w:ascii="Cambria Math" w:hAnsi="Cambria Math"/>
                      </w:rPr>
                      <m:t>φ</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360*n</m:t>
                    </m:r>
                  </m:num>
                  <m:den>
                    <m:r>
                      <w:rPr>
                        <w:rFonts w:ascii="Cambria Math" w:hAnsi="Cambria Math"/>
                      </w:rPr>
                      <m:t>N</m:t>
                    </m:r>
                  </m:den>
                </m:f>
              </m:oMath>
            </m:oMathPara>
          </w:p>
        </w:tc>
        <w:tc>
          <w:tcPr>
            <w:tcW w:w="2453" w:type="dxa"/>
            <w:vAlign w:val="center"/>
          </w:tcPr>
          <w:p w14:paraId="3C06ACDE" w14:textId="77777777" w:rsidR="001B6475" w:rsidRPr="00467AC1" w:rsidRDefault="001B6475" w:rsidP="001870C6">
            <w:pPr>
              <w:pStyle w:val="Descripcin"/>
              <w:spacing w:before="240" w:after="240"/>
              <w:jc w:val="right"/>
            </w:pPr>
            <w:r>
              <w:t>Eq. 3</w:t>
            </w:r>
          </w:p>
        </w:tc>
      </w:tr>
    </w:tbl>
    <w:p w14:paraId="5344B237" w14:textId="7D90CE46" w:rsidR="00627167" w:rsidRDefault="00627167" w:rsidP="004167D5">
      <w:r w:rsidRPr="00627167">
        <w:t>The radius of the circle formed</w:t>
      </w:r>
      <w:r>
        <w:t xml:space="preserve"> by the antennas is denoted by </w:t>
      </w:r>
      <m:oMath>
        <m:r>
          <w:rPr>
            <w:rFonts w:ascii="Cambria Math" w:hAnsi="Cambria Math"/>
          </w:rPr>
          <m:t>r</m:t>
        </m:r>
      </m:oMath>
      <w:r w:rsidRPr="00627167">
        <w:t>. Then the coordinates of the antennas ar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627167" w14:paraId="44AEAB6B" w14:textId="77777777" w:rsidTr="001870C6">
        <w:tc>
          <w:tcPr>
            <w:tcW w:w="1127" w:type="dxa"/>
            <w:vAlign w:val="center"/>
          </w:tcPr>
          <w:p w14:paraId="62ECB222" w14:textId="77777777" w:rsidR="00627167" w:rsidRDefault="00627167" w:rsidP="001870C6">
            <w:pPr>
              <w:spacing w:before="240" w:after="240"/>
              <w:jc w:val="center"/>
            </w:pPr>
          </w:p>
        </w:tc>
        <w:tc>
          <w:tcPr>
            <w:tcW w:w="4954" w:type="dxa"/>
            <w:vAlign w:val="center"/>
          </w:tcPr>
          <w:p w14:paraId="2D7AAD47" w14:textId="4EA74A0A" w:rsidR="00627167" w:rsidRDefault="00240F7B" w:rsidP="00627167">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r</m:t>
                </m:r>
                <w:bookmarkStart w:id="21" w:name="_GoBack"/>
                <w:bookmarkEnd w:id="21"/>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n</m:t>
                        </m:r>
                      </m:sub>
                    </m:sSub>
                  </m:e>
                </m:d>
              </m:oMath>
            </m:oMathPara>
          </w:p>
        </w:tc>
        <w:tc>
          <w:tcPr>
            <w:tcW w:w="2453" w:type="dxa"/>
            <w:vAlign w:val="center"/>
          </w:tcPr>
          <w:p w14:paraId="565637FC" w14:textId="77777777" w:rsidR="00627167" w:rsidRPr="00467AC1" w:rsidRDefault="00627167" w:rsidP="001870C6">
            <w:pPr>
              <w:pStyle w:val="Descripcin"/>
              <w:spacing w:before="240" w:after="240"/>
              <w:jc w:val="right"/>
            </w:pPr>
            <w:r>
              <w:t>Eq. 3</w:t>
            </w:r>
          </w:p>
        </w:tc>
      </w:tr>
      <w:tr w:rsidR="004202F1" w14:paraId="6F4912E8" w14:textId="77777777" w:rsidTr="001870C6">
        <w:tc>
          <w:tcPr>
            <w:tcW w:w="1127" w:type="dxa"/>
            <w:vAlign w:val="center"/>
          </w:tcPr>
          <w:p w14:paraId="460A4F98" w14:textId="77777777" w:rsidR="004202F1" w:rsidRDefault="004202F1" w:rsidP="001870C6">
            <w:pPr>
              <w:spacing w:before="240" w:after="240"/>
              <w:jc w:val="center"/>
            </w:pPr>
          </w:p>
        </w:tc>
        <w:tc>
          <w:tcPr>
            <w:tcW w:w="4954" w:type="dxa"/>
            <w:vAlign w:val="center"/>
          </w:tcPr>
          <w:p w14:paraId="149C42C1" w14:textId="40E4BE6C" w:rsidR="004202F1" w:rsidRDefault="00240F7B" w:rsidP="00627167">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r*sin</m:t>
                </m:r>
                <m:d>
                  <m:dPr>
                    <m:ctrlPr>
                      <w:rPr>
                        <w:rFonts w:ascii="Cambria Math" w:hAnsi="Cambria Math"/>
                        <w:i/>
                      </w:rPr>
                    </m:ctrlPr>
                  </m:dPr>
                  <m:e>
                    <m:sSub>
                      <m:sSubPr>
                        <m:ctrlPr>
                          <w:rPr>
                            <w:rFonts w:ascii="Cambria Math" w:hAnsi="Cambria Math"/>
                            <w:i/>
                          </w:rPr>
                        </m:ctrlPr>
                      </m:sSubPr>
                      <m:e>
                        <m:r>
                          <w:rPr>
                            <w:rFonts w:ascii="Cambria Math" w:hAnsi="Cambria Math"/>
                          </w:rPr>
                          <m:t>φ</m:t>
                        </m:r>
                      </m:e>
                      <m:sub>
                        <m:r>
                          <w:rPr>
                            <w:rFonts w:ascii="Cambria Math" w:hAnsi="Cambria Math"/>
                          </w:rPr>
                          <m:t>n</m:t>
                        </m:r>
                      </m:sub>
                    </m:sSub>
                  </m:e>
                </m:d>
              </m:oMath>
            </m:oMathPara>
          </w:p>
        </w:tc>
        <w:tc>
          <w:tcPr>
            <w:tcW w:w="2453" w:type="dxa"/>
            <w:vAlign w:val="center"/>
          </w:tcPr>
          <w:p w14:paraId="49B992FF" w14:textId="77777777" w:rsidR="004202F1" w:rsidRDefault="004202F1" w:rsidP="001870C6">
            <w:pPr>
              <w:pStyle w:val="Descripcin"/>
              <w:spacing w:before="240" w:after="240"/>
              <w:jc w:val="right"/>
            </w:pPr>
          </w:p>
        </w:tc>
      </w:tr>
      <w:tr w:rsidR="004202F1" w14:paraId="4EFC3FC1" w14:textId="77777777" w:rsidTr="001870C6">
        <w:tc>
          <w:tcPr>
            <w:tcW w:w="1127" w:type="dxa"/>
            <w:vAlign w:val="center"/>
          </w:tcPr>
          <w:p w14:paraId="056D92AE" w14:textId="77777777" w:rsidR="004202F1" w:rsidRDefault="004202F1" w:rsidP="001870C6">
            <w:pPr>
              <w:spacing w:before="240" w:after="240"/>
              <w:jc w:val="center"/>
            </w:pPr>
          </w:p>
        </w:tc>
        <w:tc>
          <w:tcPr>
            <w:tcW w:w="4954" w:type="dxa"/>
            <w:vAlign w:val="center"/>
          </w:tcPr>
          <w:p w14:paraId="57A0DB2D" w14:textId="239F90F4" w:rsidR="004202F1" w:rsidRDefault="00240F7B" w:rsidP="004202F1">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0</m:t>
                </m:r>
              </m:oMath>
            </m:oMathPara>
          </w:p>
        </w:tc>
        <w:tc>
          <w:tcPr>
            <w:tcW w:w="2453" w:type="dxa"/>
            <w:vAlign w:val="center"/>
          </w:tcPr>
          <w:p w14:paraId="51052F81" w14:textId="77777777" w:rsidR="004202F1" w:rsidRDefault="004202F1" w:rsidP="001870C6">
            <w:pPr>
              <w:pStyle w:val="Descripcin"/>
              <w:spacing w:before="240" w:after="240"/>
              <w:jc w:val="right"/>
            </w:pPr>
          </w:p>
        </w:tc>
      </w:tr>
    </w:tbl>
    <w:p w14:paraId="1ACBF0FA" w14:textId="77777777" w:rsidR="004A6AA2" w:rsidRDefault="004A6AA2" w:rsidP="004A6AA2">
      <w:pPr>
        <w:keepNext/>
      </w:pPr>
      <w:r>
        <w:rPr>
          <w:noProof/>
        </w:rPr>
        <w:drawing>
          <wp:inline distT="0" distB="0" distL="0" distR="0" wp14:anchorId="1C00DCA0" wp14:editId="3088F031">
            <wp:extent cx="4572635" cy="337756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635" cy="3377565"/>
                    </a:xfrm>
                    <a:prstGeom prst="rect">
                      <a:avLst/>
                    </a:prstGeom>
                    <a:noFill/>
                  </pic:spPr>
                </pic:pic>
              </a:graphicData>
            </a:graphic>
          </wp:inline>
        </w:drawing>
      </w:r>
    </w:p>
    <w:p w14:paraId="3A121FBD" w14:textId="7F06AF28" w:rsidR="003123C7" w:rsidRDefault="004A6AA2" w:rsidP="004A6AA2">
      <w:pPr>
        <w:pStyle w:val="Descripcin"/>
      </w:pPr>
      <w:r>
        <w:t xml:space="preserve">Figure </w:t>
      </w:r>
      <w:fldSimple w:instr=" SEQ Figure \* ARABIC ">
        <w:r w:rsidR="006A0105">
          <w:rPr>
            <w:noProof/>
          </w:rPr>
          <w:t>5</w:t>
        </w:r>
      </w:fldSimple>
      <w:r>
        <w:t>. Antennas coordinates</w:t>
      </w:r>
    </w:p>
    <w:p w14:paraId="37465C53" w14:textId="1A1BDDA1" w:rsidR="00627167" w:rsidRDefault="004202F1" w:rsidP="004202F1">
      <w:pPr>
        <w:pStyle w:val="Ttulo3"/>
      </w:pPr>
      <w:proofErr w:type="spellStart"/>
      <w:r>
        <w:t>Transmisor</w:t>
      </w:r>
      <w:proofErr w:type="spellEnd"/>
      <w:r>
        <w:t xml:space="preserve"> coordinates</w:t>
      </w:r>
    </w:p>
    <w:p w14:paraId="4AD8D26D" w14:textId="04935593" w:rsidR="004202F1" w:rsidRDefault="00687BC4" w:rsidP="004202F1">
      <w:r w:rsidRPr="00687BC4">
        <w:t>A transmitter</w:t>
      </w:r>
      <w:r w:rsidR="0094277C">
        <w:t xml:space="preserve"> at a distance </w:t>
      </w:r>
      <m:oMath>
        <m:r>
          <w:rPr>
            <w:rFonts w:ascii="Cambria Math" w:hAnsi="Cambria Math"/>
          </w:rPr>
          <m:t>p</m:t>
        </m:r>
      </m:oMath>
      <w:r w:rsidRPr="00687BC4">
        <w:t>, which forms an azimuth</w:t>
      </w:r>
      <w:r w:rsidR="000A6F93">
        <w:t xml:space="preserve"> angle </w:t>
      </w:r>
      <m:oMath>
        <m:sSub>
          <m:sSubPr>
            <m:ctrlPr>
              <w:rPr>
                <w:rFonts w:ascii="Cambria Math" w:hAnsi="Cambria Math"/>
                <w:i/>
              </w:rPr>
            </m:ctrlPr>
          </m:sSubPr>
          <m:e>
            <m:r>
              <w:rPr>
                <w:rFonts w:ascii="Cambria Math" w:hAnsi="Cambria Math"/>
              </w:rPr>
              <m:t>ϕ</m:t>
            </m:r>
          </m:e>
          <m:sub>
            <m:r>
              <w:rPr>
                <w:rFonts w:ascii="Cambria Math" w:hAnsi="Cambria Math"/>
              </w:rPr>
              <m:t>t</m:t>
            </m:r>
          </m:sub>
        </m:sSub>
      </m:oMath>
      <w:r w:rsidRPr="00687BC4">
        <w:t xml:space="preserve"> and elevation angle</w:t>
      </w:r>
      <w:r w:rsidR="000A6F93">
        <w:t xml:space="preserve">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rsidRPr="00687BC4">
        <w:t xml:space="preserve"> with respect to the center of the coordinate axis</w:t>
      </w:r>
      <w:r>
        <w:t xml:space="preserve">, as is shown in </w:t>
      </w:r>
      <w:r w:rsidRPr="004A6AA2">
        <w:t>Figure</w:t>
      </w:r>
      <w:r w:rsidR="004A6AA2">
        <w:t xml:space="preserve"> </w:t>
      </w:r>
      <w:r w:rsidR="004A6AA2" w:rsidRPr="004A6AA2">
        <w:rPr>
          <w:highlight w:val="yellow"/>
        </w:rPr>
        <w:t>6</w:t>
      </w:r>
      <w:r w:rsidRPr="00687BC4">
        <w:t>, will have the following coordinate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687BC4" w14:paraId="5AAA63ED" w14:textId="77777777" w:rsidTr="001870C6">
        <w:tc>
          <w:tcPr>
            <w:tcW w:w="1127" w:type="dxa"/>
            <w:vAlign w:val="center"/>
          </w:tcPr>
          <w:p w14:paraId="4F64645C" w14:textId="77777777" w:rsidR="00687BC4" w:rsidRDefault="00687BC4" w:rsidP="001870C6">
            <w:pPr>
              <w:spacing w:before="240" w:after="240"/>
              <w:jc w:val="center"/>
            </w:pPr>
          </w:p>
        </w:tc>
        <w:tc>
          <w:tcPr>
            <w:tcW w:w="4954" w:type="dxa"/>
            <w:vAlign w:val="center"/>
          </w:tcPr>
          <w:p w14:paraId="596B0A24" w14:textId="655D536E" w:rsidR="00687BC4" w:rsidRDefault="00240F7B" w:rsidP="001870C6">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e>
                </m:d>
              </m:oMath>
            </m:oMathPara>
          </w:p>
        </w:tc>
        <w:tc>
          <w:tcPr>
            <w:tcW w:w="2453" w:type="dxa"/>
            <w:vAlign w:val="center"/>
          </w:tcPr>
          <w:p w14:paraId="7A70F66B" w14:textId="77777777" w:rsidR="00687BC4" w:rsidRPr="00467AC1" w:rsidRDefault="00687BC4" w:rsidP="001870C6">
            <w:pPr>
              <w:pStyle w:val="Descripcin"/>
              <w:spacing w:before="240" w:after="240"/>
              <w:jc w:val="right"/>
            </w:pPr>
            <w:r>
              <w:t>Eq. 3</w:t>
            </w:r>
          </w:p>
        </w:tc>
      </w:tr>
      <w:tr w:rsidR="00687BC4" w14:paraId="55B414EA" w14:textId="77777777" w:rsidTr="001870C6">
        <w:tc>
          <w:tcPr>
            <w:tcW w:w="1127" w:type="dxa"/>
            <w:vAlign w:val="center"/>
          </w:tcPr>
          <w:p w14:paraId="55C85B14" w14:textId="77777777" w:rsidR="00687BC4" w:rsidRDefault="00687BC4" w:rsidP="001870C6">
            <w:pPr>
              <w:spacing w:before="240" w:after="240"/>
              <w:jc w:val="center"/>
            </w:pPr>
          </w:p>
        </w:tc>
        <w:tc>
          <w:tcPr>
            <w:tcW w:w="4954" w:type="dxa"/>
            <w:vAlign w:val="center"/>
          </w:tcPr>
          <w:p w14:paraId="025B0242" w14:textId="4170A942" w:rsidR="00687BC4" w:rsidRDefault="00240F7B" w:rsidP="001870C6">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sin</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e>
                </m:d>
              </m:oMath>
            </m:oMathPara>
          </w:p>
        </w:tc>
        <w:tc>
          <w:tcPr>
            <w:tcW w:w="2453" w:type="dxa"/>
            <w:vAlign w:val="center"/>
          </w:tcPr>
          <w:p w14:paraId="78725858" w14:textId="77777777" w:rsidR="00687BC4" w:rsidRDefault="00687BC4" w:rsidP="001870C6">
            <w:pPr>
              <w:pStyle w:val="Descripcin"/>
              <w:spacing w:before="240" w:after="240"/>
              <w:jc w:val="right"/>
            </w:pPr>
          </w:p>
        </w:tc>
      </w:tr>
      <w:tr w:rsidR="00687BC4" w14:paraId="206B173E" w14:textId="77777777" w:rsidTr="001870C6">
        <w:tc>
          <w:tcPr>
            <w:tcW w:w="1127" w:type="dxa"/>
            <w:vAlign w:val="center"/>
          </w:tcPr>
          <w:p w14:paraId="789349F8" w14:textId="77777777" w:rsidR="00687BC4" w:rsidRDefault="00687BC4" w:rsidP="001870C6">
            <w:pPr>
              <w:spacing w:before="240" w:after="240"/>
              <w:jc w:val="center"/>
            </w:pPr>
          </w:p>
        </w:tc>
        <w:tc>
          <w:tcPr>
            <w:tcW w:w="4954" w:type="dxa"/>
            <w:vAlign w:val="center"/>
          </w:tcPr>
          <w:p w14:paraId="45899DB0" w14:textId="6FA5D2A0" w:rsidR="00687BC4" w:rsidRDefault="00240F7B" w:rsidP="001870C6">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p*sin</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oMath>
            </m:oMathPara>
          </w:p>
        </w:tc>
        <w:tc>
          <w:tcPr>
            <w:tcW w:w="2453" w:type="dxa"/>
            <w:vAlign w:val="center"/>
          </w:tcPr>
          <w:p w14:paraId="4B7346AC" w14:textId="77777777" w:rsidR="00687BC4" w:rsidRDefault="00687BC4" w:rsidP="001870C6">
            <w:pPr>
              <w:pStyle w:val="Descripcin"/>
              <w:spacing w:before="240" w:after="240"/>
              <w:jc w:val="right"/>
            </w:pPr>
          </w:p>
        </w:tc>
      </w:tr>
    </w:tbl>
    <w:p w14:paraId="3673B634" w14:textId="6E29C523" w:rsidR="00687BC4" w:rsidRDefault="00687BC4" w:rsidP="004167D5">
      <w:r>
        <w:t xml:space="preserve">where </w:t>
      </w:r>
      <m:oMath>
        <m:r>
          <w:rPr>
            <w:rFonts w:ascii="Cambria Math" w:hAnsi="Cambria Math"/>
          </w:rPr>
          <m:t>p'</m:t>
        </m:r>
      </m:oMath>
      <w:r w:rsidRPr="00687BC4">
        <w:t xml:space="preserve"> is the projection of th</w:t>
      </w:r>
      <w:r>
        <w:t xml:space="preserve">e vector </w:t>
      </w:r>
      <m:oMath>
        <m:r>
          <w:rPr>
            <w:rFonts w:ascii="Cambria Math" w:hAnsi="Cambria Math"/>
          </w:rPr>
          <m:t>p</m:t>
        </m:r>
      </m:oMath>
      <w:r w:rsidRPr="00687BC4">
        <w:t xml:space="preserve"> in the x-y plane and will b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687BC4" w14:paraId="7AEF2ABF" w14:textId="77777777" w:rsidTr="001870C6">
        <w:tc>
          <w:tcPr>
            <w:tcW w:w="1127" w:type="dxa"/>
            <w:vAlign w:val="center"/>
          </w:tcPr>
          <w:p w14:paraId="691B90A8" w14:textId="77777777" w:rsidR="00687BC4" w:rsidRDefault="00687BC4" w:rsidP="001870C6">
            <w:pPr>
              <w:spacing w:before="240" w:after="240"/>
              <w:jc w:val="center"/>
            </w:pPr>
          </w:p>
        </w:tc>
        <w:tc>
          <w:tcPr>
            <w:tcW w:w="4954" w:type="dxa"/>
            <w:vAlign w:val="center"/>
          </w:tcPr>
          <w:p w14:paraId="6189609C" w14:textId="0A18DE01" w:rsidR="00687BC4" w:rsidRDefault="00240F7B" w:rsidP="000B752D">
            <w:pPr>
              <w:keepNext/>
              <w:spacing w:before="240" w:after="240"/>
              <w:ind w:left="0" w:firstLine="0"/>
            </w:pPr>
            <m:oMathPara>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p*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oMath>
            </m:oMathPara>
          </w:p>
        </w:tc>
        <w:tc>
          <w:tcPr>
            <w:tcW w:w="2453" w:type="dxa"/>
            <w:vAlign w:val="center"/>
          </w:tcPr>
          <w:p w14:paraId="6E4C29DE" w14:textId="77777777" w:rsidR="00687BC4" w:rsidRPr="00467AC1" w:rsidRDefault="00687BC4" w:rsidP="001870C6">
            <w:pPr>
              <w:pStyle w:val="Descripcin"/>
              <w:spacing w:before="240" w:after="240"/>
              <w:jc w:val="right"/>
            </w:pPr>
            <w:r>
              <w:t>Eq. 3</w:t>
            </w:r>
          </w:p>
        </w:tc>
      </w:tr>
    </w:tbl>
    <w:p w14:paraId="537CCB0C" w14:textId="77777777" w:rsidR="00687BC4" w:rsidRDefault="00687BC4" w:rsidP="00687BC4">
      <w:pPr>
        <w:ind w:left="0" w:firstLine="0"/>
      </w:pPr>
    </w:p>
    <w:p w14:paraId="2AA56CE6" w14:textId="3246FBE4" w:rsidR="00687BC4" w:rsidRDefault="00687BC4" w:rsidP="004167D5">
      <w:r>
        <w:t>Then</w:t>
      </w:r>
      <w:r w:rsidRPr="00687BC4">
        <w:t xml:space="preserve"> the transmit</w:t>
      </w:r>
      <w:r>
        <w:t xml:space="preserve">ter coordinates (equations </w:t>
      </w:r>
      <w:r w:rsidRPr="0094277C">
        <w:rPr>
          <w:highlight w:val="yellow"/>
        </w:rPr>
        <w:t>1,2</w:t>
      </w:r>
      <w:r w:rsidRPr="00687BC4">
        <w:t>) can be rewritten as</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687BC4" w14:paraId="0DE550C5" w14:textId="77777777" w:rsidTr="001870C6">
        <w:tc>
          <w:tcPr>
            <w:tcW w:w="1127" w:type="dxa"/>
            <w:vAlign w:val="center"/>
          </w:tcPr>
          <w:p w14:paraId="7473BD18" w14:textId="77777777" w:rsidR="00687BC4" w:rsidRDefault="00687BC4" w:rsidP="001870C6">
            <w:pPr>
              <w:spacing w:before="240" w:after="240"/>
              <w:jc w:val="center"/>
            </w:pPr>
          </w:p>
        </w:tc>
        <w:tc>
          <w:tcPr>
            <w:tcW w:w="4954" w:type="dxa"/>
            <w:vAlign w:val="center"/>
          </w:tcPr>
          <w:p w14:paraId="172A370F" w14:textId="278D52EA" w:rsidR="00687BC4" w:rsidRDefault="00240F7B" w:rsidP="001870C6">
            <w:pPr>
              <w:keepNext/>
              <w:spacing w:before="240" w:after="240"/>
              <w:ind w:left="0" w:firstLine="0"/>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p*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cos</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e>
                </m:d>
              </m:oMath>
            </m:oMathPara>
          </w:p>
        </w:tc>
        <w:tc>
          <w:tcPr>
            <w:tcW w:w="2453" w:type="dxa"/>
            <w:vAlign w:val="center"/>
          </w:tcPr>
          <w:p w14:paraId="498EFF4F" w14:textId="77777777" w:rsidR="00687BC4" w:rsidRPr="00467AC1" w:rsidRDefault="00687BC4" w:rsidP="001870C6">
            <w:pPr>
              <w:pStyle w:val="Descripcin"/>
              <w:spacing w:before="240" w:after="240"/>
              <w:jc w:val="right"/>
            </w:pPr>
            <w:r>
              <w:t>Eq. 3</w:t>
            </w:r>
          </w:p>
        </w:tc>
      </w:tr>
      <w:tr w:rsidR="00687BC4" w14:paraId="6E2AE7B5" w14:textId="77777777" w:rsidTr="001870C6">
        <w:tc>
          <w:tcPr>
            <w:tcW w:w="1127" w:type="dxa"/>
            <w:vAlign w:val="center"/>
          </w:tcPr>
          <w:p w14:paraId="31584B97" w14:textId="77777777" w:rsidR="00687BC4" w:rsidRDefault="00687BC4" w:rsidP="001870C6">
            <w:pPr>
              <w:spacing w:before="240" w:after="240"/>
              <w:jc w:val="center"/>
            </w:pPr>
          </w:p>
        </w:tc>
        <w:tc>
          <w:tcPr>
            <w:tcW w:w="4954" w:type="dxa"/>
            <w:vAlign w:val="center"/>
          </w:tcPr>
          <w:p w14:paraId="2358B846" w14:textId="2FBA2242" w:rsidR="00687BC4" w:rsidRDefault="00240F7B" w:rsidP="001870C6">
            <w:pPr>
              <w:keepNext/>
              <w:spacing w:before="240" w:after="240"/>
              <w:ind w:left="0" w:firstLine="0"/>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p*cos</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t</m:t>
                        </m:r>
                      </m:sub>
                    </m:sSub>
                  </m:e>
                </m:d>
                <m: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e>
                </m:d>
              </m:oMath>
            </m:oMathPara>
          </w:p>
        </w:tc>
        <w:tc>
          <w:tcPr>
            <w:tcW w:w="2453" w:type="dxa"/>
            <w:vAlign w:val="center"/>
          </w:tcPr>
          <w:p w14:paraId="1DA215CC" w14:textId="77777777" w:rsidR="00687BC4" w:rsidRDefault="00687BC4" w:rsidP="001870C6">
            <w:pPr>
              <w:pStyle w:val="Descripcin"/>
              <w:spacing w:before="240" w:after="240"/>
              <w:jc w:val="right"/>
            </w:pPr>
          </w:p>
        </w:tc>
      </w:tr>
    </w:tbl>
    <w:p w14:paraId="650C4383" w14:textId="77777777" w:rsidR="004A6AA2" w:rsidRDefault="004A6AA2" w:rsidP="004A6AA2">
      <w:pPr>
        <w:keepNext/>
      </w:pPr>
      <w:r>
        <w:rPr>
          <w:noProof/>
        </w:rPr>
        <w:lastRenderedPageBreak/>
        <w:drawing>
          <wp:inline distT="0" distB="0" distL="0" distR="0" wp14:anchorId="5CFE26CF" wp14:editId="0AC45606">
            <wp:extent cx="4974590" cy="34264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p>
    <w:p w14:paraId="7F7B82B4" w14:textId="39B3635B" w:rsidR="004A6AA2" w:rsidRDefault="004A6AA2" w:rsidP="004A6AA2">
      <w:pPr>
        <w:pStyle w:val="Descripcin"/>
      </w:pPr>
      <w:r>
        <w:t xml:space="preserve">Figure </w:t>
      </w:r>
      <w:fldSimple w:instr=" SEQ Figure \* ARABIC ">
        <w:r w:rsidR="006A0105">
          <w:rPr>
            <w:noProof/>
          </w:rPr>
          <w:t>6</w:t>
        </w:r>
      </w:fldSimple>
      <w:r>
        <w:t xml:space="preserve">. </w:t>
      </w:r>
      <w:proofErr w:type="spellStart"/>
      <w:r w:rsidRPr="00CC78FC">
        <w:t>Transmisor</w:t>
      </w:r>
      <w:proofErr w:type="spellEnd"/>
      <w:r w:rsidRPr="00CC78FC">
        <w:t xml:space="preserve"> coordinates</w:t>
      </w:r>
    </w:p>
    <w:p w14:paraId="3907EAB2" w14:textId="024DD89C" w:rsidR="00687BC4" w:rsidRDefault="00997D2E" w:rsidP="00997D2E">
      <w:pPr>
        <w:pStyle w:val="Ttulo3"/>
      </w:pPr>
      <w:r>
        <w:t>D</w:t>
      </w:r>
      <w:r w:rsidRPr="00997D2E">
        <w:t>istance between transmitting antenna and receiving antennas</w:t>
      </w:r>
    </w:p>
    <w:p w14:paraId="07AD183D" w14:textId="468D0BF1" w:rsidR="00997D2E" w:rsidRDefault="00ED5839" w:rsidP="00997D2E">
      <w:r w:rsidRPr="00ED5839">
        <w:t>With the coordinates of the transmitting antenna and the coordinates of the transmitting antennas, the distance between the transmitter and the receiving antennas is calculated by the formula of the distance between two points i</w:t>
      </w:r>
      <w:r>
        <w:t xml:space="preserve">n a Cartesian coordinate system (see </w:t>
      </w:r>
      <w:r w:rsidRPr="004A6AA2">
        <w:t>Figure</w:t>
      </w:r>
      <w:r>
        <w:t xml:space="preserve"> </w:t>
      </w:r>
      <w:r w:rsidR="004A6AA2">
        <w:t>7</w:t>
      </w:r>
      <w: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ED5839" w14:paraId="51DE1768" w14:textId="77777777" w:rsidTr="001870C6">
        <w:tc>
          <w:tcPr>
            <w:tcW w:w="1127" w:type="dxa"/>
            <w:vAlign w:val="center"/>
          </w:tcPr>
          <w:p w14:paraId="31BD18BB" w14:textId="77777777" w:rsidR="00ED5839" w:rsidRDefault="00ED5839" w:rsidP="001870C6">
            <w:pPr>
              <w:spacing w:before="240" w:after="240"/>
              <w:jc w:val="center"/>
            </w:pPr>
          </w:p>
        </w:tc>
        <w:tc>
          <w:tcPr>
            <w:tcW w:w="4954" w:type="dxa"/>
            <w:vAlign w:val="center"/>
          </w:tcPr>
          <w:p w14:paraId="3E6A8CC2" w14:textId="1CF71A06" w:rsidR="00ED5839" w:rsidRDefault="00240F7B" w:rsidP="00ED5839">
            <w:pPr>
              <w:keepNext/>
              <w:spacing w:before="240" w:after="240"/>
              <w:ind w:left="0" w:firstLine="0"/>
            </w:pPr>
            <m:oMathPara>
              <m:oMath>
                <m:sSub>
                  <m:sSubPr>
                    <m:ctrlPr>
                      <w:rPr>
                        <w:rFonts w:ascii="Cambria Math" w:hAnsi="Cambria Math"/>
                        <w:i/>
                      </w:rPr>
                    </m:ctrlPr>
                  </m:sSubPr>
                  <m:e>
                    <m:r>
                      <w:rPr>
                        <w:rFonts w:ascii="Cambria Math" w:hAnsi="Cambria Math"/>
                      </w:rPr>
                      <m:t>d</m:t>
                    </m:r>
                  </m:e>
                  <m:sub>
                    <m:r>
                      <w:rPr>
                        <w:rFonts w:ascii="Cambria Math" w:hAnsi="Cambria Math"/>
                      </w:rPr>
                      <m:t>n</m:t>
                    </m:r>
                  </m:sub>
                </m:sSub>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e>
                        </m:d>
                      </m:e>
                      <m:sup>
                        <m:r>
                          <w:rPr>
                            <w:rFonts w:ascii="Cambria Math" w:hAnsi="Cambria Math"/>
                          </w:rPr>
                          <m:t>2</m:t>
                        </m:r>
                      </m:sup>
                    </m:sSup>
                  </m:e>
                </m:rad>
              </m:oMath>
            </m:oMathPara>
          </w:p>
        </w:tc>
        <w:tc>
          <w:tcPr>
            <w:tcW w:w="2453" w:type="dxa"/>
            <w:vAlign w:val="center"/>
          </w:tcPr>
          <w:p w14:paraId="18A6CB9D" w14:textId="77777777" w:rsidR="00ED5839" w:rsidRPr="00467AC1" w:rsidRDefault="00ED5839" w:rsidP="001870C6">
            <w:pPr>
              <w:pStyle w:val="Descripcin"/>
              <w:spacing w:before="240" w:after="240"/>
              <w:jc w:val="right"/>
            </w:pPr>
            <w:r>
              <w:t>Eq. 3</w:t>
            </w:r>
          </w:p>
        </w:tc>
      </w:tr>
    </w:tbl>
    <w:p w14:paraId="3CCD6ED6" w14:textId="77777777" w:rsidR="004A6AA2" w:rsidRDefault="004A6AA2" w:rsidP="004A6AA2">
      <w:pPr>
        <w:keepNext/>
      </w:pPr>
      <w:r>
        <w:rPr>
          <w:noProof/>
        </w:rPr>
        <w:lastRenderedPageBreak/>
        <w:drawing>
          <wp:inline distT="0" distB="0" distL="0" distR="0" wp14:anchorId="757DC674" wp14:editId="727B209C">
            <wp:extent cx="4974590" cy="34264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4590" cy="3426460"/>
                    </a:xfrm>
                    <a:prstGeom prst="rect">
                      <a:avLst/>
                    </a:prstGeom>
                    <a:noFill/>
                  </pic:spPr>
                </pic:pic>
              </a:graphicData>
            </a:graphic>
          </wp:inline>
        </w:drawing>
      </w:r>
    </w:p>
    <w:p w14:paraId="7C9324D1" w14:textId="1A1F9A15" w:rsidR="004A6AA2" w:rsidRDefault="004A6AA2" w:rsidP="004A6AA2">
      <w:pPr>
        <w:pStyle w:val="Descripcin"/>
      </w:pPr>
      <w:r>
        <w:t xml:space="preserve">Figure </w:t>
      </w:r>
      <w:fldSimple w:instr=" SEQ Figure \* ARABIC ">
        <w:r w:rsidR="006A0105">
          <w:rPr>
            <w:noProof/>
          </w:rPr>
          <w:t>7</w:t>
        </w:r>
      </w:fldSimple>
      <w:r>
        <w:t xml:space="preserve">. </w:t>
      </w:r>
      <w:r w:rsidRPr="008C3AAB">
        <w:t>Distance between transmitting antenna and receiving antennas</w:t>
      </w:r>
    </w:p>
    <w:p w14:paraId="5BA494F7" w14:textId="42D19021" w:rsidR="008265ED" w:rsidRDefault="008265ED" w:rsidP="008265ED">
      <w:pPr>
        <w:pStyle w:val="Ttulo3"/>
      </w:pPr>
      <w:r>
        <w:t>Angles</w:t>
      </w:r>
      <w:r w:rsidRPr="00997D2E">
        <w:t xml:space="preserve"> between transmitting antenna and receiving antennas</w:t>
      </w:r>
    </w:p>
    <w:p w14:paraId="60120D03" w14:textId="65D54CA5" w:rsidR="000D0981" w:rsidRPr="008265ED" w:rsidRDefault="000D0981" w:rsidP="000D0981">
      <w:r w:rsidRPr="000D0981">
        <w:t xml:space="preserve">In the </w:t>
      </w:r>
      <w:proofErr w:type="spellStart"/>
      <w:r w:rsidRPr="000D0981">
        <w:t>Friis</w:t>
      </w:r>
      <w:proofErr w:type="spellEnd"/>
      <w:r w:rsidRPr="000D0981">
        <w:t xml:space="preserve"> power it is observed that the received power will depend on the gain of the receiving antenna and the gain of the receiving antenna. If the antennas are not </w:t>
      </w:r>
      <w:proofErr w:type="spellStart"/>
      <w:r w:rsidRPr="000D0981">
        <w:t>omni</w:t>
      </w:r>
      <w:proofErr w:type="spellEnd"/>
      <w:r w:rsidRPr="000D0981">
        <w:t>-directional, the value of these gains will depend on the angles that are formed between the receiving and transmitting antennas.</w:t>
      </w:r>
      <w:r>
        <w:t xml:space="preserve"> T</w:t>
      </w:r>
      <w:r w:rsidRPr="000D0981">
        <w:t xml:space="preserve">hen equation </w:t>
      </w:r>
      <w:r w:rsidRPr="000D0981">
        <w:rPr>
          <w:highlight w:val="yellow"/>
        </w:rPr>
        <w:t>3</w:t>
      </w:r>
      <w:r w:rsidRPr="000D0981">
        <w:t xml:space="preserve"> can be rewritten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6918"/>
        <w:gridCol w:w="757"/>
      </w:tblGrid>
      <w:tr w:rsidR="000D0981" w14:paraId="555D8D88" w14:textId="77777777" w:rsidTr="001870C6">
        <w:tc>
          <w:tcPr>
            <w:tcW w:w="879" w:type="dxa"/>
            <w:vAlign w:val="center"/>
          </w:tcPr>
          <w:p w14:paraId="2769D52D" w14:textId="77777777" w:rsidR="000D0981" w:rsidRDefault="000D0981" w:rsidP="001870C6">
            <w:pPr>
              <w:spacing w:before="240" w:after="240"/>
              <w:jc w:val="center"/>
            </w:pPr>
          </w:p>
        </w:tc>
        <w:tc>
          <w:tcPr>
            <w:tcW w:w="6918" w:type="dxa"/>
            <w:vAlign w:val="center"/>
          </w:tcPr>
          <w:p w14:paraId="2223E08A" w14:textId="6650397D" w:rsidR="000D0981" w:rsidRDefault="00240F7B" w:rsidP="001870C6">
            <w:pPr>
              <w:keepNext/>
              <w:spacing w:before="240" w:after="240"/>
              <w:ind w:left="0" w:firstLine="0"/>
              <w:jc w:val="center"/>
            </w:pPr>
            <m:oMathPara>
              <m:oMath>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eastAsiaTheme="minorEastAsia" w:hAnsi="Cambria Math"/>
                  </w:rPr>
                  <m:t>=</m:t>
                </m:r>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n</m:t>
                        </m:r>
                      </m:sub>
                    </m:sSub>
                  </m:e>
                </m:d>
                <m:sSub>
                  <m:sSubPr>
                    <m:ctrlPr>
                      <w:rPr>
                        <w:rFonts w:ascii="Cambria Math" w:hAnsi="Cambria Math"/>
                        <w:i/>
                      </w:rPr>
                    </m:ctrlPr>
                  </m:sSubPr>
                  <m:e>
                    <m:r>
                      <w:rPr>
                        <w:rFonts w:ascii="Cambria Math" w:hAnsi="Cambria Math"/>
                      </w:rPr>
                      <m:t>G</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e>
                </m:d>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L</m:t>
                        </m:r>
                      </m:e>
                      <m:sub>
                        <m:r>
                          <w:rPr>
                            <w:rFonts w:ascii="Cambria Math" w:hAnsi="Cambria Math"/>
                          </w:rPr>
                          <m:t>f</m:t>
                        </m:r>
                      </m:sub>
                    </m:sSub>
                  </m:den>
                </m:f>
              </m:oMath>
            </m:oMathPara>
          </w:p>
        </w:tc>
        <w:tc>
          <w:tcPr>
            <w:tcW w:w="757" w:type="dxa"/>
            <w:vAlign w:val="center"/>
          </w:tcPr>
          <w:p w14:paraId="5569C2A8" w14:textId="77777777" w:rsidR="000D0981" w:rsidRPr="00467AC1" w:rsidRDefault="000D0981" w:rsidP="001870C6">
            <w:pPr>
              <w:pStyle w:val="Descripcin"/>
              <w:spacing w:before="240" w:after="240"/>
              <w:ind w:left="0" w:firstLine="0"/>
            </w:pPr>
            <w:r>
              <w:t>Eq. 2</w:t>
            </w:r>
          </w:p>
        </w:tc>
      </w:tr>
    </w:tbl>
    <w:p w14:paraId="25807E5A" w14:textId="138DF31D" w:rsidR="003123C7" w:rsidRDefault="003123C7" w:rsidP="003123C7">
      <w:r>
        <w:t xml:space="preserve">the angle </w:t>
      </w:r>
      <m:oMath>
        <m:sSub>
          <m:sSubPr>
            <m:ctrlPr>
              <w:rPr>
                <w:rFonts w:ascii="Cambria Math" w:hAnsi="Cambria Math"/>
                <w:i/>
              </w:rPr>
            </m:ctrlPr>
          </m:sSubPr>
          <m:e>
            <m:r>
              <w:rPr>
                <w:rFonts w:ascii="Cambria Math" w:hAnsi="Cambria Math"/>
              </w:rPr>
              <m:t>θ</m:t>
            </m:r>
          </m:e>
          <m:sub>
            <m:r>
              <w:rPr>
                <w:rFonts w:ascii="Cambria Math" w:hAnsi="Cambria Math"/>
              </w:rPr>
              <m:t>n</m:t>
            </m:r>
          </m:sub>
        </m:sSub>
      </m:oMath>
      <w:r>
        <w:t xml:space="preserve"> is shown in F</w:t>
      </w:r>
      <w:proofErr w:type="spellStart"/>
      <w:r w:rsidRPr="003123C7">
        <w:t>igure</w:t>
      </w:r>
      <w:proofErr w:type="spellEnd"/>
      <w:r w:rsidRPr="003123C7">
        <w:t xml:space="preserve"> </w:t>
      </w:r>
      <w:r w:rsidR="004A6AA2">
        <w:rPr>
          <w:highlight w:val="yellow"/>
        </w:rPr>
        <w:t>7</w:t>
      </w:r>
      <w:r w:rsidRPr="003123C7">
        <w:t xml:space="preserve"> and is calculated as</w:t>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6918"/>
        <w:gridCol w:w="757"/>
      </w:tblGrid>
      <w:tr w:rsidR="003123C7" w14:paraId="1C1360CE" w14:textId="77777777" w:rsidTr="001870C6">
        <w:tc>
          <w:tcPr>
            <w:tcW w:w="879" w:type="dxa"/>
            <w:vAlign w:val="center"/>
          </w:tcPr>
          <w:p w14:paraId="4D7C0A40" w14:textId="77777777" w:rsidR="003123C7" w:rsidRDefault="003123C7" w:rsidP="001870C6">
            <w:pPr>
              <w:spacing w:before="240" w:after="240"/>
              <w:jc w:val="center"/>
            </w:pPr>
          </w:p>
        </w:tc>
        <w:tc>
          <w:tcPr>
            <w:tcW w:w="6918" w:type="dxa"/>
            <w:vAlign w:val="center"/>
          </w:tcPr>
          <w:p w14:paraId="2AA22500" w14:textId="5920DF64" w:rsidR="003123C7" w:rsidRDefault="00240F7B" w:rsidP="003123C7">
            <w:pPr>
              <w:keepNext/>
              <w:spacing w:before="240" w:after="240"/>
              <w:ind w:left="0" w:firstLine="0"/>
              <w:jc w:val="center"/>
            </w:pPr>
            <m:oMathPara>
              <m:oMath>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eastAsiaTheme="minorEastAsia" w:hAnsi="Cambria Math"/>
                  </w:rPr>
                  <m:t>=</m:t>
                </m:r>
                <m:r>
                  <w:rPr>
                    <w:rFonts w:ascii="Cambria Math" w:hAnsi="Cambria Math"/>
                  </w:rPr>
                  <m:t xml:space="preserve"> 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t</m:t>
                            </m:r>
                          </m:sub>
                        </m:sSub>
                      </m:num>
                      <m:den>
                        <m:sSub>
                          <m:sSubPr>
                            <m:ctrlPr>
                              <w:rPr>
                                <w:rFonts w:ascii="Cambria Math" w:hAnsi="Cambria Math"/>
                                <w:i/>
                              </w:rPr>
                            </m:ctrlPr>
                          </m:sSubPr>
                          <m:e>
                            <m:r>
                              <w:rPr>
                                <w:rFonts w:ascii="Cambria Math" w:hAnsi="Cambria Math"/>
                              </w:rPr>
                              <m:t>d</m:t>
                            </m:r>
                          </m:e>
                          <m:sub>
                            <m:r>
                              <w:rPr>
                                <w:rFonts w:ascii="Cambria Math" w:hAnsi="Cambria Math"/>
                              </w:rPr>
                              <m:t>n</m:t>
                            </m:r>
                          </m:sub>
                        </m:sSub>
                      </m:den>
                    </m:f>
                  </m:e>
                </m:d>
              </m:oMath>
            </m:oMathPara>
          </w:p>
        </w:tc>
        <w:tc>
          <w:tcPr>
            <w:tcW w:w="757" w:type="dxa"/>
            <w:vAlign w:val="center"/>
          </w:tcPr>
          <w:p w14:paraId="29722C1F" w14:textId="77777777" w:rsidR="003123C7" w:rsidRPr="00467AC1" w:rsidRDefault="003123C7" w:rsidP="001870C6">
            <w:pPr>
              <w:pStyle w:val="Descripcin"/>
              <w:spacing w:before="240" w:after="240"/>
              <w:ind w:left="0" w:firstLine="0"/>
            </w:pPr>
            <w:r>
              <w:t>Eq. 2</w:t>
            </w:r>
          </w:p>
        </w:tc>
      </w:tr>
    </w:tbl>
    <w:p w14:paraId="4FF729F9" w14:textId="5AB67A59" w:rsidR="003123C7" w:rsidRDefault="003123C7" w:rsidP="004167D5"/>
    <w:p w14:paraId="0D9B7DAC" w14:textId="77777777" w:rsidR="004A6AA2" w:rsidRDefault="004A6AA2" w:rsidP="004167D5"/>
    <w:p w14:paraId="625FF650" w14:textId="0381F55A" w:rsidR="001870C6" w:rsidRDefault="001870C6" w:rsidP="004167D5">
      <w:r w:rsidRPr="001870C6">
        <w:t xml:space="preserve">The formula to calculate the angle between the receiving antenna </w:t>
      </w:r>
      <w:r w:rsidR="00B22AEE">
        <w:t xml:space="preserve">and transmitter </w:t>
      </w:r>
      <w:r w:rsidRPr="001870C6">
        <w:t>in the</w:t>
      </w:r>
      <w:r w:rsidR="00B22AEE">
        <w:t xml:space="preserve"> </w:t>
      </w:r>
      <m:oMath>
        <m:r>
          <w:rPr>
            <w:rFonts w:ascii="Cambria Math" w:hAnsi="Cambria Math"/>
          </w:rPr>
          <m:t>x_y</m:t>
        </m:r>
      </m:oMath>
      <w:r w:rsidRPr="001870C6">
        <w:t xml:space="preserve"> plane</w:t>
      </w:r>
      <w:r w:rsidR="00FD5717">
        <w:t xml:space="preserve">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FD5717">
        <w:t>)</w:t>
      </w:r>
      <w:r w:rsidRPr="001870C6">
        <w:t xml:space="preserve"> depends on the comparison between the position of </w:t>
      </w:r>
      <w:r w:rsidR="00B22AEE" w:rsidRPr="00B22AEE">
        <w:t>both of them</w:t>
      </w:r>
      <w:r w:rsidRPr="001870C6">
        <w:t xml:space="preserve">, as shown in Figure </w:t>
      </w:r>
      <w:r w:rsidRPr="001870C6">
        <w:rPr>
          <w:highlight w:val="yellow"/>
        </w:rPr>
        <w:t>8</w:t>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
        <w:gridCol w:w="6918"/>
        <w:gridCol w:w="757"/>
      </w:tblGrid>
      <w:tr w:rsidR="0062405B" w14:paraId="64CB030F" w14:textId="77777777" w:rsidTr="00D714B7">
        <w:tc>
          <w:tcPr>
            <w:tcW w:w="879" w:type="dxa"/>
            <w:vAlign w:val="center"/>
          </w:tcPr>
          <w:p w14:paraId="36A8C55D" w14:textId="77777777" w:rsidR="0062405B" w:rsidRDefault="0062405B" w:rsidP="00D714B7">
            <w:pPr>
              <w:spacing w:before="240" w:after="240"/>
              <w:jc w:val="center"/>
            </w:pPr>
          </w:p>
        </w:tc>
        <w:tc>
          <w:tcPr>
            <w:tcW w:w="6918" w:type="dxa"/>
            <w:vAlign w:val="center"/>
          </w:tcPr>
          <w:p w14:paraId="03A85622" w14:textId="30E65E0B" w:rsidR="0062405B" w:rsidRDefault="0062405B" w:rsidP="0062405B">
            <w:pPr>
              <w:keepNext/>
              <w:spacing w:before="240" w:after="240"/>
              <w:ind w:left="0" w:firstLine="0"/>
              <w:jc w:val="center"/>
            </w:pPr>
            <m:oMathPara>
              <m:oMath>
                <m:sSub>
                  <m:sSubPr>
                    <m:ctrlPr>
                      <w:rPr>
                        <w:rFonts w:ascii="Cambria Math" w:hAnsi="Cambria Math"/>
                        <w:i/>
                      </w:rPr>
                    </m:ctrlPr>
                  </m:sSubPr>
                  <m:e>
                    <m:r>
                      <w:rPr>
                        <w:rFonts w:ascii="Cambria Math" w:hAnsi="Cambria Math"/>
                      </w:rPr>
                      <m:t>ϕ</m:t>
                    </m:r>
                  </m:e>
                  <m:sub>
                    <m:r>
                      <w:rPr>
                        <w:rFonts w:ascii="Cambria Math" w:hAnsi="Cambria Math"/>
                      </w:rPr>
                      <m:t>n</m:t>
                    </m:r>
                  </m:sub>
                </m:sSub>
                <m:r>
                  <w:rPr>
                    <w:rFonts w:ascii="Cambria Math" w:eastAsiaTheme="minorEastAsia" w:hAnsi="Cambria Math"/>
                  </w:rPr>
                  <m:t>=</m:t>
                </m:r>
                <m:r>
                  <w:rPr>
                    <w:rFonts w:ascii="Cambria Math" w:hAnsi="Cambria Math"/>
                  </w:rPr>
                  <m:t xml:space="preserve"> arc</m:t>
                </m:r>
                <m:r>
                  <w:rPr>
                    <w:rFonts w:ascii="Cambria Math" w:hAnsi="Cambria Math"/>
                  </w:rPr>
                  <m:t>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den>
                    </m:f>
                  </m:e>
                </m:d>
              </m:oMath>
            </m:oMathPara>
          </w:p>
        </w:tc>
        <w:tc>
          <w:tcPr>
            <w:tcW w:w="757" w:type="dxa"/>
            <w:vAlign w:val="center"/>
          </w:tcPr>
          <w:p w14:paraId="6BFD058E" w14:textId="77777777" w:rsidR="0062405B" w:rsidRPr="00467AC1" w:rsidRDefault="0062405B" w:rsidP="00D714B7">
            <w:pPr>
              <w:pStyle w:val="Descripcin"/>
              <w:spacing w:before="240" w:after="240"/>
              <w:ind w:left="0" w:firstLine="0"/>
            </w:pPr>
            <w:r>
              <w:t>Eq. 2</w:t>
            </w:r>
          </w:p>
        </w:tc>
      </w:tr>
      <w:tr w:rsidR="0062405B" w14:paraId="6ADA6DF1" w14:textId="77777777" w:rsidTr="00D714B7">
        <w:tc>
          <w:tcPr>
            <w:tcW w:w="879" w:type="dxa"/>
            <w:vAlign w:val="center"/>
          </w:tcPr>
          <w:p w14:paraId="6A412145" w14:textId="77777777" w:rsidR="0062405B" w:rsidRDefault="0062405B" w:rsidP="00D714B7">
            <w:pPr>
              <w:spacing w:before="240" w:after="240"/>
              <w:jc w:val="center"/>
            </w:pPr>
          </w:p>
        </w:tc>
        <w:tc>
          <w:tcPr>
            <w:tcW w:w="6918" w:type="dxa"/>
            <w:vAlign w:val="center"/>
          </w:tcPr>
          <w:p w14:paraId="5FA63D0A" w14:textId="4975D9BC" w:rsidR="0062405B" w:rsidRDefault="0062405B" w:rsidP="0062405B">
            <w:pPr>
              <w:keepNext/>
              <w:spacing w:before="240" w:after="240"/>
              <w:ind w:left="0" w:firstLine="0"/>
              <w:jc w:val="center"/>
              <w:rPr>
                <w:rFonts w:eastAsia="Calibri" w:cs="Times New Roman"/>
              </w:rPr>
            </w:pPr>
            <m:oMathPara>
              <m:oMath>
                <m:sSub>
                  <m:sSubPr>
                    <m:ctrlPr>
                      <w:rPr>
                        <w:rFonts w:ascii="Cambria Math" w:hAnsi="Cambria Math"/>
                        <w:i/>
                      </w:rPr>
                    </m:ctrlPr>
                  </m:sSubPr>
                  <m:e>
                    <m:r>
                      <w:rPr>
                        <w:rFonts w:ascii="Cambria Math" w:hAnsi="Cambria Math"/>
                      </w:rPr>
                      <m:t>ϕ</m:t>
                    </m:r>
                  </m:e>
                  <m:sub>
                    <m:r>
                      <w:rPr>
                        <w:rFonts w:ascii="Cambria Math" w:hAnsi="Cambria Math"/>
                      </w:rPr>
                      <m:t>n</m:t>
                    </m:r>
                  </m:sub>
                </m:sSub>
                <m:r>
                  <w:rPr>
                    <w:rFonts w:ascii="Cambria Math" w:eastAsiaTheme="minorEastAsia" w:hAnsi="Cambria Math"/>
                  </w:rPr>
                  <m:t>=</m:t>
                </m:r>
                <m:r>
                  <w:rPr>
                    <w:rFonts w:ascii="Cambria Math" w:hAnsi="Cambria Math"/>
                  </w:rPr>
                  <m:t xml:space="preserve"> </m:t>
                </m:r>
                <m:sSup>
                  <m:sSupPr>
                    <m:ctrlPr>
                      <w:rPr>
                        <w:rFonts w:ascii="Cambria Math" w:eastAsiaTheme="minorEastAsia" w:hAnsi="Cambria Math"/>
                        <w:i/>
                      </w:rPr>
                    </m:ctrlPr>
                  </m:sSupPr>
                  <m:e>
                    <m:r>
                      <w:rPr>
                        <w:rFonts w:ascii="Cambria Math" w:eastAsiaTheme="minorEastAsia" w:hAnsi="Cambria Math"/>
                      </w:rPr>
                      <m:t>180</m:t>
                    </m:r>
                  </m:e>
                  <m:sup>
                    <m:r>
                      <w:rPr>
                        <w:rFonts w:ascii="Cambria Math" w:hAnsi="Cambria Math"/>
                      </w:rPr>
                      <m:t>0</m:t>
                    </m:r>
                  </m:sup>
                </m:sSup>
                <m:r>
                  <w:rPr>
                    <w:rFonts w:ascii="Cambria Math" w:hAnsi="Cambria Math"/>
                  </w:rPr>
                  <m:t>-</m:t>
                </m:r>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den>
                    </m:f>
                  </m:e>
                </m:d>
              </m:oMath>
            </m:oMathPara>
          </w:p>
        </w:tc>
        <w:tc>
          <w:tcPr>
            <w:tcW w:w="757" w:type="dxa"/>
            <w:vAlign w:val="center"/>
          </w:tcPr>
          <w:p w14:paraId="078094D5" w14:textId="52CF26C4" w:rsidR="0062405B" w:rsidRDefault="00BC24A7" w:rsidP="00D714B7">
            <w:pPr>
              <w:pStyle w:val="Descripcin"/>
              <w:spacing w:before="240" w:after="240"/>
              <w:ind w:left="0" w:firstLine="0"/>
            </w:pPr>
            <w:r>
              <w:t>Eq. 2</w:t>
            </w:r>
          </w:p>
        </w:tc>
      </w:tr>
      <w:tr w:rsidR="0062405B" w14:paraId="11E37F2E" w14:textId="77777777" w:rsidTr="00D714B7">
        <w:tc>
          <w:tcPr>
            <w:tcW w:w="879" w:type="dxa"/>
            <w:vAlign w:val="center"/>
          </w:tcPr>
          <w:p w14:paraId="2CFDF10E" w14:textId="77777777" w:rsidR="0062405B" w:rsidRDefault="0062405B" w:rsidP="00D714B7">
            <w:pPr>
              <w:spacing w:before="240" w:after="240"/>
              <w:jc w:val="center"/>
            </w:pPr>
          </w:p>
        </w:tc>
        <w:tc>
          <w:tcPr>
            <w:tcW w:w="6918" w:type="dxa"/>
            <w:vAlign w:val="center"/>
          </w:tcPr>
          <w:p w14:paraId="25156879" w14:textId="7CBF3367" w:rsidR="0062405B" w:rsidRDefault="00BC24A7" w:rsidP="0062405B">
            <w:pPr>
              <w:keepNext/>
              <w:spacing w:before="240" w:after="240"/>
              <w:ind w:left="0" w:firstLine="0"/>
              <w:jc w:val="center"/>
              <w:rPr>
                <w:rFonts w:eastAsia="Calibri" w:cs="Times New Roman"/>
              </w:rPr>
            </w:pPr>
            <m:oMathPara>
              <m:oMath>
                <m:sSub>
                  <m:sSubPr>
                    <m:ctrlPr>
                      <w:rPr>
                        <w:rFonts w:ascii="Cambria Math" w:hAnsi="Cambria Math"/>
                        <w:i/>
                      </w:rPr>
                    </m:ctrlPr>
                  </m:sSubPr>
                  <m:e>
                    <m:r>
                      <w:rPr>
                        <w:rFonts w:ascii="Cambria Math" w:hAnsi="Cambria Math"/>
                      </w:rPr>
                      <m:t>ϕ</m:t>
                    </m:r>
                  </m:e>
                  <m:sub>
                    <m:r>
                      <w:rPr>
                        <w:rFonts w:ascii="Cambria Math" w:hAnsi="Cambria Math"/>
                      </w:rPr>
                      <m:t>n</m:t>
                    </m:r>
                  </m:sub>
                </m:sSub>
                <m:r>
                  <w:rPr>
                    <w:rFonts w:ascii="Cambria Math" w:eastAsiaTheme="minorEastAsia" w:hAnsi="Cambria Math"/>
                  </w:rPr>
                  <m:t>=</m:t>
                </m:r>
                <m:r>
                  <w:rPr>
                    <w:rFonts w:ascii="Cambria Math" w:hAnsi="Cambria Math"/>
                  </w:rPr>
                  <m:t xml:space="preserve"> </m:t>
                </m:r>
                <m:sSup>
                  <m:sSupPr>
                    <m:ctrlPr>
                      <w:rPr>
                        <w:rFonts w:ascii="Cambria Math" w:eastAsiaTheme="minorEastAsia" w:hAnsi="Cambria Math"/>
                        <w:i/>
                      </w:rPr>
                    </m:ctrlPr>
                  </m:sSupPr>
                  <m:e>
                    <m:r>
                      <w:rPr>
                        <w:rFonts w:ascii="Cambria Math" w:eastAsiaTheme="minorEastAsia" w:hAnsi="Cambria Math"/>
                      </w:rPr>
                      <m:t>180</m:t>
                    </m:r>
                  </m:e>
                  <m:sup>
                    <m:r>
                      <w:rPr>
                        <w:rFonts w:ascii="Cambria Math" w:hAnsi="Cambria Math"/>
                      </w:rPr>
                      <m:t>0</m:t>
                    </m:r>
                  </m:sup>
                </m:sSup>
                <m:r>
                  <w:rPr>
                    <w:rFonts w:ascii="Cambria Math" w:hAnsi="Cambria Math"/>
                  </w:rPr>
                  <m:t>+</m:t>
                </m:r>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den>
                    </m:f>
                  </m:e>
                </m:d>
              </m:oMath>
            </m:oMathPara>
          </w:p>
        </w:tc>
        <w:tc>
          <w:tcPr>
            <w:tcW w:w="757" w:type="dxa"/>
            <w:vAlign w:val="center"/>
          </w:tcPr>
          <w:p w14:paraId="4155C140" w14:textId="7C6046FE" w:rsidR="0062405B" w:rsidRDefault="00BC24A7" w:rsidP="00D714B7">
            <w:pPr>
              <w:pStyle w:val="Descripcin"/>
              <w:spacing w:before="240" w:after="240"/>
              <w:ind w:left="0" w:firstLine="0"/>
            </w:pPr>
            <w:r>
              <w:t>Eq. 2</w:t>
            </w:r>
          </w:p>
        </w:tc>
      </w:tr>
      <w:tr w:rsidR="00BC24A7" w14:paraId="5DFEADA1" w14:textId="77777777" w:rsidTr="00D714B7">
        <w:tc>
          <w:tcPr>
            <w:tcW w:w="879" w:type="dxa"/>
            <w:vAlign w:val="center"/>
          </w:tcPr>
          <w:p w14:paraId="5240A33B" w14:textId="77777777" w:rsidR="00BC24A7" w:rsidRDefault="00BC24A7" w:rsidP="00D714B7">
            <w:pPr>
              <w:spacing w:before="240" w:after="240"/>
              <w:jc w:val="center"/>
            </w:pPr>
          </w:p>
        </w:tc>
        <w:tc>
          <w:tcPr>
            <w:tcW w:w="6918" w:type="dxa"/>
            <w:vAlign w:val="center"/>
          </w:tcPr>
          <w:p w14:paraId="14C2E44E" w14:textId="454CABA0" w:rsidR="00BC24A7" w:rsidRDefault="00BC24A7" w:rsidP="00BC24A7">
            <w:pPr>
              <w:keepNext/>
              <w:spacing w:before="240" w:after="240"/>
              <w:ind w:left="0" w:firstLine="0"/>
              <w:jc w:val="center"/>
              <w:rPr>
                <w:rFonts w:eastAsia="Calibri" w:cs="Times New Roman"/>
              </w:rPr>
            </w:pPr>
            <m:oMathPara>
              <m:oMath>
                <m:sSub>
                  <m:sSubPr>
                    <m:ctrlPr>
                      <w:rPr>
                        <w:rFonts w:ascii="Cambria Math" w:hAnsi="Cambria Math"/>
                        <w:i/>
                      </w:rPr>
                    </m:ctrlPr>
                  </m:sSubPr>
                  <m:e>
                    <m:r>
                      <w:rPr>
                        <w:rFonts w:ascii="Cambria Math" w:hAnsi="Cambria Math"/>
                      </w:rPr>
                      <m:t>ϕ</m:t>
                    </m:r>
                  </m:e>
                  <m:sub>
                    <m:r>
                      <w:rPr>
                        <w:rFonts w:ascii="Cambria Math" w:hAnsi="Cambria Math"/>
                      </w:rPr>
                      <m:t>n</m:t>
                    </m:r>
                  </m:sub>
                </m:sSub>
                <m:r>
                  <w:rPr>
                    <w:rFonts w:ascii="Cambria Math" w:eastAsiaTheme="minorEastAsia" w:hAnsi="Cambria Math"/>
                  </w:rPr>
                  <m:t>=</m:t>
                </m:r>
                <m:r>
                  <w:rPr>
                    <w:rFonts w:ascii="Cambria Math" w:hAnsi="Cambria Math"/>
                  </w:rPr>
                  <m:t xml:space="preserve"> </m:t>
                </m:r>
                <m:sSup>
                  <m:sSupPr>
                    <m:ctrlPr>
                      <w:rPr>
                        <w:rFonts w:ascii="Cambria Math" w:eastAsiaTheme="minorEastAsia" w:hAnsi="Cambria Math"/>
                        <w:i/>
                      </w:rPr>
                    </m:ctrlPr>
                  </m:sSupPr>
                  <m:e>
                    <m:r>
                      <w:rPr>
                        <w:rFonts w:ascii="Cambria Math" w:eastAsiaTheme="minorEastAsia" w:hAnsi="Cambria Math"/>
                      </w:rPr>
                      <m:t>360</m:t>
                    </m:r>
                  </m:e>
                  <m:sup>
                    <m:r>
                      <w:rPr>
                        <w:rFonts w:ascii="Cambria Math" w:hAnsi="Cambria Math"/>
                      </w:rPr>
                      <m:t>0</m:t>
                    </m:r>
                  </m:sup>
                </m:sSup>
                <m:r>
                  <w:rPr>
                    <w:rFonts w:ascii="Cambria Math" w:hAnsi="Cambria Math"/>
                  </w:rPr>
                  <m:t>-arctan</m:t>
                </m:r>
                <m:d>
                  <m:dPr>
                    <m:ctrlPr>
                      <w:rPr>
                        <w:rFonts w:ascii="Cambria Math" w:eastAsiaTheme="minorEastAsia" w:hAnsi="Cambria Math"/>
                        <w:i/>
                      </w:rPr>
                    </m:ctrlPr>
                  </m:dPr>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n</m:t>
                            </m:r>
                          </m:sub>
                          <m:sup>
                            <m:r>
                              <w:rPr>
                                <w:rFonts w:ascii="Cambria Math" w:eastAsiaTheme="minorEastAsia" w:hAnsi="Cambria Math"/>
                              </w:rPr>
                              <m:t>'</m:t>
                            </m:r>
                          </m:sup>
                        </m:sSubSup>
                      </m:num>
                      <m:den>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n</m:t>
                            </m:r>
                          </m:sub>
                          <m:sup>
                            <m:r>
                              <w:rPr>
                                <w:rFonts w:ascii="Cambria Math" w:eastAsiaTheme="minorEastAsia" w:hAnsi="Cambria Math"/>
                              </w:rPr>
                              <m:t>'</m:t>
                            </m:r>
                          </m:sup>
                        </m:sSubSup>
                      </m:den>
                    </m:f>
                  </m:e>
                </m:d>
              </m:oMath>
            </m:oMathPara>
          </w:p>
        </w:tc>
        <w:tc>
          <w:tcPr>
            <w:tcW w:w="757" w:type="dxa"/>
            <w:vAlign w:val="center"/>
          </w:tcPr>
          <w:p w14:paraId="13BD3DF5" w14:textId="79332B8C" w:rsidR="00BC24A7" w:rsidRDefault="00BC24A7" w:rsidP="00D714B7">
            <w:pPr>
              <w:pStyle w:val="Descripcin"/>
              <w:spacing w:before="240" w:after="240"/>
              <w:ind w:left="0" w:firstLine="0"/>
            </w:pPr>
            <w:r>
              <w:t>Eq. 2</w:t>
            </w:r>
          </w:p>
        </w:tc>
      </w:tr>
    </w:tbl>
    <w:p w14:paraId="2BAE32BF" w14:textId="77777777" w:rsidR="0062405B" w:rsidRDefault="0062405B" w:rsidP="004167D5"/>
    <w:p w14:paraId="0AD0AD17" w14:textId="49ED73A2" w:rsidR="0062405B" w:rsidRDefault="0062405B" w:rsidP="004167D5"/>
    <w:p w14:paraId="3697D95C" w14:textId="77777777" w:rsidR="00FD5717" w:rsidRDefault="00FD5717" w:rsidP="00FD5717">
      <w:pPr>
        <w:keepNext/>
      </w:pPr>
      <w:r w:rsidRPr="00FD5717">
        <w:lastRenderedPageBreak/>
        <w:drawing>
          <wp:inline distT="0" distB="0" distL="0" distR="0" wp14:anchorId="7FD80371" wp14:editId="5D696C46">
            <wp:extent cx="5431790" cy="30549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31790" cy="3054985"/>
                    </a:xfrm>
                    <a:prstGeom prst="rect">
                      <a:avLst/>
                    </a:prstGeom>
                  </pic:spPr>
                </pic:pic>
              </a:graphicData>
            </a:graphic>
          </wp:inline>
        </w:drawing>
      </w:r>
    </w:p>
    <w:p w14:paraId="7B462AB7" w14:textId="248F90D8" w:rsidR="00FD5717" w:rsidRDefault="00FD5717" w:rsidP="00BC24A7">
      <w:pPr>
        <w:pStyle w:val="Descripcin"/>
      </w:pPr>
      <w:r>
        <w:t xml:space="preserve">Figure </w:t>
      </w:r>
      <w:fldSimple w:instr=" SEQ Figure \* ARABIC ">
        <w:r w:rsidR="006A0105">
          <w:rPr>
            <w:noProof/>
          </w:rPr>
          <w:t>8</w:t>
        </w:r>
      </w:fldSimple>
      <w:r>
        <w:t>. A</w:t>
      </w:r>
      <w:r w:rsidRPr="001870C6">
        <w:t xml:space="preserve">ngle between the receiving antenna </w:t>
      </w:r>
      <w:r>
        <w:t xml:space="preserve">and transmitter </w:t>
      </w:r>
      <w:r w:rsidRPr="001870C6">
        <w:t>in the</w:t>
      </w:r>
      <w:r>
        <w:t xml:space="preserve"> </w:t>
      </w:r>
      <m:oMath>
        <m:r>
          <w:rPr>
            <w:rFonts w:ascii="Cambria Math" w:hAnsi="Cambria Math"/>
          </w:rPr>
          <m:t>x</m:t>
        </m:r>
        <m:r>
          <m:rPr>
            <m:sty m:val="p"/>
          </m:rPr>
          <w:rPr>
            <w:rFonts w:ascii="Cambria Math" w:hAnsi="Cambria Math"/>
          </w:rPr>
          <m:t>_</m:t>
        </m:r>
        <m:r>
          <w:rPr>
            <w:rFonts w:ascii="Cambria Math" w:hAnsi="Cambria Math"/>
          </w:rPr>
          <m:t>y</m:t>
        </m:r>
      </m:oMath>
      <w:r w:rsidRPr="001870C6">
        <w:t xml:space="preserve"> plane</w:t>
      </w:r>
      <w:r>
        <w:t>.</w:t>
      </w:r>
      <w:r>
        <w:t xml:space="preserve"> </w:t>
      </w:r>
      <w:r>
        <w:t xml:space="preserve"> </w:t>
      </w:r>
    </w:p>
    <w:p w14:paraId="4F73E4CA" w14:textId="4BE069C3" w:rsidR="00F5335C" w:rsidRDefault="004167D5" w:rsidP="004167D5">
      <w:pPr>
        <w:rPr>
          <w:rFonts w:eastAsiaTheme="minorEastAsia"/>
        </w:rPr>
      </w:pPr>
      <w:commentRangeStart w:id="22"/>
      <w:r>
        <w:t>Our objective is to recover the azimuth angle</w:t>
      </w:r>
      <w:r w:rsidR="008B3CD4" w:rsidRPr="008B3CD4">
        <w:t xml:space="preserve"> </w:t>
      </w:r>
      <m:oMath>
        <m:r>
          <w:rPr>
            <w:rFonts w:ascii="Cambria Math" w:eastAsiaTheme="minorEastAsia" w:hAnsi="Cambria Math"/>
          </w:rPr>
          <m:t>ϕ</m:t>
        </m:r>
      </m:oMath>
      <w:r w:rsidR="006F2E93">
        <w:rPr>
          <w:rFonts w:eastAsiaTheme="minorEastAsia"/>
        </w:rPr>
        <w:t xml:space="preserve"> </w:t>
      </w:r>
      <w:r w:rsidR="006F2E93">
        <w:t xml:space="preserve">and </w:t>
      </w:r>
      <w:r w:rsidR="006F2E93" w:rsidRPr="005663D2">
        <w:t>elevation angle</w:t>
      </w:r>
      <w:r w:rsidR="006F2E93">
        <w:t xml:space="preserve"> </w:t>
      </w:r>
      <m:oMath>
        <m:r>
          <w:rPr>
            <w:rFonts w:ascii="Cambria Math" w:eastAsiaTheme="minorEastAsia" w:hAnsi="Cambria Math"/>
          </w:rPr>
          <m:t>θ</m:t>
        </m:r>
      </m:oMath>
      <w:r>
        <w:t xml:space="preserve">, while the parameters </w:t>
      </w:r>
      <m:oMath>
        <m:r>
          <w:rPr>
            <w:rFonts w:ascii="Cambria Math" w:hAnsi="Cambria Math"/>
          </w:rPr>
          <m:t>s</m:t>
        </m:r>
        <m:d>
          <m:dPr>
            <m:ctrlPr>
              <w:rPr>
                <w:rFonts w:ascii="Cambria Math" w:hAnsi="Cambria Math"/>
                <w:i/>
              </w:rPr>
            </m:ctrlPr>
          </m:dPr>
          <m:e>
            <m:r>
              <w:rPr>
                <w:rFonts w:ascii="Cambria Math" w:hAnsi="Cambria Math"/>
              </w:rPr>
              <m:t>k</m:t>
            </m:r>
          </m:e>
        </m:d>
      </m:oMath>
      <w:r>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n</m:t>
            </m:r>
          </m:sub>
        </m:sSub>
        <m:d>
          <m:dPr>
            <m:ctrlPr>
              <w:rPr>
                <w:rFonts w:ascii="Cambria Math" w:eastAsiaTheme="minorEastAsia" w:hAnsi="Cambria Math"/>
                <w:i/>
              </w:rPr>
            </m:ctrlPr>
          </m:dPr>
          <m:e>
            <m:r>
              <w:rPr>
                <w:rFonts w:ascii="Cambria Math" w:eastAsiaTheme="minorEastAsia" w:hAnsi="Cambria Math"/>
              </w:rPr>
              <m:t>ϕ,</m:t>
            </m:r>
            <m:r>
              <m:rPr>
                <m:sty m:val="p"/>
              </m:rPr>
              <w:rPr>
                <w:rFonts w:ascii="Cambria Math" w:hAnsi="Cambria Math"/>
              </w:rPr>
              <m:t xml:space="preserve"> </m:t>
            </m:r>
            <m:r>
              <w:rPr>
                <w:rFonts w:ascii="Cambria Math" w:eastAsiaTheme="minorEastAsia" w:hAnsi="Cambria Math"/>
              </w:rPr>
              <m:t>θ</m:t>
            </m:r>
          </m:e>
        </m:d>
      </m:oMath>
      <w:r>
        <w:rPr>
          <w:rFonts w:eastAsiaTheme="minorEastAsia"/>
        </w:rPr>
        <w:t xml:space="preserve"> are unknown. </w:t>
      </w:r>
    </w:p>
    <w:p w14:paraId="0A5B4F5D" w14:textId="462CDD4A" w:rsidR="00B931EB" w:rsidRDefault="0064175E" w:rsidP="00166C7F">
      <w:pPr>
        <w:rPr>
          <w:rFonts w:eastAsiaTheme="minorEastAsia"/>
        </w:rPr>
      </w:pPr>
      <w:r w:rsidRPr="0064175E">
        <w:rPr>
          <w:rFonts w:eastAsiaTheme="minorEastAsia"/>
        </w:rPr>
        <w:t xml:space="preserve">The proposed method is </w:t>
      </w:r>
      <w:r>
        <w:rPr>
          <w:rFonts w:eastAsiaTheme="minorEastAsia"/>
        </w:rPr>
        <w:t xml:space="preserve">as follows. The receiver sequentially </w:t>
      </w:r>
      <w:r w:rsidRPr="0064175E">
        <w:rPr>
          <w:rFonts w:eastAsiaTheme="minorEastAsia"/>
        </w:rPr>
        <w:t>activates one antenn</w:t>
      </w:r>
      <w:r>
        <w:rPr>
          <w:rFonts w:eastAsiaTheme="minorEastAsia"/>
        </w:rPr>
        <w:t xml:space="preserve">a element at a time using the </w:t>
      </w:r>
      <w:r w:rsidRPr="0064175E">
        <w:rPr>
          <w:rFonts w:eastAsiaTheme="minorEastAsia"/>
        </w:rPr>
        <w:t>SPNT RF switch, and meas</w:t>
      </w:r>
      <w:r>
        <w:rPr>
          <w:rFonts w:eastAsiaTheme="minorEastAsia"/>
        </w:rPr>
        <w:t xml:space="preserve">ures the corresponding received </w:t>
      </w:r>
      <w:r w:rsidRPr="0064175E">
        <w:rPr>
          <w:rFonts w:eastAsiaTheme="minorEastAsia"/>
        </w:rPr>
        <w:t>power va</w:t>
      </w:r>
      <w:r>
        <w:rPr>
          <w:rFonts w:eastAsiaTheme="minorEastAsia"/>
        </w:rPr>
        <w:t xml:space="preserve">lue. During the activation of </w:t>
      </w:r>
      <m:oMath>
        <m:r>
          <w:rPr>
            <w:rFonts w:ascii="Cambria Math" w:hAnsi="Cambria Math"/>
          </w:rPr>
          <m:t>n</m:t>
        </m:r>
      </m:oMath>
      <w:r>
        <w:rPr>
          <w:rFonts w:eastAsiaTheme="minorEastAsia"/>
        </w:rPr>
        <w:t>-th</w:t>
      </w:r>
      <w:r>
        <w:t xml:space="preserve"> </w:t>
      </w:r>
      <w:r>
        <w:rPr>
          <w:rFonts w:eastAsiaTheme="minorEastAsia"/>
        </w:rPr>
        <w:t xml:space="preserve">antenna,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5D2612">
        <w:rPr>
          <w:rFonts w:eastAsiaTheme="minorEastAsia"/>
        </w:rPr>
        <w:t xml:space="preserve"> </w:t>
      </w:r>
      <w:r w:rsidR="00217599">
        <w:rPr>
          <w:rFonts w:eastAsiaTheme="minorEastAsia"/>
        </w:rPr>
        <w:t>is measured</w:t>
      </w:r>
      <w:r>
        <w:rPr>
          <w:rFonts w:eastAsiaTheme="minorEastAsia"/>
        </w:rPr>
        <w:t xml:space="preserve">. A single switching cycle is </w:t>
      </w:r>
      <w:r w:rsidRPr="0064175E">
        <w:rPr>
          <w:rFonts w:eastAsiaTheme="minorEastAsia"/>
        </w:rPr>
        <w:t>equival</w:t>
      </w:r>
      <w:r w:rsidR="00012887">
        <w:rPr>
          <w:rFonts w:eastAsiaTheme="minorEastAsia"/>
        </w:rPr>
        <w:t xml:space="preserve">ent to </w:t>
      </w:r>
      <m:oMath>
        <m:r>
          <w:rPr>
            <w:rFonts w:ascii="Cambria Math" w:eastAsiaTheme="minorEastAsia" w:hAnsi="Cambria Math"/>
          </w:rPr>
          <m:t>N</m:t>
        </m:r>
      </m:oMath>
      <w:r w:rsidRPr="0064175E">
        <w:rPr>
          <w:rFonts w:eastAsiaTheme="minorEastAsia"/>
        </w:rPr>
        <w:t xml:space="preserve"> activations, sta</w:t>
      </w:r>
      <w:proofErr w:type="spellStart"/>
      <w:r>
        <w:rPr>
          <w:rFonts w:eastAsiaTheme="minorEastAsia"/>
        </w:rPr>
        <w:t>rting</w:t>
      </w:r>
      <w:proofErr w:type="spellEnd"/>
      <w:r>
        <w:rPr>
          <w:rFonts w:eastAsiaTheme="minorEastAsia"/>
        </w:rPr>
        <w:t xml:space="preserve"> from the first antenna to the </w:t>
      </w:r>
      <m:oMath>
        <m:r>
          <w:rPr>
            <w:rFonts w:ascii="Cambria Math" w:eastAsiaTheme="minorEastAsia" w:hAnsi="Cambria Math"/>
          </w:rPr>
          <m:t>N</m:t>
        </m:r>
      </m:oMath>
      <w:r>
        <w:rPr>
          <w:rFonts w:eastAsiaTheme="minorEastAsia"/>
        </w:rPr>
        <w:t>-th</w:t>
      </w:r>
      <w:r>
        <w:t xml:space="preserve"> </w:t>
      </w:r>
      <w:r>
        <w:rPr>
          <w:rFonts w:eastAsiaTheme="minorEastAsia"/>
        </w:rPr>
        <w:t>antenna</w:t>
      </w:r>
      <w:r w:rsidRPr="0064175E">
        <w:rPr>
          <w:rFonts w:eastAsiaTheme="minorEastAsia"/>
        </w:rPr>
        <w:t xml:space="preserve">. Let </w:t>
      </w:r>
      <m:oMath>
        <m:r>
          <m:rPr>
            <m:sty m:val="b"/>
          </m:rPr>
          <w:rPr>
            <w:rFonts w:ascii="Cambria Math" w:eastAsiaTheme="minorEastAsia" w:hAnsi="Cambria Math"/>
          </w:rPr>
          <m:t>p</m:t>
        </m:r>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e>
        </m:d>
      </m:oMath>
      <w:r w:rsidR="00166C7F">
        <w:rPr>
          <w:rFonts w:eastAsiaTheme="minorEastAsia"/>
        </w:rPr>
        <w:t xml:space="preserve">  denote the power </w:t>
      </w:r>
      <w:r w:rsidRPr="0064175E">
        <w:rPr>
          <w:rFonts w:eastAsiaTheme="minorEastAsia"/>
        </w:rPr>
        <w:t xml:space="preserve">measurements corresponding to a single switching cycle. </w:t>
      </w:r>
      <w:r w:rsidR="00166C7F">
        <w:rPr>
          <w:rFonts w:eastAsiaTheme="minorEastAsia"/>
        </w:rPr>
        <w:t xml:space="preserve">Therefore, </w:t>
      </w:r>
      <w:r w:rsidR="00166C7F" w:rsidRPr="00166C7F">
        <w:rPr>
          <w:rFonts w:eastAsiaTheme="minorEastAsia"/>
        </w:rPr>
        <w:t xml:space="preserve">the ratio between </w:t>
      </w:r>
      <m:oMath>
        <m:sSub>
          <m:sSubPr>
            <m:ctrlPr>
              <w:rPr>
                <w:rFonts w:ascii="Cambria Math" w:hAnsi="Cambria Math"/>
                <w:i/>
              </w:rPr>
            </m:ctrlPr>
          </m:sSubPr>
          <m:e>
            <m:r>
              <w:rPr>
                <w:rFonts w:ascii="Cambria Math" w:hAnsi="Cambria Math"/>
              </w:rPr>
              <m:t>P</m:t>
            </m:r>
          </m:e>
          <m:sub>
            <m:r>
              <w:rPr>
                <w:rFonts w:ascii="Cambria Math" w:hAnsi="Cambria Math"/>
              </w:rPr>
              <m:t>n</m:t>
            </m:r>
          </m:sub>
        </m:sSub>
      </m:oMath>
      <w:r w:rsidR="00166C7F">
        <w:rPr>
          <w:rFonts w:eastAsiaTheme="minorEastAsia"/>
        </w:rPr>
        <w:t xml:space="preserve"> </w:t>
      </w:r>
      <w:r w:rsidR="00166C7F" w:rsidRPr="00166C7F">
        <w:rPr>
          <w:rFonts w:eastAsiaTheme="minorEastAsia"/>
        </w:rPr>
        <w:t>and the summation of all power values within the same switching cycle</w:t>
      </w:r>
      <w:r w:rsidR="00166C7F">
        <w:rPr>
          <w:rFonts w:eastAsiaTheme="minorEastAsia"/>
        </w:rPr>
        <w:t xml:space="preserve"> can be given as</w:t>
      </w:r>
      <w:r w:rsidR="00BF6441">
        <w:rPr>
          <w:rFonts w:eastAsiaTheme="minorEastAsia"/>
        </w:rP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BF6441" w14:paraId="5565BC3F" w14:textId="77777777" w:rsidTr="00BF6441">
        <w:tc>
          <w:tcPr>
            <w:tcW w:w="1127" w:type="dxa"/>
            <w:vAlign w:val="center"/>
          </w:tcPr>
          <w:p w14:paraId="7B1F9A4E" w14:textId="77777777" w:rsidR="00BF6441" w:rsidRDefault="00BF6441" w:rsidP="00347713">
            <w:pPr>
              <w:spacing w:before="240" w:after="240"/>
              <w:jc w:val="center"/>
            </w:pPr>
          </w:p>
        </w:tc>
        <w:tc>
          <w:tcPr>
            <w:tcW w:w="4954" w:type="dxa"/>
            <w:vAlign w:val="center"/>
          </w:tcPr>
          <w:p w14:paraId="066F9AE6" w14:textId="3AC3FD9E" w:rsidR="00BF6441" w:rsidRDefault="00240F7B"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num>
                  <m:den>
                    <m:nary>
                      <m:naryPr>
                        <m:chr m:val="∑"/>
                        <m:limLoc m:val="subSup"/>
                        <m:ctrlPr>
                          <w:rPr>
                            <w:rFonts w:ascii="Cambria Math" w:eastAsiaTheme="minorEastAsia" w:hAnsi="Cambria Math"/>
                            <w:i/>
                          </w:rPr>
                        </m:ctrlPr>
                      </m:naryPr>
                      <m:sub>
                        <m:r>
                          <w:rPr>
                            <w:rFonts w:ascii="Cambria Math" w:eastAsiaTheme="minorEastAsia" w:hAnsi="Cambria Math"/>
                          </w:rPr>
                          <m:t>l=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e>
                    </m:nary>
                  </m:den>
                </m:f>
              </m:oMath>
            </m:oMathPara>
          </w:p>
        </w:tc>
        <w:tc>
          <w:tcPr>
            <w:tcW w:w="2453" w:type="dxa"/>
            <w:vAlign w:val="center"/>
          </w:tcPr>
          <w:p w14:paraId="02962713" w14:textId="4598BD10" w:rsidR="00BF6441" w:rsidRPr="00467AC1" w:rsidRDefault="00BF6441" w:rsidP="00ED1B7D">
            <w:pPr>
              <w:pStyle w:val="Descripcin"/>
              <w:spacing w:before="240" w:after="240"/>
              <w:jc w:val="right"/>
            </w:pPr>
            <w:r>
              <w:t>Eq. 4</w:t>
            </w:r>
          </w:p>
        </w:tc>
      </w:tr>
    </w:tbl>
    <w:p w14:paraId="4C6D5AF5" w14:textId="435ABCE5" w:rsidR="00343039" w:rsidRDefault="00343039" w:rsidP="00343039">
      <w:pPr>
        <w:rPr>
          <w:rFonts w:eastAsiaTheme="minorEastAsia"/>
        </w:rPr>
      </w:pPr>
      <w:r w:rsidRPr="0064175E">
        <w:rPr>
          <w:rFonts w:eastAsiaTheme="minorEastAsia"/>
        </w:rPr>
        <w:t>Let</w:t>
      </w:r>
      <m:oMath>
        <m:r>
          <w:rPr>
            <w:rFonts w:ascii="Cambria Math" w:eastAsiaTheme="minorEastAsia" w:hAnsi="Cambria Math"/>
          </w:rPr>
          <m:t xml:space="preserve"> 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e>
        </m:d>
      </m:oMath>
      <w:r>
        <w:rPr>
          <w:rFonts w:eastAsiaTheme="minorEastAsia"/>
        </w:rPr>
        <w:t xml:space="preserve">  denote the power </w:t>
      </w:r>
      <w:r w:rsidRPr="0064175E">
        <w:rPr>
          <w:rFonts w:eastAsiaTheme="minorEastAsia"/>
        </w:rPr>
        <w:t xml:space="preserve">measurements </w:t>
      </w:r>
      <w:r w:rsidR="002F6656">
        <w:rPr>
          <w:rFonts w:eastAsiaTheme="minorEastAsia"/>
        </w:rPr>
        <w:t xml:space="preserve">normalized </w:t>
      </w:r>
      <w:r w:rsidRPr="0064175E">
        <w:rPr>
          <w:rFonts w:eastAsiaTheme="minorEastAsia"/>
        </w:rPr>
        <w:t xml:space="preserve">corresponding to a single switching cycle. </w:t>
      </w:r>
      <w:commentRangeStart w:id="23"/>
      <w:r w:rsidRPr="00343039">
        <w:rPr>
          <w:rFonts w:eastAsiaTheme="minorEastAsia"/>
        </w:rPr>
        <w:t>In the</w:t>
      </w:r>
      <w:r>
        <w:rPr>
          <w:rFonts w:eastAsiaTheme="minorEastAsia"/>
        </w:rPr>
        <w:t xml:space="preserve"> </w:t>
      </w:r>
      <w:r w:rsidRPr="00343039">
        <w:rPr>
          <w:rFonts w:eastAsiaTheme="minorEastAsia"/>
        </w:rPr>
        <w:t xml:space="preserve">next section, we discuss how </w:t>
      </w:r>
      <w:r>
        <w:rPr>
          <w:rFonts w:eastAsiaTheme="minorEastAsia"/>
        </w:rPr>
        <w:t xml:space="preserve">to </w:t>
      </w:r>
      <w:r w:rsidR="00996991">
        <w:rPr>
          <w:rFonts w:eastAsiaTheme="minorEastAsia"/>
        </w:rPr>
        <w:t>recover</w:t>
      </w:r>
      <w:r>
        <w:rPr>
          <w:rFonts w:eastAsiaTheme="minorEastAsia"/>
        </w:rPr>
        <w:t xml:space="preserve"> </w:t>
      </w:r>
      <m:oMath>
        <m:r>
          <w:rPr>
            <w:rFonts w:ascii="Cambria Math" w:eastAsiaTheme="minorEastAsia" w:hAnsi="Cambria Math"/>
          </w:rPr>
          <m:t xml:space="preserve">ϕ </m:t>
        </m:r>
        <m:r>
          <m:rPr>
            <m:sty m:val="p"/>
          </m:rPr>
          <w:rPr>
            <w:rFonts w:ascii="Cambria Math" w:hAnsi="Cambria Math"/>
          </w:rPr>
          <m:t xml:space="preserve">and </m:t>
        </m:r>
        <m:r>
          <w:rPr>
            <w:rFonts w:ascii="Cambria Math" w:eastAsiaTheme="minorEastAsia" w:hAnsi="Cambria Math"/>
          </w:rPr>
          <m:t>θ</m:t>
        </m:r>
      </m:oMath>
      <w:r>
        <w:rPr>
          <w:rFonts w:eastAsiaTheme="minorEastAsia"/>
        </w:rPr>
        <w:t xml:space="preserve"> from </w:t>
      </w:r>
      <m:oMath>
        <m:r>
          <w:rPr>
            <w:rFonts w:ascii="Cambria Math" w:eastAsiaTheme="minorEastAsia" w:hAnsi="Cambria Math"/>
          </w:rPr>
          <m:t>x</m:t>
        </m:r>
      </m:oMath>
      <w:r>
        <w:rPr>
          <w:rFonts w:eastAsiaTheme="minorEastAsia"/>
        </w:rPr>
        <w:t xml:space="preserve"> with ML</w:t>
      </w:r>
      <w:r w:rsidRPr="00343039">
        <w:rPr>
          <w:rFonts w:eastAsiaTheme="minorEastAsia"/>
        </w:rPr>
        <w:t>.</w:t>
      </w:r>
    </w:p>
    <w:p w14:paraId="037EEEC8" w14:textId="7075D5FF" w:rsidR="00F979B5" w:rsidRPr="00A107F6" w:rsidRDefault="00F979B5" w:rsidP="00A107F6">
      <w:pPr>
        <w:rPr>
          <w:rFonts w:eastAsiaTheme="minorEastAsia"/>
          <w:lang w:val="es-CU"/>
        </w:rPr>
      </w:pPr>
      <w:r w:rsidRPr="00F979B5">
        <w:rPr>
          <w:rFonts w:eastAsiaTheme="minorEastAsia"/>
          <w:lang w:val="es-CU"/>
        </w:rPr>
        <w:lastRenderedPageBreak/>
        <w:t>Entonces el problema a resolver ser</w:t>
      </w:r>
      <w:r>
        <w:rPr>
          <w:rFonts w:eastAsiaTheme="minorEastAsia"/>
          <w:lang w:val="es-CU"/>
        </w:rPr>
        <w:t>ía el siguiente, dado un dataset</w:t>
      </w:r>
      <w:r w:rsidR="00A107F6">
        <w:rPr>
          <w:rFonts w:eastAsiaTheme="minorEastAsia"/>
          <w:lang w:val="es-CU"/>
        </w:rPr>
        <w:t xml:space="preserve"> compuesto por diferentes x con sus valores respectivos de </w:t>
      </w:r>
      <m:oMath>
        <m:r>
          <w:rPr>
            <w:rFonts w:ascii="Cambria Math" w:eastAsiaTheme="minorEastAsia" w:hAnsi="Cambria Math"/>
          </w:rPr>
          <m:t>ϕ</m:t>
        </m:r>
        <m:r>
          <w:rPr>
            <w:rFonts w:ascii="Cambria Math" w:eastAsiaTheme="minorEastAsia" w:hAnsi="Cambria Math"/>
            <w:lang w:val="es-CU"/>
          </w:rPr>
          <m:t xml:space="preserve"> </m:t>
        </m:r>
        <m:r>
          <m:rPr>
            <m:sty m:val="p"/>
          </m:rPr>
          <w:rPr>
            <w:rFonts w:ascii="Cambria Math" w:hAnsi="Cambria Math"/>
            <w:lang w:val="es-CU"/>
          </w:rPr>
          <m:t xml:space="preserve">and </m:t>
        </m:r>
        <m:r>
          <w:rPr>
            <w:rFonts w:ascii="Cambria Math" w:eastAsiaTheme="minorEastAsia" w:hAnsi="Cambria Math"/>
          </w:rPr>
          <m:t>θ</m:t>
        </m:r>
      </m:oMath>
      <w:r w:rsidR="00A107F6" w:rsidRPr="00A107F6">
        <w:rPr>
          <w:rFonts w:eastAsiaTheme="minorEastAsia"/>
          <w:lang w:val="es-CU"/>
        </w:rPr>
        <w:t xml:space="preserve">, encontrar un clasificador capaz de </w:t>
      </w:r>
      <w:r w:rsidR="00A107F6">
        <w:rPr>
          <w:rFonts w:eastAsiaTheme="minorEastAsia"/>
          <w:lang w:val="es-CU"/>
        </w:rPr>
        <w:t>encontrar con la</w:t>
      </w:r>
      <w:r w:rsidR="00A107F6" w:rsidRPr="00A107F6">
        <w:rPr>
          <w:rFonts w:eastAsiaTheme="minorEastAsia"/>
          <w:lang w:val="es-CU"/>
        </w:rPr>
        <w:t xml:space="preserve"> mayor precisi</w:t>
      </w:r>
      <w:r w:rsidR="00A107F6">
        <w:rPr>
          <w:rFonts w:eastAsiaTheme="minorEastAsia"/>
          <w:lang w:val="es-CU"/>
        </w:rPr>
        <w:t xml:space="preserve">ón posible los angulos </w:t>
      </w:r>
      <m:oMath>
        <m:r>
          <w:rPr>
            <w:rFonts w:ascii="Cambria Math" w:eastAsiaTheme="minorEastAsia" w:hAnsi="Cambria Math"/>
          </w:rPr>
          <m:t>ϕ</m:t>
        </m:r>
        <m:r>
          <w:rPr>
            <w:rFonts w:ascii="Cambria Math" w:eastAsiaTheme="minorEastAsia" w:hAnsi="Cambria Math"/>
            <w:lang w:val="es-CU"/>
          </w:rPr>
          <m:t xml:space="preserve"> </m:t>
        </m:r>
        <m:r>
          <m:rPr>
            <m:sty m:val="p"/>
          </m:rPr>
          <w:rPr>
            <w:rFonts w:ascii="Cambria Math" w:hAnsi="Cambria Math"/>
            <w:lang w:val="es-CU"/>
          </w:rPr>
          <m:t xml:space="preserve">and </m:t>
        </m:r>
        <m:r>
          <w:rPr>
            <w:rFonts w:ascii="Cambria Math" w:eastAsiaTheme="minorEastAsia" w:hAnsi="Cambria Math"/>
          </w:rPr>
          <m:t>θ</m:t>
        </m:r>
      </m:oMath>
      <w:r w:rsidR="00A107F6" w:rsidRPr="00A107F6">
        <w:rPr>
          <w:rFonts w:eastAsiaTheme="minorEastAsia"/>
          <w:lang w:val="es-CU"/>
        </w:rPr>
        <w:t xml:space="preserve"> de una se</w:t>
      </w:r>
      <w:r w:rsidR="00A107F6">
        <w:rPr>
          <w:rFonts w:eastAsiaTheme="minorEastAsia"/>
          <w:lang w:val="es-CU"/>
        </w:rPr>
        <w:t>ñal proveniente</w:t>
      </w:r>
      <w:commentRangeEnd w:id="23"/>
      <w:r w:rsidR="00A107F6">
        <w:rPr>
          <w:rStyle w:val="Refdecomentario"/>
        </w:rPr>
        <w:commentReference w:id="23"/>
      </w:r>
      <w:r w:rsidR="00F55C2A">
        <w:rPr>
          <w:rFonts w:eastAsiaTheme="minorEastAsia"/>
          <w:lang w:val="es-CU"/>
        </w:rPr>
        <w:t>.</w:t>
      </w:r>
      <w:commentRangeEnd w:id="22"/>
      <w:r w:rsidR="00BC24A7">
        <w:rPr>
          <w:rStyle w:val="Refdecomentario"/>
        </w:rPr>
        <w:commentReference w:id="22"/>
      </w:r>
    </w:p>
    <w:p w14:paraId="77A776FB" w14:textId="47F21C1E" w:rsidR="002F6656" w:rsidRDefault="002F6656" w:rsidP="00134F78">
      <w:pPr>
        <w:pStyle w:val="Ttulo2"/>
        <w:numPr>
          <w:ilvl w:val="0"/>
          <w:numId w:val="12"/>
        </w:numPr>
        <w:ind w:left="1514"/>
      </w:pPr>
      <w:bookmarkStart w:id="24" w:name="_Toc94807075"/>
      <w:r w:rsidRPr="002F6656">
        <w:t>DOA estimation as a classification problem</w:t>
      </w:r>
      <w:bookmarkEnd w:id="24"/>
    </w:p>
    <w:p w14:paraId="5790343A" w14:textId="31EF25ED" w:rsidR="00C1211E" w:rsidRDefault="004057C5" w:rsidP="00C1211E">
      <w:r w:rsidRPr="004057C5">
        <w:t xml:space="preserve">To find the angle of azimuth and the angle of elevation from </w:t>
      </w:r>
      <m:oMath>
        <m:r>
          <w:rPr>
            <w:rFonts w:ascii="Cambria Math" w:eastAsiaTheme="minorEastAsia" w:hAnsi="Cambria Math"/>
          </w:rPr>
          <m:t>x</m:t>
        </m:r>
      </m:oMath>
      <w:r w:rsidRPr="004057C5">
        <w:t xml:space="preserve"> we consider </w:t>
      </w:r>
      <w:r w:rsidR="000A6F91">
        <w:t>three</w:t>
      </w:r>
      <w:r w:rsidRPr="004057C5">
        <w:t xml:space="preserve"> proposals: </w:t>
      </w:r>
    </w:p>
    <w:p w14:paraId="6B0C0F3B" w14:textId="00FEE00F" w:rsidR="00C1211E" w:rsidRPr="00347713" w:rsidRDefault="00AF6C54" w:rsidP="0086609E">
      <w:pPr>
        <w:pStyle w:val="Prrafodelista"/>
        <w:numPr>
          <w:ilvl w:val="0"/>
          <w:numId w:val="14"/>
        </w:numPr>
        <w:ind w:left="1891"/>
      </w:pPr>
      <w:r w:rsidRPr="00347713">
        <w:t>F</w:t>
      </w:r>
      <w:r w:rsidR="004057C5" w:rsidRPr="00347713">
        <w:t>ind the angle of azimuth and the a</w:t>
      </w:r>
      <w:r w:rsidR="00C1211E" w:rsidRPr="00347713">
        <w:t>ngle of elevation independently</w:t>
      </w:r>
      <w:r w:rsidRPr="00347713">
        <w:t>: The problem of DOA estimation is divided into two independent classification p</w:t>
      </w:r>
      <w:r w:rsidR="00996991" w:rsidRPr="00347713">
        <w:t>roblems:</w:t>
      </w:r>
      <w:r w:rsidRPr="00347713">
        <w:t xml:space="preserve"> </w:t>
      </w:r>
      <w:r w:rsidR="00996991" w:rsidRPr="00347713">
        <w:t>O</w:t>
      </w:r>
      <w:r w:rsidRPr="00347713">
        <w:t>ne</w:t>
      </w:r>
      <w:r w:rsidR="00996991" w:rsidRPr="00347713">
        <w:t xml:space="preserve"> to find the azimuth angle</w:t>
      </w:r>
      <w:r w:rsidRPr="00347713">
        <w:t xml:space="preserve"> and the other to find the elevation angle.</w:t>
      </w:r>
    </w:p>
    <w:p w14:paraId="5C56E912" w14:textId="05F7D41E" w:rsidR="000A6F91" w:rsidRPr="00347713" w:rsidRDefault="000A6F91" w:rsidP="0086609E">
      <w:pPr>
        <w:pStyle w:val="Prrafodelista"/>
        <w:numPr>
          <w:ilvl w:val="0"/>
          <w:numId w:val="14"/>
        </w:numPr>
        <w:ind w:left="1891"/>
      </w:pPr>
      <w:r w:rsidRPr="00347713">
        <w:t>Find the azimuth angle and the elevatio</w:t>
      </w:r>
      <w:r w:rsidR="00CA16D2" w:rsidRPr="00347713">
        <w:t xml:space="preserve">n angle with ML model </w:t>
      </w:r>
      <w:proofErr w:type="spellStart"/>
      <w:r w:rsidR="00CA16D2" w:rsidRPr="00347713">
        <w:t>multilabel</w:t>
      </w:r>
      <w:proofErr w:type="spellEnd"/>
      <w:r w:rsidRPr="00347713">
        <w:t xml:space="preserve">, and </w:t>
      </w:r>
      <w:proofErr w:type="spellStart"/>
      <w:r w:rsidRPr="00347713">
        <w:t>multioutput</w:t>
      </w:r>
      <w:proofErr w:type="spellEnd"/>
      <w:r w:rsidRPr="00347713">
        <w:t>.</w:t>
      </w:r>
    </w:p>
    <w:p w14:paraId="6AB16815" w14:textId="121FCC32" w:rsidR="000A6F91" w:rsidRDefault="00BC24A7" w:rsidP="000A6F91">
      <w:pPr>
        <w:pStyle w:val="Ttulo3"/>
      </w:pPr>
      <w:r>
        <w:t>I</w:t>
      </w:r>
      <w:r w:rsidRPr="00BC24A7">
        <w:t>ndependently</w:t>
      </w:r>
      <w:r>
        <w:t xml:space="preserve"> </w:t>
      </w:r>
      <w:r w:rsidR="000A6F91">
        <w:t>proposal</w:t>
      </w:r>
    </w:p>
    <w:p w14:paraId="429D9E0B" w14:textId="0C27320B" w:rsidR="00DE0241" w:rsidRDefault="00BA037B" w:rsidP="00B7774B">
      <w:pPr>
        <w:rPr>
          <w:rFonts w:eastAsiaTheme="minorEastAsia"/>
        </w:rPr>
      </w:pPr>
      <w:r>
        <w:t>All</w:t>
      </w:r>
      <w:r w:rsidR="00996991">
        <w:t xml:space="preserve"> proposals</w:t>
      </w:r>
      <w:r w:rsidR="00C1211E">
        <w:t xml:space="preserve"> are </w:t>
      </w:r>
      <w:r w:rsidR="00C1211E" w:rsidRPr="00450EC1">
        <w:t>formulated as an</w:t>
      </w:r>
      <w:r w:rsidR="00C1211E">
        <w:t xml:space="preserve"> </w:t>
      </w:r>
      <m:oMath>
        <m:r>
          <w:rPr>
            <w:rFonts w:ascii="Cambria Math" w:hAnsi="Cambria Math"/>
          </w:rPr>
          <m:t>I</m:t>
        </m:r>
      </m:oMath>
      <w:r w:rsidR="00C1211E" w:rsidRPr="00450EC1">
        <w:t>-class classification problem</w:t>
      </w:r>
      <w:r w:rsidR="00C1211E">
        <w:t xml:space="preserve">. </w:t>
      </w:r>
      <w:r w:rsidR="00DE0241">
        <w:t>I</w:t>
      </w:r>
      <w:r w:rsidR="00AE318D">
        <w:t>n the first proposal</w:t>
      </w:r>
      <w:r w:rsidR="00DE0241" w:rsidRPr="00DE0241">
        <w:t>, where there are two models to calculate the azimut</w:t>
      </w:r>
      <w:r w:rsidR="00DE0241">
        <w:t>h angle and the elevation angle respectively</w:t>
      </w:r>
      <w:r w:rsidR="00C1211E">
        <w:t xml:space="preserve">, </w:t>
      </w:r>
      <w:r w:rsidR="00C1211E" w:rsidRPr="00450EC1">
        <w:t xml:space="preserve">each class corresponds to a possible DOA value in the set </w:t>
      </w:r>
      <m:oMath>
        <m:r>
          <w:rPr>
            <w:rFonts w:ascii="Cambria Math" w:eastAsiaTheme="minorEastAsia" w:hAnsi="Cambria Math"/>
          </w:rPr>
          <m:t>ϕ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r>
          <w:rPr>
            <w:rFonts w:ascii="Cambria Math" w:eastAsiaTheme="minorEastAsia" w:hAnsi="Cambria Math"/>
          </w:rPr>
          <m:t xml:space="preserve">,. . . , </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oMath>
      <w:r w:rsidR="00996991">
        <w:t xml:space="preserve"> for the azimuth angle</w:t>
      </w:r>
      <w:r w:rsidR="00C1211E">
        <w:t xml:space="preserve"> and </w:t>
      </w:r>
      <m:oMath>
        <m:r>
          <w:rPr>
            <w:rFonts w:ascii="Cambria Math" w:eastAsiaTheme="minorEastAsia" w:hAnsi="Cambria Math"/>
          </w:rPr>
          <m:t xml:space="preserve">θ= </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e>
        </m:d>
      </m:oMath>
      <w:r w:rsidR="00996991">
        <w:rPr>
          <w:rFonts w:eastAsiaTheme="minorEastAsia"/>
        </w:rPr>
        <w:t xml:space="preserve"> for the elevation</w:t>
      </w:r>
      <w:r w:rsidR="001B48D2">
        <w:rPr>
          <w:rFonts w:eastAsiaTheme="minorEastAsia"/>
        </w:rPr>
        <w:t xml:space="preserve"> angle</w:t>
      </w:r>
      <w:r w:rsidR="00C1211E" w:rsidRPr="00C1211E">
        <w:rPr>
          <w:rFonts w:eastAsiaTheme="minorEastAsia"/>
        </w:rPr>
        <w:t xml:space="preserve">. The number of classes, </w:t>
      </w:r>
      <m:oMath>
        <m:r>
          <w:rPr>
            <w:rFonts w:ascii="Cambria Math" w:eastAsiaTheme="minorEastAsia" w:hAnsi="Cambria Math"/>
          </w:rPr>
          <m:t>I</m:t>
        </m:r>
      </m:oMath>
      <w:r w:rsidR="00C1211E" w:rsidRPr="00C1211E">
        <w:rPr>
          <w:rFonts w:eastAsiaTheme="minorEastAsia"/>
        </w:rPr>
        <w:t>, depends on  the resolution for discretization of the whole range of DOAs.</w:t>
      </w:r>
      <w:r w:rsidR="00DE0241">
        <w:rPr>
          <w:rFonts w:eastAsiaTheme="minorEastAsia"/>
        </w:rPr>
        <w:t xml:space="preserve"> </w:t>
      </w:r>
      <w:r w:rsidR="000E0942">
        <w:rPr>
          <w:rFonts w:eastAsiaTheme="minorEastAsia"/>
        </w:rPr>
        <w:t>T</w:t>
      </w:r>
      <w:r w:rsidR="000E0942" w:rsidRPr="000E0942">
        <w:rPr>
          <w:rFonts w:eastAsiaTheme="minorEastAsia"/>
        </w:rPr>
        <w:t>hen the number of classes of the models to find the azimuth angle and the elevation angle will be given by</w:t>
      </w:r>
      <w:r w:rsidR="00DE0241">
        <w:rPr>
          <w:rFonts w:eastAsiaTheme="minorEastAsia"/>
        </w:rP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4954"/>
        <w:gridCol w:w="2453"/>
      </w:tblGrid>
      <w:tr w:rsidR="00ED1B7D" w14:paraId="26D7599C" w14:textId="77777777" w:rsidTr="00CB4063">
        <w:tc>
          <w:tcPr>
            <w:tcW w:w="1127" w:type="dxa"/>
            <w:vAlign w:val="center"/>
          </w:tcPr>
          <w:p w14:paraId="40FE79FB" w14:textId="77777777" w:rsidR="00ED1B7D" w:rsidRDefault="00ED1B7D" w:rsidP="00347713">
            <w:pPr>
              <w:spacing w:before="240" w:after="240"/>
              <w:jc w:val="center"/>
            </w:pPr>
          </w:p>
        </w:tc>
        <w:tc>
          <w:tcPr>
            <w:tcW w:w="4954" w:type="dxa"/>
            <w:vAlign w:val="center"/>
          </w:tcPr>
          <w:p w14:paraId="7D9A5A30" w14:textId="7F597FCE" w:rsidR="00ED1B7D" w:rsidRDefault="00240F7B" w:rsidP="00ED1B7D">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ϕ</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num>
                  <m:den>
                    <m:r>
                      <w:rPr>
                        <w:rFonts w:ascii="Cambria Math" w:eastAsiaTheme="minorEastAsia" w:hAnsi="Cambria Math"/>
                      </w:rPr>
                      <m:t>resolution</m:t>
                    </m:r>
                  </m:den>
                </m:f>
              </m:oMath>
            </m:oMathPara>
          </w:p>
        </w:tc>
        <w:tc>
          <w:tcPr>
            <w:tcW w:w="2453" w:type="dxa"/>
            <w:vAlign w:val="center"/>
          </w:tcPr>
          <w:p w14:paraId="2582D2A2" w14:textId="3DEE8A84" w:rsidR="00ED1B7D" w:rsidRPr="00467AC1" w:rsidRDefault="00ED1B7D" w:rsidP="00ED1B7D">
            <w:pPr>
              <w:pStyle w:val="Descripcin"/>
              <w:spacing w:before="240" w:after="240"/>
              <w:jc w:val="right"/>
            </w:pPr>
            <w:r>
              <w:t>Eq. 5</w:t>
            </w:r>
          </w:p>
        </w:tc>
      </w:tr>
    </w:tbl>
    <w:p w14:paraId="0B71369F" w14:textId="09C9F0FF" w:rsidR="009A66A5" w:rsidRDefault="0034652D" w:rsidP="00B7774B">
      <w:pPr>
        <w:rPr>
          <w:rFonts w:eastAsiaTheme="minorEastAsia"/>
        </w:rPr>
      </w:pPr>
      <w:r>
        <w:rPr>
          <w:rFonts w:eastAsiaTheme="minorEastAsia"/>
        </w:rPr>
        <w:t xml:space="preserve">The </w:t>
      </w:r>
      <m:oMath>
        <m:r>
          <m:rPr>
            <m:sty m:val="p"/>
          </m:rPr>
          <w:rPr>
            <w:rFonts w:ascii="Cambria Math" w:eastAsiaTheme="minorEastAsia" w:hAnsi="Cambria Math"/>
          </w:rPr>
          <m:t>int</m:t>
        </m:r>
        <m:r>
          <w:rPr>
            <w:rFonts w:ascii="Cambria Math" w:eastAsiaTheme="minorEastAsia" w:hAnsi="Cambria Math"/>
          </w:rPr>
          <m:t>[]</m:t>
        </m:r>
      </m:oMath>
      <w:r>
        <w:rPr>
          <w:rFonts w:eastAsiaTheme="minorEastAsia"/>
        </w:rPr>
        <w:t xml:space="preserve"> operator represents </w:t>
      </w:r>
      <w:proofErr w:type="spellStart"/>
      <w:r w:rsidR="001A4786">
        <w:rPr>
          <w:rFonts w:eastAsiaTheme="minorEastAsia"/>
        </w:rPr>
        <w:t>the</w:t>
      </w:r>
      <w:proofErr w:type="spellEnd"/>
      <w:r w:rsidR="001A4786">
        <w:rPr>
          <w:rFonts w:eastAsiaTheme="minorEastAsia"/>
        </w:rPr>
        <w:t xml:space="preserve"> inte</w:t>
      </w:r>
      <w:r>
        <w:rPr>
          <w:rFonts w:eastAsiaTheme="minorEastAsia"/>
        </w:rPr>
        <w:t xml:space="preserve">ger </w:t>
      </w:r>
      <w:r w:rsidR="001A4786">
        <w:rPr>
          <w:rFonts w:eastAsiaTheme="minorEastAsia"/>
        </w:rPr>
        <w:t>conversion</w:t>
      </w:r>
      <w:r>
        <w:rPr>
          <w:rFonts w:eastAsiaTheme="minorEastAsia"/>
        </w:rPr>
        <w:t xml:space="preserve">. </w:t>
      </w:r>
      <w:r w:rsidR="009A66A5">
        <w:rPr>
          <w:rFonts w:eastAsiaTheme="minorEastAsia"/>
        </w:rPr>
        <w:t xml:space="preserve"> </w:t>
      </w:r>
      <w:r w:rsidR="00C1211E" w:rsidRPr="00C1211E">
        <w:rPr>
          <w:rFonts w:eastAsiaTheme="minorEastAsia"/>
        </w:rPr>
        <w:t xml:space="preserve">For example, if the </w:t>
      </w:r>
      <w:r w:rsidR="00996991">
        <w:t>azimuth</w:t>
      </w:r>
      <w:r w:rsidR="00C1211E">
        <w:t xml:space="preserve"> and th</w:t>
      </w:r>
      <w:r w:rsidR="00996991">
        <w:t>e elevation</w:t>
      </w:r>
      <w:r w:rsidR="00C1211E" w:rsidRPr="00C1211E">
        <w:rPr>
          <w:rFonts w:eastAsiaTheme="minorEastAsia"/>
        </w:rPr>
        <w:t xml:space="preserve"> </w:t>
      </w:r>
      <w:r w:rsidR="00996991">
        <w:rPr>
          <w:rFonts w:eastAsiaTheme="minorEastAsia"/>
        </w:rPr>
        <w:t xml:space="preserve">angle’s </w:t>
      </w:r>
      <w:r w:rsidR="00C1211E" w:rsidRPr="00C1211E">
        <w:rPr>
          <w:rFonts w:eastAsiaTheme="minorEastAsia"/>
        </w:rPr>
        <w:t>range</w:t>
      </w:r>
      <w:r w:rsidR="00996991">
        <w:rPr>
          <w:rFonts w:eastAsiaTheme="minorEastAsia"/>
        </w:rPr>
        <w:t>s lie</w:t>
      </w:r>
      <w:r w:rsidR="00C1211E" w:rsidRPr="00C1211E">
        <w:rPr>
          <w:rFonts w:eastAsiaTheme="minorEastAsia"/>
        </w:rPr>
        <w:t xml:space="preserve"> between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360</m:t>
            </m:r>
          </m:e>
          <m:sup>
            <m:r>
              <w:rPr>
                <w:rFonts w:ascii="Cambria Math" w:eastAsiaTheme="minorEastAsia" w:hAnsi="Cambria Math"/>
              </w:rPr>
              <m:t>°</m:t>
            </m:r>
          </m:sup>
        </m:sSup>
      </m:oMath>
      <w:r w:rsidR="00C1211E" w:rsidRPr="00C1211E">
        <w:rPr>
          <w:rFonts w:eastAsiaTheme="minorEastAsia"/>
        </w:rPr>
        <w:t>] and [</w:t>
      </w:r>
      <m:oMath>
        <m:sSup>
          <m:sSupPr>
            <m:ctrlPr>
              <w:rPr>
                <w:rFonts w:ascii="Cambria Math" w:eastAsiaTheme="minorEastAsia" w:hAnsi="Cambria Math"/>
                <w:i/>
              </w:rPr>
            </m:ctrlPr>
          </m:sSupPr>
          <m:e>
            <m:r>
              <w:rPr>
                <w:rFonts w:ascii="Cambria Math" w:eastAsiaTheme="minorEastAsia" w:hAnsi="Cambria Math"/>
              </w:rPr>
              <m:t>0</m:t>
            </m:r>
          </m:e>
          <m:sup>
            <m:r>
              <w:rPr>
                <w:rFonts w:ascii="Cambria Math" w:eastAsiaTheme="minorEastAsia" w:hAnsi="Cambria Math"/>
              </w:rPr>
              <m:t>°</m:t>
            </m:r>
          </m:sup>
        </m:sSup>
      </m:oMath>
      <w:r w:rsidR="00C1211E" w:rsidRPr="00C1211E">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180</m:t>
            </m:r>
          </m:e>
          <m:sup>
            <m:r>
              <w:rPr>
                <w:rFonts w:ascii="Cambria Math" w:eastAsiaTheme="minorEastAsia" w:hAnsi="Cambria Math"/>
              </w:rPr>
              <m:t>°</m:t>
            </m:r>
          </m:sup>
        </m:sSup>
      </m:oMath>
      <w:r w:rsidR="00C1211E" w:rsidRPr="00C1211E">
        <w:rPr>
          <w:rFonts w:eastAsiaTheme="minorEastAsia"/>
        </w:rPr>
        <w:t xml:space="preserve">] </w:t>
      </w:r>
      <w:r w:rsidR="00C1211E" w:rsidRPr="00C1211E">
        <w:rPr>
          <w:rFonts w:eastAsiaTheme="minorEastAsia"/>
        </w:rPr>
        <w:lastRenderedPageBreak/>
        <w:t xml:space="preserve">respectively, and both of them with a resolution of </w:t>
      </w:r>
      <m:oMath>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m:t>
            </m:r>
          </m:sup>
        </m:sSup>
      </m:oMath>
      <w:r w:rsidR="001B55AD">
        <w:rPr>
          <w:rFonts w:eastAsiaTheme="minorEastAsia"/>
        </w:rPr>
        <w:t>, the number</w:t>
      </w:r>
      <w:r w:rsidR="001B48D2">
        <w:rPr>
          <w:rFonts w:eastAsiaTheme="minorEastAsia"/>
        </w:rPr>
        <w:t xml:space="preserve"> of classes is</w:t>
      </w:r>
      <w:r w:rsidR="00C1211E" w:rsidRPr="00C1211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ϕ</m:t>
            </m:r>
          </m:sub>
        </m:sSub>
      </m:oMath>
      <w:r w:rsidR="00C1211E" w:rsidRPr="00C1211E">
        <w:rPr>
          <w:rFonts w:eastAsiaTheme="minorEastAsia"/>
        </w:rPr>
        <w:t xml:space="preserve">= 360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θ</m:t>
            </m:r>
          </m:sub>
        </m:sSub>
      </m:oMath>
      <w:r w:rsidR="001B55AD">
        <w:rPr>
          <w:rFonts w:eastAsiaTheme="minorEastAsia"/>
        </w:rPr>
        <w:t xml:space="preserve"> = 180</w:t>
      </w:r>
      <w:r w:rsidR="00C1211E" w:rsidRPr="00C1211E">
        <w:rPr>
          <w:rFonts w:eastAsiaTheme="minorEastAsia"/>
        </w:rPr>
        <w:t>.</w:t>
      </w:r>
      <w:r w:rsidR="00B7774B">
        <w:rPr>
          <w:rFonts w:eastAsiaTheme="minorEastAsia"/>
        </w:rPr>
        <w:t xml:space="preserve"> </w:t>
      </w:r>
    </w:p>
    <w:p w14:paraId="34184A63" w14:textId="4CE7D4A4" w:rsidR="000A6F91" w:rsidRDefault="00BC24A7" w:rsidP="000A6F91">
      <w:pPr>
        <w:pStyle w:val="Ttulo3"/>
        <w:rPr>
          <w:rFonts w:eastAsiaTheme="minorEastAsia"/>
        </w:rPr>
      </w:pPr>
      <w:proofErr w:type="spellStart"/>
      <w:r>
        <w:rPr>
          <w:rFonts w:eastAsiaTheme="minorEastAsia"/>
        </w:rPr>
        <w:t>M</w:t>
      </w:r>
      <w:r w:rsidRPr="00BC24A7">
        <w:rPr>
          <w:rFonts w:eastAsiaTheme="minorEastAsia"/>
        </w:rPr>
        <w:t>ultioutput</w:t>
      </w:r>
      <w:proofErr w:type="spellEnd"/>
      <w:r w:rsidR="000A6F91">
        <w:rPr>
          <w:rFonts w:eastAsiaTheme="minorEastAsia"/>
        </w:rPr>
        <w:t xml:space="preserve"> proposal</w:t>
      </w:r>
    </w:p>
    <w:p w14:paraId="7569DECC" w14:textId="2C0F0597" w:rsidR="00CA16D2" w:rsidRDefault="00CA16D2" w:rsidP="00CA16D2">
      <w:r w:rsidRPr="00CA16D2">
        <w:t xml:space="preserve">The last proposal is a </w:t>
      </w:r>
      <w:proofErr w:type="spellStart"/>
      <w:r w:rsidRPr="00CA16D2">
        <w:t>multilabel</w:t>
      </w:r>
      <w:proofErr w:type="spellEnd"/>
      <w:r w:rsidRPr="00CA16D2">
        <w:t xml:space="preserve"> and </w:t>
      </w:r>
      <w:proofErr w:type="spellStart"/>
      <w:r w:rsidRPr="00CA16D2">
        <w:t>multioutput</w:t>
      </w:r>
      <w:proofErr w:type="spellEnd"/>
      <w:r w:rsidRPr="00CA16D2">
        <w:t xml:space="preserve"> classification problem, these means that each sample for the training of the problem wi</w:t>
      </w:r>
      <w:r>
        <w:t xml:space="preserve">ll have multiple </w:t>
      </w:r>
      <w:r w:rsidR="002B37C8">
        <w:t>labels</w:t>
      </w:r>
      <w:r>
        <w:t xml:space="preserve">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t>)</w:t>
      </w:r>
      <w:r w:rsidRPr="00CA16D2">
        <w:t xml:space="preserve">, and that the model will give more than one answer, the predicted </w:t>
      </w:r>
      <m:oMath>
        <m:r>
          <w:rPr>
            <w:rFonts w:ascii="Cambria Math" w:eastAsiaTheme="minorEastAsia" w:hAnsi="Cambria Math"/>
          </w:rPr>
          <m:t>ϕ</m:t>
        </m:r>
      </m:oMath>
      <w:r>
        <w:rPr>
          <w:rFonts w:eastAsiaTheme="minorEastAsia"/>
        </w:rPr>
        <w:t xml:space="preserve"> and </w:t>
      </w:r>
      <m:oMath>
        <m:r>
          <w:rPr>
            <w:rFonts w:ascii="Cambria Math" w:eastAsiaTheme="minorEastAsia" w:hAnsi="Cambria Math"/>
          </w:rPr>
          <m:t>θ</m:t>
        </m:r>
      </m:oMath>
      <w:r w:rsidRPr="00CA16D2">
        <w:t xml:space="preserve"> in this case.</w:t>
      </w:r>
      <w:r>
        <w:t xml:space="preserve"> </w:t>
      </w:r>
      <w:r w:rsidRPr="00CA16D2">
        <w:t>The class number that the model would have to determine would be the number of classes of the azimuth angle plus the number of classes of the elevation angle.</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5252"/>
        <w:gridCol w:w="2155"/>
      </w:tblGrid>
      <w:tr w:rsidR="00ED1B7D" w14:paraId="0C6710B6" w14:textId="77777777" w:rsidTr="00CB4063">
        <w:tc>
          <w:tcPr>
            <w:tcW w:w="1127" w:type="dxa"/>
            <w:vAlign w:val="center"/>
          </w:tcPr>
          <w:p w14:paraId="5DD74179" w14:textId="77777777" w:rsidR="00ED1B7D" w:rsidRDefault="00ED1B7D" w:rsidP="00347713">
            <w:pPr>
              <w:spacing w:before="240" w:after="240"/>
              <w:jc w:val="center"/>
            </w:pPr>
          </w:p>
        </w:tc>
        <w:tc>
          <w:tcPr>
            <w:tcW w:w="5252" w:type="dxa"/>
            <w:vAlign w:val="center"/>
          </w:tcPr>
          <w:p w14:paraId="25F7A6BC" w14:textId="659089DE" w:rsidR="00ED1B7D" w:rsidRDefault="00240F7B" w:rsidP="00347713">
            <w:pPr>
              <w:keepNext/>
              <w:spacing w:before="240" w:after="240"/>
              <w:jc w:val="cente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Ω</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e>
                    </m:d>
                    <m:r>
                      <w:rPr>
                        <w:rFonts w:ascii="Cambria Math" w:eastAsiaTheme="minorEastAsia" w:hAnsi="Cambria Math"/>
                      </w:rPr>
                      <m:t>+</m:t>
                    </m:r>
                    <m:r>
                      <m:rPr>
                        <m:sty m:val="p"/>
                      </m:rPr>
                      <w:rPr>
                        <w:rFonts w:ascii="Cambria Math" w:eastAsiaTheme="minorEastAsia" w:hAnsi="Cambria Math"/>
                      </w:rPr>
                      <m:t>int</m:t>
                    </m:r>
                    <m:d>
                      <m:dPr>
                        <m:begChr m:val="["/>
                        <m:endChr m:val="]"/>
                        <m:ctrlPr>
                          <w:rPr>
                            <w:rFonts w:ascii="Cambria Math" w:eastAsiaTheme="minorEastAsia" w:hAnsi="Cambria Math"/>
                            <w:i/>
                          </w:rPr>
                        </m:ctrlPr>
                      </m:d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e>
                    </m:d>
                  </m:num>
                  <m:den>
                    <m:r>
                      <w:rPr>
                        <w:rFonts w:ascii="Cambria Math" w:eastAsiaTheme="minorEastAsia" w:hAnsi="Cambria Math"/>
                      </w:rPr>
                      <m:t>resolution</m:t>
                    </m:r>
                  </m:den>
                </m:f>
              </m:oMath>
            </m:oMathPara>
          </w:p>
        </w:tc>
        <w:tc>
          <w:tcPr>
            <w:tcW w:w="2155" w:type="dxa"/>
            <w:vAlign w:val="center"/>
          </w:tcPr>
          <w:p w14:paraId="28C443BA" w14:textId="5E2021ED" w:rsidR="00ED1B7D" w:rsidRPr="00467AC1" w:rsidRDefault="00ED1B7D" w:rsidP="00347713">
            <w:pPr>
              <w:pStyle w:val="Descripcin"/>
              <w:spacing w:before="240" w:after="240"/>
              <w:jc w:val="right"/>
            </w:pPr>
            <w:r>
              <w:t>Eq. 7</w:t>
            </w:r>
          </w:p>
        </w:tc>
      </w:tr>
    </w:tbl>
    <w:p w14:paraId="1F08223C" w14:textId="3D574C0B" w:rsidR="00204BDF" w:rsidRDefault="00204BDF" w:rsidP="00B7774B">
      <w:commentRangeStart w:id="25"/>
      <w:r w:rsidRPr="00204BDF">
        <w:t>A supervised learning framework comprises of a training and a test phase. In the training phase, the DOA classifier is trained on a training data set, consisting of pairs of fixed dimension feature vectors and their corresponding DOA class labels.</w:t>
      </w:r>
      <w:r>
        <w:t xml:space="preserve"> </w:t>
      </w:r>
      <w:r w:rsidR="00203970" w:rsidRPr="00203970">
        <w:t>The fixed dimension feature vectors are</w:t>
      </w:r>
      <w:r w:rsidR="00203970">
        <w:t xml:space="preserve"> given by </w:t>
      </w:r>
      <m:oMath>
        <m:r>
          <w:rPr>
            <w:rFonts w:ascii="Cambria Math" w:eastAsiaTheme="minorEastAsia" w:hAnsi="Cambria Math"/>
          </w:rPr>
          <m:t>x</m:t>
        </m:r>
      </m:oMath>
      <w:r w:rsidR="00203970">
        <w:t xml:space="preserve"> and the labels by</w:t>
      </w:r>
      <w:r w:rsidR="001B48D2">
        <w:t xml:space="preserve"> </w:t>
      </w:r>
      <m:oMath>
        <m:r>
          <w:rPr>
            <w:rFonts w:ascii="Cambria Math" w:eastAsiaTheme="minorEastAsia" w:hAnsi="Cambria Math"/>
          </w:rPr>
          <m:t>ϕ</m:t>
        </m:r>
      </m:oMath>
      <w:r w:rsidR="00203970">
        <w:t xml:space="preserve"> and</w:t>
      </w:r>
      <w:r w:rsidR="001B48D2">
        <w:t xml:space="preserve"> </w:t>
      </w:r>
      <m:oMath>
        <m:r>
          <w:rPr>
            <w:rFonts w:ascii="Cambria Math" w:eastAsiaTheme="minorEastAsia" w:hAnsi="Cambria Math"/>
          </w:rPr>
          <m:t>θ</m:t>
        </m:r>
      </m:oMath>
      <w:r w:rsidR="00203970">
        <w:t xml:space="preserve"> </w:t>
      </w:r>
      <w:r w:rsidR="00CA3ACA">
        <w:rPr>
          <w:rFonts w:eastAsiaTheme="minorEastAsia"/>
        </w:rPr>
        <w:t xml:space="preserve">for the </w:t>
      </w:r>
      <w:r w:rsidR="00CE5CFB">
        <w:rPr>
          <w:rFonts w:eastAsiaTheme="minorEastAsia"/>
        </w:rPr>
        <w:t xml:space="preserve">first </w:t>
      </w:r>
      <w:r w:rsidR="00CA3ACA">
        <w:rPr>
          <w:rFonts w:eastAsiaTheme="minorEastAsia"/>
        </w:rPr>
        <w:t xml:space="preserve">three </w:t>
      </w:r>
      <w:r w:rsidR="00CE5CFB">
        <w:rPr>
          <w:rFonts w:eastAsiaTheme="minorEastAsia"/>
        </w:rPr>
        <w:t>proposal</w:t>
      </w:r>
      <w:r w:rsidR="00CA3ACA">
        <w:rPr>
          <w:rFonts w:eastAsiaTheme="minorEastAsia"/>
        </w:rPr>
        <w:t>s</w:t>
      </w:r>
      <w:r w:rsidR="00CE5CFB">
        <w:rPr>
          <w:rFonts w:eastAsiaTheme="minorEastAsia"/>
        </w:rPr>
        <w:t xml:space="preserve"> and by </w:t>
      </w:r>
      <m:oMath>
        <m:r>
          <w:rPr>
            <w:rFonts w:ascii="Cambria Math" w:eastAsiaTheme="minorEastAsia" w:hAnsi="Cambria Math"/>
          </w:rPr>
          <m:t>φ</m:t>
        </m:r>
      </m:oMath>
      <w:r w:rsidR="00CE5CFB">
        <w:rPr>
          <w:rFonts w:eastAsiaTheme="minorEastAsia"/>
        </w:rPr>
        <w:t xml:space="preserve"> for the last proposal</w:t>
      </w:r>
      <w:r w:rsidR="00203970" w:rsidRPr="00203970">
        <w:t xml:space="preserve">. </w:t>
      </w:r>
      <w:r w:rsidR="00CE5CFB" w:rsidRPr="00E16CC2">
        <w:t>In the test</w:t>
      </w:r>
      <w:r w:rsidR="00CA3ACA">
        <w:t>ing</w:t>
      </w:r>
      <w:r w:rsidR="00CE5CFB" w:rsidRPr="00E16CC2">
        <w:t xml:space="preserve"> phase, given an input feature vector, the classification system generates the posteri</w:t>
      </w:r>
      <w:r w:rsidR="00CA3ACA">
        <w:t xml:space="preserve">or probability for each of the </w:t>
      </w:r>
      <m:oMath>
        <m:r>
          <w:rPr>
            <w:rFonts w:ascii="Cambria Math" w:hAnsi="Cambria Math"/>
          </w:rPr>
          <m:t>I</m:t>
        </m:r>
      </m:oMath>
      <w:r w:rsidR="00CA3ACA">
        <w:t>-classes</w:t>
      </w:r>
      <w:r w:rsidR="00CE5CFB" w:rsidRPr="00E16CC2">
        <w:t>.</w:t>
      </w:r>
      <w:r w:rsidR="00CA3ACA">
        <w:t xml:space="preserve"> The class with higher probability is </w:t>
      </w:r>
      <w:r w:rsidR="00C313B9">
        <w:t>the DOA predicted class.</w:t>
      </w:r>
      <w:commentRangeEnd w:id="25"/>
      <w:r w:rsidR="000A6F91">
        <w:rPr>
          <w:rStyle w:val="Refdecomentario"/>
        </w:rPr>
        <w:commentReference w:id="25"/>
      </w:r>
    </w:p>
    <w:p w14:paraId="31028E82" w14:textId="70B18B24" w:rsidR="00CD1B18" w:rsidRDefault="00CD1B18" w:rsidP="00134F78">
      <w:pPr>
        <w:pStyle w:val="Ttulo2"/>
        <w:numPr>
          <w:ilvl w:val="0"/>
          <w:numId w:val="12"/>
        </w:numPr>
        <w:ind w:left="1514"/>
      </w:pPr>
      <w:bookmarkStart w:id="26" w:name="_Toc94807076"/>
      <w:r w:rsidRPr="00CD1B18">
        <w:t>Metrics and scoring</w:t>
      </w:r>
      <w:bookmarkEnd w:id="26"/>
    </w:p>
    <w:p w14:paraId="6633E2A1" w14:textId="4F6C5746" w:rsidR="00C51879" w:rsidRDefault="00C51879" w:rsidP="00B9056B">
      <w:r w:rsidRPr="00C51879">
        <w:t>In this work, accuracy was used as a performance metric to compare the different proposals explained above and the ML models.</w:t>
      </w:r>
      <w:r>
        <w:t xml:space="preserve"> </w:t>
      </w:r>
      <w:r w:rsidR="00B9056B" w:rsidRPr="00C51879">
        <w:t>If the entire set of predicted labels for a sample strictly match with the true set of labels, then the subset accuracy is 1.0; otherwise it is 0.0.</w:t>
      </w:r>
    </w:p>
    <w:p w14:paraId="3D8FCD8D" w14:textId="3F7875A3" w:rsidR="00B9056B" w:rsidRDefault="00B9056B" w:rsidP="00B9056B">
      <w:pPr>
        <w:pStyle w:val="Ttulo3"/>
      </w:pPr>
      <w:r>
        <w:lastRenderedPageBreak/>
        <w:t>First proposal</w:t>
      </w:r>
    </w:p>
    <w:p w14:paraId="22E0C217" w14:textId="692D2AF5" w:rsidR="00C70094" w:rsidRDefault="00C70094" w:rsidP="00C51879">
      <w:pPr>
        <w:rPr>
          <w:rFonts w:eastAsiaTheme="minorEastAsia"/>
        </w:rPr>
      </w:pPr>
      <w:r>
        <w:t xml:space="preserve">If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Pr>
          <w:rFonts w:eastAsiaTheme="minorEastAsia"/>
        </w:rPr>
        <w:t xml:space="preserve"> </w:t>
      </w:r>
      <w:r w:rsidR="00646DA8">
        <w:rPr>
          <w:rFonts w:eastAsiaTheme="minorEastAsia"/>
        </w:rPr>
        <w:t xml:space="preserve">and </w:t>
      </w:r>
      <m:oMath>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oMath>
      <w:r w:rsidR="00646DA8">
        <w:rPr>
          <w:rFonts w:eastAsiaTheme="minorEastAsia"/>
        </w:rPr>
        <w:t xml:space="preserve"> </w:t>
      </w:r>
      <w:r w:rsidR="00646DA8">
        <w:t>are</w:t>
      </w:r>
      <w:r w:rsidRPr="00C70094">
        <w:t xml:space="preserve"> the predicted value of the </w:t>
      </w:r>
      <m:oMath>
        <m:r>
          <w:rPr>
            <w:rFonts w:ascii="Cambria Math" w:hAnsi="Cambria Math"/>
          </w:rPr>
          <m:t>i</m:t>
        </m:r>
      </m:oMath>
      <w:r w:rsidRPr="00C70094">
        <w:t>-th sample and</w:t>
      </w:r>
      <w:r>
        <w:rPr>
          <w:rFonts w:ascii="Segoe UI" w:hAnsi="Segoe UI" w:cs="Segoe UI"/>
          <w:color w:val="212529"/>
          <w:shd w:val="clear" w:color="auto" w:fill="FFFFFF"/>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Segoe UI" w:hAnsi="Segoe UI" w:cs="Segoe UI"/>
          <w:color w:val="212529"/>
          <w:shd w:val="clear" w:color="auto" w:fill="FFFFFF"/>
        </w:rPr>
        <w:t xml:space="preserve"> </w:t>
      </w:r>
      <w:r w:rsidR="00646DA8">
        <w:rPr>
          <w:rFonts w:ascii="Segoe UI" w:hAnsi="Segoe UI" w:cs="Segoe UI"/>
          <w:color w:val="212529"/>
          <w:shd w:val="clear" w:color="auto" w:fill="FFFFFF"/>
        </w:rPr>
        <w:t xml:space="preserve">and </w:t>
      </w:r>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 xml:space="preserve"> </m:t>
        </m:r>
      </m:oMath>
      <w:r w:rsidR="00646DA8">
        <w:t>are</w:t>
      </w:r>
      <w:r w:rsidRPr="00C70094">
        <w:t xml:space="preserve"> the corresponding true value, then the fraction of correct predictions</w:t>
      </w:r>
      <w:r w:rsidR="00646DA8">
        <w:t xml:space="preserve"> of </w:t>
      </w:r>
      <w:r w:rsidR="00646DA8" w:rsidRPr="00DE0241">
        <w:t>models to calculate the azimut</w:t>
      </w:r>
      <w:r w:rsidR="00646DA8">
        <w:t>h angle and the elevation angle respectively</w:t>
      </w:r>
      <w:r w:rsidR="00000EC9">
        <w:t>,</w:t>
      </w:r>
      <w:r w:rsidR="00646DA8">
        <w:t xml:space="preserve"> </w:t>
      </w:r>
      <w:r w:rsidRPr="00C70094">
        <w:t xml:space="preserve"> over</w:t>
      </w:r>
      <w:r>
        <w:t xml:space="preserve"> </w:t>
      </w:r>
      <m:oMath>
        <m:r>
          <w:rPr>
            <w:rFonts w:ascii="Cambria Math" w:hAnsi="Cambria Math"/>
          </w:rPr>
          <m:t xml:space="preserve">k </m:t>
        </m:r>
      </m:oMath>
      <w:r w:rsidR="00C11092">
        <w:rPr>
          <w:rFonts w:eastAsiaTheme="minorEastAsia"/>
        </w:rPr>
        <w:t xml:space="preserve">samples </w:t>
      </w:r>
      <w:r w:rsidRPr="00C70094">
        <w:rPr>
          <w:rFonts w:eastAsiaTheme="minorEastAsia"/>
        </w:rPr>
        <w:t>is defined as</w:t>
      </w:r>
      <w:r>
        <w:rPr>
          <w:rFonts w:eastAsiaTheme="minorEastAsia"/>
        </w:rPr>
        <w:t>:</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5250"/>
        <w:gridCol w:w="2155"/>
      </w:tblGrid>
      <w:tr w:rsidR="00761513" w14:paraId="11D9A4D7" w14:textId="77777777" w:rsidTr="00CB4063">
        <w:tc>
          <w:tcPr>
            <w:tcW w:w="1129" w:type="dxa"/>
            <w:vAlign w:val="center"/>
          </w:tcPr>
          <w:p w14:paraId="17FD86BE" w14:textId="77777777" w:rsidR="00761513" w:rsidRDefault="00761513" w:rsidP="00347713">
            <w:pPr>
              <w:spacing w:before="240" w:after="240"/>
              <w:jc w:val="center"/>
            </w:pPr>
          </w:p>
        </w:tc>
        <w:tc>
          <w:tcPr>
            <w:tcW w:w="5250" w:type="dxa"/>
            <w:vAlign w:val="center"/>
          </w:tcPr>
          <w:p w14:paraId="7426D999" w14:textId="1F9898DD" w:rsidR="00761513" w:rsidRDefault="00240F7B"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θ</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nary>
              </m:oMath>
            </m:oMathPara>
          </w:p>
        </w:tc>
        <w:tc>
          <w:tcPr>
            <w:tcW w:w="2155" w:type="dxa"/>
            <w:vAlign w:val="center"/>
          </w:tcPr>
          <w:p w14:paraId="1176B3BA" w14:textId="1E91B164" w:rsidR="00761513" w:rsidRPr="00467AC1" w:rsidRDefault="00761513" w:rsidP="00347713">
            <w:pPr>
              <w:pStyle w:val="Descripcin"/>
              <w:spacing w:before="240" w:after="240"/>
              <w:jc w:val="right"/>
            </w:pPr>
            <w:r>
              <w:t>Eq. 8</w:t>
            </w:r>
          </w:p>
        </w:tc>
      </w:tr>
      <w:tr w:rsidR="00761513" w14:paraId="1EB81FA2" w14:textId="77777777" w:rsidTr="00CB4063">
        <w:tc>
          <w:tcPr>
            <w:tcW w:w="1129" w:type="dxa"/>
            <w:vAlign w:val="center"/>
          </w:tcPr>
          <w:p w14:paraId="1D122423" w14:textId="77777777" w:rsidR="00761513" w:rsidRDefault="00761513" w:rsidP="00347713">
            <w:pPr>
              <w:spacing w:before="240" w:after="240"/>
              <w:jc w:val="center"/>
            </w:pPr>
          </w:p>
        </w:tc>
        <w:tc>
          <w:tcPr>
            <w:tcW w:w="5250" w:type="dxa"/>
            <w:vAlign w:val="center"/>
          </w:tcPr>
          <w:p w14:paraId="5C010D88" w14:textId="5CE4DF6F" w:rsidR="00761513" w:rsidRDefault="00240F7B" w:rsidP="00347713">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ϕ</m:t>
                    </m:r>
                  </m:sub>
                </m:sSub>
                <m:d>
                  <m:dPr>
                    <m:ctrlPr>
                      <w:rPr>
                        <w:rFonts w:ascii="Cambria Math" w:hAnsi="Cambria Math"/>
                        <w:i/>
                      </w:rPr>
                    </m:ctrlPr>
                  </m:dPr>
                  <m:e>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2155" w:type="dxa"/>
            <w:vAlign w:val="center"/>
          </w:tcPr>
          <w:p w14:paraId="2F710ACD" w14:textId="6B2CC60C" w:rsidR="00761513" w:rsidRDefault="00761513" w:rsidP="00347713">
            <w:pPr>
              <w:pStyle w:val="Descripcin"/>
              <w:spacing w:before="240" w:after="240"/>
              <w:jc w:val="right"/>
            </w:pPr>
            <w:r>
              <w:t>Eq. 9</w:t>
            </w:r>
          </w:p>
        </w:tc>
      </w:tr>
    </w:tbl>
    <w:p w14:paraId="3A6ECF8A" w14:textId="7CDCB6D9" w:rsidR="00425FC0" w:rsidRDefault="00000EC9" w:rsidP="00761513">
      <w:pPr>
        <w:ind w:firstLine="0"/>
      </w:pPr>
      <w:r w:rsidRPr="00000EC9">
        <w:t xml:space="preserve">where </w:t>
      </w:r>
      <m:oMath>
        <m:r>
          <w:rPr>
            <w:rFonts w:ascii="Cambria Math" w:hAnsi="Cambria Math"/>
          </w:rPr>
          <m:t>1(x)</m:t>
        </m:r>
      </m:oMath>
      <w:r w:rsidRPr="00000EC9">
        <w:t xml:space="preserve"> is the indicator function.</w:t>
      </w:r>
      <w:r w:rsidR="00425FC0" w:rsidRPr="00425FC0">
        <w:t>Being i</w:t>
      </w:r>
      <w:r w:rsidR="00481132">
        <w:t>ndependent events, the accu</w:t>
      </w:r>
      <w:r w:rsidR="00C51879">
        <w:t>racy</w:t>
      </w:r>
      <w:r w:rsidR="00425FC0" w:rsidRPr="00425FC0">
        <w:t xml:space="preserve"> of the first proposal will be given by:</w:t>
      </w:r>
    </w:p>
    <w:tbl>
      <w:tblPr>
        <w:tblStyle w:val="Tablaconcuadrcula"/>
        <w:tblW w:w="853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6103"/>
        <w:gridCol w:w="1304"/>
      </w:tblGrid>
      <w:tr w:rsidR="00761513" w14:paraId="0E36F7CC" w14:textId="77777777" w:rsidTr="00CB4063">
        <w:tc>
          <w:tcPr>
            <w:tcW w:w="1127" w:type="dxa"/>
            <w:vAlign w:val="center"/>
          </w:tcPr>
          <w:p w14:paraId="5B47A723" w14:textId="77777777" w:rsidR="00761513" w:rsidRDefault="00761513" w:rsidP="00347713">
            <w:pPr>
              <w:spacing w:before="240" w:after="240"/>
              <w:jc w:val="center"/>
            </w:pPr>
          </w:p>
        </w:tc>
        <w:tc>
          <w:tcPr>
            <w:tcW w:w="6103" w:type="dxa"/>
            <w:vAlign w:val="center"/>
          </w:tcPr>
          <w:p w14:paraId="66E3D0F7" w14:textId="3626E92D" w:rsidR="00761513" w:rsidRDefault="00240F7B"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sSup>
                      <m:sSupPr>
                        <m:ctrlPr>
                          <w:rPr>
                            <w:rFonts w:ascii="Cambria Math" w:eastAsiaTheme="minorEastAsia" w:hAnsi="Cambria Math"/>
                            <w:i/>
                          </w:rPr>
                        </m:ctrlPr>
                      </m:sSupPr>
                      <m:e>
                        <m:r>
                          <w:rPr>
                            <w:rFonts w:ascii="Cambria Math" w:eastAsiaTheme="minorEastAsia" w:hAnsi="Cambria Math"/>
                          </w:rPr>
                          <m:t>1</m:t>
                        </m:r>
                      </m:e>
                      <m:sup>
                        <m:r>
                          <w:rPr>
                            <w:rFonts w:ascii="Cambria Math" w:eastAsiaTheme="minorEastAsia" w:hAnsi="Cambria Math"/>
                          </w:rPr>
                          <m:t>st</m:t>
                        </m:r>
                      </m:sup>
                    </m:sSup>
                    <m:r>
                      <w:rPr>
                        <w:rFonts w:ascii="Cambria Math" w:eastAsiaTheme="minorEastAsia" w:hAnsi="Cambria Math"/>
                      </w:rPr>
                      <m:t xml:space="preserve"> proposa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accuracy</m:t>
                        </m:r>
                      </m:e>
                      <m:sub>
                        <m:r>
                          <w:rPr>
                            <w:rFonts w:ascii="Cambria Math" w:eastAsiaTheme="minorEastAsia" w:hAnsi="Cambria Math"/>
                          </w:rPr>
                          <m:t>θ</m:t>
                        </m:r>
                      </m:sub>
                    </m:sSub>
                    <m:r>
                      <w:rPr>
                        <w:rFonts w:ascii="Cambria Math" w:hAnsi="Cambria Math"/>
                      </w:rPr>
                      <m:t>*accuracy</m:t>
                    </m:r>
                  </m:e>
                  <m:sub>
                    <m:r>
                      <w:rPr>
                        <w:rFonts w:ascii="Cambria Math" w:eastAsiaTheme="minorEastAsia" w:hAnsi="Cambria Math"/>
                      </w:rPr>
                      <m:t>ϕ</m:t>
                    </m:r>
                  </m:sub>
                </m:sSub>
              </m:oMath>
            </m:oMathPara>
          </w:p>
        </w:tc>
        <w:tc>
          <w:tcPr>
            <w:tcW w:w="1304" w:type="dxa"/>
            <w:vAlign w:val="center"/>
          </w:tcPr>
          <w:p w14:paraId="4CD4791C" w14:textId="19F54D62" w:rsidR="00761513" w:rsidRPr="00467AC1" w:rsidRDefault="00761513" w:rsidP="00761513">
            <w:pPr>
              <w:pStyle w:val="Descripcin"/>
              <w:spacing w:before="240" w:after="240"/>
              <w:ind w:left="0"/>
              <w:jc w:val="right"/>
            </w:pPr>
            <w:r>
              <w:t>Eq. 10</w:t>
            </w:r>
          </w:p>
        </w:tc>
      </w:tr>
    </w:tbl>
    <w:p w14:paraId="08709044" w14:textId="69CD85C8" w:rsidR="00B9056B" w:rsidRDefault="00B9056B" w:rsidP="00B9056B">
      <w:pPr>
        <w:pStyle w:val="Ttulo3"/>
      </w:pPr>
      <w:r>
        <w:t>Third proposal</w:t>
      </w:r>
    </w:p>
    <w:p w14:paraId="0C923269" w14:textId="3656F243" w:rsidR="005C4319" w:rsidRDefault="005C4319" w:rsidP="005C4319">
      <w:r w:rsidRPr="005C4319">
        <w:t>In this case, the ac</w:t>
      </w:r>
      <w:r>
        <w:t>cu</w:t>
      </w:r>
      <w:r w:rsidRPr="005C4319">
        <w:t>racy will be greater the more times the model has predicted the real value of the azimuth angle and the elevation angle simultaneously. T</w:t>
      </w:r>
      <w:r>
        <w:t>hen the calculation of the accu</w:t>
      </w:r>
      <w:r w:rsidRPr="005C4319">
        <w:t>racy in the third proposal will be given by:</w:t>
      </w:r>
    </w:p>
    <w:tbl>
      <w:tblPr>
        <w:tblStyle w:val="Tablaconcuadrcula"/>
        <w:tblW w:w="85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4"/>
        <w:gridCol w:w="6466"/>
        <w:gridCol w:w="1309"/>
      </w:tblGrid>
      <w:tr w:rsidR="00CB4063" w14:paraId="0FCF2F93" w14:textId="77777777" w:rsidTr="00370E7A">
        <w:tc>
          <w:tcPr>
            <w:tcW w:w="764" w:type="dxa"/>
            <w:vAlign w:val="center"/>
          </w:tcPr>
          <w:p w14:paraId="102E1DC7" w14:textId="77777777" w:rsidR="00761513" w:rsidRDefault="00761513" w:rsidP="00347713">
            <w:pPr>
              <w:spacing w:before="240" w:after="240"/>
              <w:jc w:val="center"/>
            </w:pPr>
          </w:p>
        </w:tc>
        <w:tc>
          <w:tcPr>
            <w:tcW w:w="6466" w:type="dxa"/>
            <w:vAlign w:val="center"/>
          </w:tcPr>
          <w:p w14:paraId="543919BF" w14:textId="1030BDBB" w:rsidR="00761513" w:rsidRDefault="00240F7B" w:rsidP="00347713">
            <w:pPr>
              <w:keepNext/>
              <w:spacing w:before="240" w:after="240"/>
              <w:jc w:val="center"/>
            </w:pPr>
            <m:oMathPara>
              <m:oMath>
                <m:sSub>
                  <m:sSubPr>
                    <m:ctrlPr>
                      <w:rPr>
                        <w:rFonts w:ascii="Cambria Math" w:hAnsi="Cambria Math"/>
                        <w:i/>
                      </w:rPr>
                    </m:ctrlPr>
                  </m:sSubPr>
                  <m:e>
                    <m:r>
                      <w:rPr>
                        <w:rFonts w:ascii="Cambria Math" w:hAnsi="Cambria Math"/>
                      </w:rPr>
                      <m:t>accuracy</m:t>
                    </m:r>
                  </m:e>
                  <m:sub>
                    <m:r>
                      <w:rPr>
                        <w:rFonts w:ascii="Cambria Math" w:eastAsiaTheme="minorEastAsia" w:hAnsi="Cambria Math"/>
                      </w:rPr>
                      <m:t>Ω</m:t>
                    </m:r>
                  </m:sub>
                </m:sSub>
                <m:d>
                  <m:dPr>
                    <m:ctrlPr>
                      <w:rPr>
                        <w:rFonts w:ascii="Cambria Math" w:hAnsi="Cambria Math"/>
                        <w:i/>
                      </w:rPr>
                    </m:ctrlPr>
                  </m:dPr>
                  <m:e>
                    <m:r>
                      <w:rPr>
                        <w:rFonts w:ascii="Cambria Math" w:hAnsi="Cambria Math"/>
                      </w:rPr>
                      <m:t>y,</m:t>
                    </m:r>
                    <m:acc>
                      <m:accPr>
                        <m:ctrlPr>
                          <w:rPr>
                            <w:rFonts w:ascii="Cambria Math" w:hAnsi="Cambria Math"/>
                            <w:i/>
                          </w:rPr>
                        </m:ctrlPr>
                      </m:accPr>
                      <m:e>
                        <m:r>
                          <w:rPr>
                            <w:rFonts w:ascii="Cambria Math" w:hAnsi="Cambria Math"/>
                          </w:rPr>
                          <m:t>y</m:t>
                        </m:r>
                      </m:e>
                    </m:acc>
                    <m:r>
                      <w:rPr>
                        <w:rFonts w:ascii="Cambria Math" w:hAnsi="Cambria Math"/>
                      </w:rPr>
                      <m:t>,z,</m:t>
                    </m:r>
                    <m:acc>
                      <m:accPr>
                        <m:ctrlPr>
                          <w:rPr>
                            <w:rFonts w:ascii="Cambria Math" w:hAnsi="Cambria Math"/>
                            <w:i/>
                          </w:rPr>
                        </m:ctrlPr>
                      </m:accPr>
                      <m:e>
                        <m:r>
                          <w:rPr>
                            <w:rFonts w:ascii="Cambria Math" w:hAnsi="Cambria Math"/>
                          </w:rPr>
                          <m:t>z</m:t>
                        </m:r>
                      </m:e>
                    </m:acc>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ctrlPr>
                      <w:rPr>
                        <w:rFonts w:ascii="Cambria Math" w:hAnsi="Cambria Math"/>
                        <w:i/>
                      </w:rPr>
                    </m:ctrlPr>
                  </m:naryPr>
                  <m:sub>
                    <m:r>
                      <w:rPr>
                        <w:rFonts w:ascii="Cambria Math" w:hAnsi="Cambria Math"/>
                      </w:rPr>
                      <m:t>i=0</m:t>
                    </m:r>
                  </m:sub>
                  <m:sup>
                    <m:r>
                      <w:rPr>
                        <w:rFonts w:ascii="Cambria Math" w:hAnsi="Cambria Math"/>
                      </w:rPr>
                      <m:t>k-1</m:t>
                    </m:r>
                  </m:sup>
                  <m:e>
                    <m:r>
                      <w:rPr>
                        <w:rFonts w:ascii="Cambria Math" w:hAnsi="Cambria Math"/>
                      </w:rPr>
                      <m:t>1(</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and </m:t>
                    </m:r>
                    <m:sSub>
                      <m:sSubPr>
                        <m:ctrlPr>
                          <w:rPr>
                            <w:rFonts w:ascii="Cambria Math" w:hAnsi="Cambria Math"/>
                            <w:i/>
                          </w:rPr>
                        </m:ctrlPr>
                      </m:sSubPr>
                      <m:e>
                        <m:acc>
                          <m:accPr>
                            <m:ctrlPr>
                              <w:rPr>
                                <w:rFonts w:ascii="Cambria Math" w:hAnsi="Cambria Math"/>
                                <w:i/>
                              </w:rPr>
                            </m:ctrlPr>
                          </m:accPr>
                          <m:e>
                            <m:r>
                              <w:rPr>
                                <w:rFonts w:ascii="Cambria Math" w:hAnsi="Cambria Math"/>
                              </w:rPr>
                              <m:t>z</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e>
                </m:nary>
              </m:oMath>
            </m:oMathPara>
          </w:p>
        </w:tc>
        <w:tc>
          <w:tcPr>
            <w:tcW w:w="1309" w:type="dxa"/>
            <w:vAlign w:val="center"/>
          </w:tcPr>
          <w:p w14:paraId="2D9D8A4B" w14:textId="439441D8" w:rsidR="00761513" w:rsidRPr="00467AC1" w:rsidRDefault="00CB4063" w:rsidP="0086609E">
            <w:pPr>
              <w:pStyle w:val="Descripcin"/>
              <w:spacing w:before="240" w:after="240"/>
              <w:ind w:left="0" w:firstLine="0"/>
              <w:jc w:val="right"/>
            </w:pPr>
            <w:r>
              <w:t>E</w:t>
            </w:r>
            <w:r w:rsidR="00761513">
              <w:t xml:space="preserve">q. </w:t>
            </w:r>
            <w:r>
              <w:t>12</w:t>
            </w:r>
          </w:p>
        </w:tc>
      </w:tr>
    </w:tbl>
    <w:p w14:paraId="1D480918" w14:textId="4922B622" w:rsidR="00AB59CB" w:rsidRDefault="00AB59CB" w:rsidP="00134F78">
      <w:pPr>
        <w:pStyle w:val="Ttulo2"/>
        <w:numPr>
          <w:ilvl w:val="0"/>
          <w:numId w:val="12"/>
        </w:numPr>
        <w:ind w:left="1514"/>
      </w:pPr>
      <w:bookmarkStart w:id="27" w:name="_Toc94807077"/>
      <w:r w:rsidRPr="006B1235">
        <w:lastRenderedPageBreak/>
        <w:t>Classification model</w:t>
      </w:r>
      <w:bookmarkEnd w:id="27"/>
    </w:p>
    <w:p w14:paraId="14699C3E" w14:textId="6CB53D70" w:rsidR="00FF3F74" w:rsidRDefault="00FF3F74" w:rsidP="00FF3F74">
      <w:r>
        <w:t xml:space="preserve">In this subsection a brief review of the ML model and the ensemble methods used in this work is given. </w:t>
      </w:r>
      <w:r w:rsidRPr="00FF3F74">
        <w:t xml:space="preserve">This work uses the </w:t>
      </w:r>
      <w:proofErr w:type="spellStart"/>
      <w:r w:rsidRPr="004C7073">
        <w:rPr>
          <w:i/>
        </w:rPr>
        <w:t>Scikit</w:t>
      </w:r>
      <w:proofErr w:type="spellEnd"/>
      <w:r w:rsidRPr="004C7073">
        <w:rPr>
          <w:i/>
        </w:rPr>
        <w:t>-Learn</w:t>
      </w:r>
      <w:r w:rsidRPr="008F11DD">
        <w:t xml:space="preserve"> </w:t>
      </w:r>
      <w:r>
        <w:t>(</w:t>
      </w:r>
      <w:proofErr w:type="spellStart"/>
      <w:r w:rsidRPr="008F11DD">
        <w:rPr>
          <w:i/>
        </w:rPr>
        <w:t>sklearn</w:t>
      </w:r>
      <w:proofErr w:type="spellEnd"/>
      <w:r>
        <w:rPr>
          <w:i/>
        </w:rPr>
        <w:t>)</w:t>
      </w:r>
      <w:r w:rsidRPr="008F11DD">
        <w:t xml:space="preserve"> </w:t>
      </w:r>
      <w:r w:rsidRPr="00FF3F74">
        <w:t xml:space="preserve">library </w:t>
      </w:r>
      <w:r w:rsidR="00833A21">
        <w:fldChar w:fldCharType="begin"/>
      </w:r>
      <w:r w:rsidR="000162BE">
        <w:instrText xml:space="preserve"> ADDIN ZOTERO_ITEM CSL_CITATION {"citationID":"sBrqGJq6","properties":{"formattedCitation":"[36]","plainCitation":"[36]","noteIndex":0},"citationItems":[{"id":138,"uris":["http://zotero.org/users/local/K0ok0GCB/items/MCKU2J7B"],"uri":["http://zotero.org/users/local/K0ok0GCB/items/MCKU2J7B"],"itemData":{"id":138,"type":"webpage","title":"scikit-learn: machine learning in Python — scikit-learn 0.24.2 documentation","URL":"https://scikit-learn.org/stable/","accessed":{"date-parts":[["2021",5,12]]}}}],"schema":"https://github.com/citation-style-language/schema/raw/master/csl-citation.json"} </w:instrText>
      </w:r>
      <w:r w:rsidR="00833A21">
        <w:fldChar w:fldCharType="separate"/>
      </w:r>
      <w:r w:rsidR="000162BE" w:rsidRPr="000162BE">
        <w:rPr>
          <w:rFonts w:ascii="Calibri" w:hAnsi="Calibri" w:cs="Calibri"/>
        </w:rPr>
        <w:t>[36]</w:t>
      </w:r>
      <w:r w:rsidR="00833A21">
        <w:fldChar w:fldCharType="end"/>
      </w:r>
      <w:r w:rsidR="00833A21">
        <w:t xml:space="preserve"> </w:t>
      </w:r>
      <w:r w:rsidRPr="00FF3F74">
        <w:t>for ML models and their best performance.</w:t>
      </w:r>
    </w:p>
    <w:p w14:paraId="1524F371" w14:textId="6C5D57B4" w:rsidR="00833A21" w:rsidRDefault="00833A21" w:rsidP="00833A21">
      <w:pPr>
        <w:pStyle w:val="Ttulo3"/>
      </w:pPr>
      <w:r w:rsidRPr="00833A21">
        <w:t>Support Vector Classification (SVC):</w:t>
      </w:r>
    </w:p>
    <w:p w14:paraId="53FA9318" w14:textId="4CA819F3" w:rsidR="00833A21" w:rsidRDefault="00833A21" w:rsidP="00833A21">
      <w:r>
        <w:t>SVC tries to find the best hyperplane to separate different classes by maximizing the distance between sample points and the hyperplane. The SVC model</w:t>
      </w:r>
      <w:r w:rsidR="00CD07D4">
        <w:t xml:space="preserve"> </w:t>
      </w:r>
      <w:r w:rsidR="00CD07D4">
        <w:fldChar w:fldCharType="begin"/>
      </w:r>
      <w:r w:rsidR="000162BE">
        <w:instrText xml:space="preserve"> ADDIN ZOTERO_ITEM CSL_CITATION {"citationID":"X4qBSKMF","properties":{"formattedCitation":"[37]","plainCitation":"[37]","noteIndex":0},"citationItems":[{"id":140,"uris":["http://zotero.org/users/local/K0ok0GCB/items/2N9P84IR"],"uri":["http://zotero.org/users/local/K0ok0GCB/items/2N9P84IR"],"itemData":{"id":140,"type":"webpage","title":"1.4. Support Vector Machines — scikit-learn 0.24.2 documentation","URL":"https://scikit-learn.org/stable/modules/svm.html","accessed":{"date-parts":[["2021",5,12]]}}}],"schema":"https://github.com/citation-style-language/schema/raw/master/csl-citation.json"} </w:instrText>
      </w:r>
      <w:r w:rsidR="00CD07D4">
        <w:fldChar w:fldCharType="separate"/>
      </w:r>
      <w:r w:rsidR="000162BE" w:rsidRPr="000162BE">
        <w:rPr>
          <w:rFonts w:ascii="Calibri" w:hAnsi="Calibri" w:cs="Calibri"/>
        </w:rPr>
        <w:t>[37]</w:t>
      </w:r>
      <w:r w:rsidR="00CD07D4">
        <w:fldChar w:fldCharType="end"/>
      </w:r>
      <w:r>
        <w:t xml:space="preserve"> takes as input the following parameters:</w:t>
      </w:r>
    </w:p>
    <w:p w14:paraId="4A27C98A" w14:textId="77777777" w:rsidR="0086609E" w:rsidRPr="0086609E" w:rsidRDefault="0086609E" w:rsidP="0086609E">
      <w:pPr>
        <w:pStyle w:val="Prrafodelista"/>
      </w:pPr>
      <w:r w:rsidRPr="0086609E">
        <w:rPr>
          <w:i/>
        </w:rPr>
        <w:t>kernel</w:t>
      </w:r>
      <w:r w:rsidRPr="0086609E">
        <w:t xml:space="preserve">: Selects the type of hyperplane used to separate the data. It must be one of linear, </w:t>
      </w:r>
      <w:r w:rsidRPr="0086609E">
        <w:rPr>
          <w:i/>
        </w:rPr>
        <w:t>poly</w:t>
      </w:r>
      <w:r w:rsidRPr="0086609E">
        <w:t xml:space="preserve">, </w:t>
      </w:r>
      <w:proofErr w:type="spellStart"/>
      <w:r w:rsidRPr="0086609E">
        <w:rPr>
          <w:i/>
        </w:rPr>
        <w:t>rbf</w:t>
      </w:r>
      <w:proofErr w:type="spellEnd"/>
      <w:r w:rsidRPr="0086609E">
        <w:t xml:space="preserve">, </w:t>
      </w:r>
      <w:r w:rsidRPr="0086609E">
        <w:rPr>
          <w:i/>
        </w:rPr>
        <w:t>sigmoid</w:t>
      </w:r>
      <w:r w:rsidRPr="0086609E">
        <w:t xml:space="preserve">, </w:t>
      </w:r>
      <w:r w:rsidRPr="0086609E">
        <w:rPr>
          <w:i/>
        </w:rPr>
        <w:t>precomputed</w:t>
      </w:r>
      <w:r w:rsidRPr="0086609E">
        <w:t xml:space="preserve"> or a callable.</w:t>
      </w:r>
    </w:p>
    <w:p w14:paraId="736B8EB1" w14:textId="77777777" w:rsidR="0086609E" w:rsidRPr="0086609E" w:rsidRDefault="0086609E" w:rsidP="0086609E">
      <w:pPr>
        <w:pStyle w:val="Prrafodelista"/>
      </w:pPr>
      <w:r w:rsidRPr="0086609E">
        <w:rPr>
          <w:i/>
        </w:rPr>
        <w:t>C</w:t>
      </w:r>
      <w:r w:rsidRPr="0086609E">
        <w:t xml:space="preserve">: Is the penalty parameter of the error term. It controls the </w:t>
      </w:r>
      <w:proofErr w:type="spellStart"/>
      <w:r w:rsidRPr="0086609E">
        <w:t>trade off</w:t>
      </w:r>
      <w:proofErr w:type="spellEnd"/>
      <w:r w:rsidRPr="0086609E">
        <w:t xml:space="preserve"> between smooth decision boundary and classifying the training points correctly.</w:t>
      </w:r>
    </w:p>
    <w:p w14:paraId="004E1B29" w14:textId="77777777" w:rsidR="0086609E" w:rsidRPr="00833A21" w:rsidRDefault="0086609E" w:rsidP="0086609E">
      <w:pPr>
        <w:pStyle w:val="Prrafodelista"/>
      </w:pPr>
      <w:r w:rsidRPr="0086609E">
        <w:rPr>
          <w:i/>
        </w:rPr>
        <w:t>gamma</w:t>
      </w:r>
      <w:r w:rsidRPr="0086609E">
        <w:t xml:space="preserve">: Kernel coefficient for </w:t>
      </w:r>
      <w:proofErr w:type="spellStart"/>
      <w:r w:rsidRPr="0086609E">
        <w:rPr>
          <w:i/>
        </w:rPr>
        <w:t>rbf</w:t>
      </w:r>
      <w:proofErr w:type="spellEnd"/>
      <w:r w:rsidRPr="0086609E">
        <w:t xml:space="preserve">, </w:t>
      </w:r>
      <w:r w:rsidRPr="0086609E">
        <w:rPr>
          <w:i/>
        </w:rPr>
        <w:t>poly</w:t>
      </w:r>
      <w:r w:rsidRPr="0086609E">
        <w:t xml:space="preserve"> and </w:t>
      </w:r>
      <w:r w:rsidRPr="0086609E">
        <w:rPr>
          <w:i/>
        </w:rPr>
        <w:t>sigmoid</w:t>
      </w:r>
      <w:r w:rsidRPr="0086609E">
        <w:t>.</w:t>
      </w:r>
    </w:p>
    <w:p w14:paraId="0D6C81CB" w14:textId="452BD0C9" w:rsidR="005F3258" w:rsidRDefault="005F3258" w:rsidP="005F3258">
      <w:pPr>
        <w:pStyle w:val="Ttulo3"/>
      </w:pPr>
      <w:commentRangeStart w:id="28"/>
      <w:r>
        <w:t>Decision Trees</w:t>
      </w:r>
      <w:commentRangeEnd w:id="28"/>
      <w:r w:rsidR="009C14B4">
        <w:rPr>
          <w:rStyle w:val="Refdecomentario"/>
          <w:rFonts w:asciiTheme="minorHAnsi" w:eastAsiaTheme="minorHAnsi" w:hAnsiTheme="minorHAnsi" w:cstheme="minorBidi"/>
        </w:rPr>
        <w:commentReference w:id="28"/>
      </w:r>
      <w:r w:rsidR="00833A21">
        <w:t xml:space="preserve"> (DT):</w:t>
      </w:r>
    </w:p>
    <w:p w14:paraId="20F4872E" w14:textId="71318DD1" w:rsidR="00FF3F74" w:rsidRDefault="009E491D" w:rsidP="005F3258">
      <w:r>
        <w:t>DT</w:t>
      </w:r>
      <w:r w:rsidR="00AD6E79">
        <w:t xml:space="preserve"> models are</w:t>
      </w:r>
      <w:r>
        <w:t xml:space="preserve"> one of the simplest and yet most successful forms of ML model</w:t>
      </w:r>
      <w:r w:rsidR="00AD6E79">
        <w:t>s</w:t>
      </w:r>
      <w:r>
        <w:t xml:space="preserve"> </w:t>
      </w:r>
      <w:r>
        <w:fldChar w:fldCharType="begin"/>
      </w:r>
      <w:r w:rsidR="000162BE">
        <w:instrText xml:space="preserve"> ADDIN ZOTERO_ITEM CSL_CITATION {"citationID":"MXcZIbHU","properties":{"formattedCitation":"[38]","plainCitation":"[38]","noteIndex":0},"citationItems":[{"id":129,"uris":["http://zotero.org/users/local/K0ok0GCB/items/ERRBSKB2"],"uri":["http://zotero.org/users/local/K0ok0GCB/items/ERRBSKB2"],"itemData":{"id":129,"type":"article-journal","container-title":"Prentice-Hall","source":"Google Scholar","title":"Russell &amp; Peter Norvig: Artificial Intelligence: A Modern Approach","title-short":"Russell &amp; Peter Norvig","author":[{"family":"Stuart","given":"J."}],"issued":{"date-parts":[["2003"]]}}}],"schema":"https://github.com/citation-style-language/schema/raw/master/csl-citation.json"} </w:instrText>
      </w:r>
      <w:r>
        <w:fldChar w:fldCharType="separate"/>
      </w:r>
      <w:r w:rsidR="000162BE" w:rsidRPr="000162BE">
        <w:rPr>
          <w:rFonts w:ascii="Calibri" w:hAnsi="Calibri" w:cs="Calibri"/>
        </w:rPr>
        <w:t>[38]</w:t>
      </w:r>
      <w:r>
        <w:fldChar w:fldCharType="end"/>
      </w:r>
      <w:r>
        <w:t xml:space="preserve">. </w:t>
      </w:r>
      <w:r w:rsidRPr="005F3258">
        <w:t>The goal of D</w:t>
      </w:r>
      <w:r>
        <w:t xml:space="preserve">T </w:t>
      </w:r>
      <w:r w:rsidR="00AD6E79">
        <w:t>is</w:t>
      </w:r>
      <w:r w:rsidRPr="005F3258">
        <w:t xml:space="preserve"> to create a model that predicts the value of a target variable by learning simple rules inferred from the data features.</w:t>
      </w:r>
      <w:r>
        <w:t xml:space="preserve"> </w:t>
      </w:r>
      <w:r w:rsidRPr="009E491D">
        <w:t xml:space="preserve">The </w:t>
      </w:r>
      <w:r>
        <w:t>DT</w:t>
      </w:r>
      <w:r w:rsidRPr="009E491D">
        <w:t xml:space="preserve"> model</w:t>
      </w:r>
      <w:r w:rsidR="00AD6E79">
        <w:t>s</w:t>
      </w:r>
      <w:r w:rsidRPr="009E491D">
        <w:t xml:space="preserve"> bu</w:t>
      </w:r>
      <w:r w:rsidR="00AD6E79">
        <w:t>ild</w:t>
      </w:r>
      <w:r w:rsidRPr="009E491D">
        <w:t xml:space="preserve"> a tree during training that is the one applied when making the prediction.</w:t>
      </w:r>
      <w:r w:rsidR="00AD6E79" w:rsidRPr="00AD6E79">
        <w:t xml:space="preserve"> The input and output value</w:t>
      </w:r>
      <w:r w:rsidR="00FF3F74">
        <w:t>s can be discrete or continues</w:t>
      </w:r>
      <w:r w:rsidR="008F11DD">
        <w:t>.</w:t>
      </w:r>
      <w:r w:rsidR="004C7073">
        <w:t xml:space="preserve"> T</w:t>
      </w:r>
      <w:r w:rsidR="004C7073" w:rsidRPr="004C7073">
        <w:t xml:space="preserve">he </w:t>
      </w:r>
      <w:proofErr w:type="spellStart"/>
      <w:r w:rsidR="004C7073" w:rsidRPr="008F11DD">
        <w:rPr>
          <w:i/>
        </w:rPr>
        <w:t>DecisionTreeClassifier</w:t>
      </w:r>
      <w:proofErr w:type="spellEnd"/>
      <w:r w:rsidR="004C7073" w:rsidRPr="004C7073">
        <w:t xml:space="preserve"> class</w:t>
      </w:r>
      <w:r w:rsidR="00FF3F74">
        <w:t xml:space="preserve">, </w:t>
      </w:r>
      <w:r w:rsidR="00FF3F74" w:rsidRPr="008F11DD">
        <w:t>from the</w:t>
      </w:r>
      <w:r w:rsidR="00FF3F74">
        <w:t xml:space="preserve"> </w:t>
      </w:r>
      <w:proofErr w:type="spellStart"/>
      <w:r w:rsidR="00FF3F74" w:rsidRPr="004C7073">
        <w:rPr>
          <w:i/>
        </w:rPr>
        <w:t>Scikit</w:t>
      </w:r>
      <w:proofErr w:type="spellEnd"/>
      <w:r w:rsidR="00FF3F74" w:rsidRPr="004C7073">
        <w:rPr>
          <w:i/>
        </w:rPr>
        <w:t>-Learn</w:t>
      </w:r>
      <w:r w:rsidR="00FF3F74" w:rsidRPr="008F11DD">
        <w:t xml:space="preserve"> </w:t>
      </w:r>
      <w:r w:rsidR="00FF3F74">
        <w:t>(</w:t>
      </w:r>
      <w:proofErr w:type="spellStart"/>
      <w:r w:rsidR="00FF3F74" w:rsidRPr="008F11DD">
        <w:rPr>
          <w:i/>
        </w:rPr>
        <w:t>sklearn</w:t>
      </w:r>
      <w:proofErr w:type="spellEnd"/>
      <w:r w:rsidR="00FF3F74">
        <w:rPr>
          <w:i/>
        </w:rPr>
        <w:t>)</w:t>
      </w:r>
      <w:r w:rsidR="00FF3F74" w:rsidRPr="008F11DD">
        <w:t xml:space="preserve"> library</w:t>
      </w:r>
      <w:r w:rsidR="00FF3F74">
        <w:t>,</w:t>
      </w:r>
      <w:r w:rsidR="004C7073" w:rsidRPr="004C7073">
        <w:t xml:space="preserve"> supports multi-output problems</w:t>
      </w:r>
      <w:r w:rsidR="00AD6E79">
        <w:t xml:space="preserve"> </w:t>
      </w:r>
      <w:r w:rsidR="00AD6E79">
        <w:fldChar w:fldCharType="begin"/>
      </w:r>
      <w:r w:rsidR="000162BE">
        <w:instrText xml:space="preserve"> ADDIN ZOTERO_ITEM CSL_CITATION {"citationID":"6Oy6YSaS","properties":{"formattedCitation":"[39]","plainCitation":"[39]","noteIndex":0},"citationItems":[{"id":127,"uris":["http://zotero.org/users/local/K0ok0GCB/items/QW8QRLHQ"],"uri":["http://zotero.org/users/local/K0ok0GCB/items/QW8QRLHQ"],"itemData":{"id":127,"type":"webpage","title":"1.10. Decision Trees — scikit-learn 0.24.1 documentation","URL":"https://scikit-learn.org/stable/modules/tree.html","accessed":{"date-parts":[["2021",3,23]]}}}],"schema":"https://github.com/citation-style-language/schema/raw/master/csl-citation.json"} </w:instrText>
      </w:r>
      <w:r w:rsidR="00AD6E79">
        <w:fldChar w:fldCharType="separate"/>
      </w:r>
      <w:r w:rsidR="000162BE" w:rsidRPr="000162BE">
        <w:rPr>
          <w:rFonts w:ascii="Calibri" w:hAnsi="Calibri" w:cs="Calibri"/>
        </w:rPr>
        <w:t>[39]</w:t>
      </w:r>
      <w:r w:rsidR="00AD6E79">
        <w:fldChar w:fldCharType="end"/>
      </w:r>
      <w:r w:rsidR="004C7073" w:rsidRPr="004C7073">
        <w:t xml:space="preserve"> and</w:t>
      </w:r>
      <w:r w:rsidR="00AD6E79">
        <w:t>;</w:t>
      </w:r>
      <w:r w:rsidR="004C7073" w:rsidRPr="004C7073">
        <w:t xml:space="preserve"> therefore</w:t>
      </w:r>
      <w:r w:rsidR="00AD6E79">
        <w:t>,</w:t>
      </w:r>
      <w:r w:rsidR="004C7073" w:rsidRPr="004C7073">
        <w:t xml:space="preserve"> </w:t>
      </w:r>
      <w:r w:rsidR="00AD6E79">
        <w:t xml:space="preserve">this model can be used </w:t>
      </w:r>
      <w:r w:rsidR="004C7073" w:rsidRPr="004C7073">
        <w:t>in the two proposals explained</w:t>
      </w:r>
      <w:r w:rsidR="00AD6E79">
        <w:t xml:space="preserve"> </w:t>
      </w:r>
      <w:r w:rsidR="009C1B16">
        <w:t>in the last section</w:t>
      </w:r>
      <w:r w:rsidR="00AD6E79">
        <w:t xml:space="preserve">. </w:t>
      </w:r>
      <w:r w:rsidR="00AD6E79" w:rsidRPr="00AB59CB">
        <w:t xml:space="preserve">In this work, the </w:t>
      </w:r>
      <w:proofErr w:type="spellStart"/>
      <w:r w:rsidR="00AD6E79" w:rsidRPr="008F11DD">
        <w:rPr>
          <w:i/>
        </w:rPr>
        <w:t>DecisionTreeClassifier</w:t>
      </w:r>
      <w:proofErr w:type="spellEnd"/>
      <w:r w:rsidR="00AD6E79">
        <w:t xml:space="preserve"> </w:t>
      </w:r>
      <w:r w:rsidR="00AD6E79" w:rsidRPr="008F11DD">
        <w:t xml:space="preserve">class </w:t>
      </w:r>
      <w:r w:rsidR="00AD6E79" w:rsidRPr="00AB59CB">
        <w:t>takes as input the following parameters:</w:t>
      </w:r>
    </w:p>
    <w:p w14:paraId="096D43AC" w14:textId="331C5916" w:rsidR="00833A21" w:rsidRPr="00C51AE3" w:rsidRDefault="00833A21" w:rsidP="00C51AE3">
      <w:pPr>
        <w:pStyle w:val="Prrafodelista"/>
      </w:pPr>
      <w:proofErr w:type="spellStart"/>
      <w:r w:rsidRPr="00C51AE3">
        <w:rPr>
          <w:i/>
        </w:rPr>
        <w:t>max_depth</w:t>
      </w:r>
      <w:proofErr w:type="spellEnd"/>
      <w:r w:rsidRPr="00C51AE3">
        <w:t>: This indicates how deep the tree can be.</w:t>
      </w:r>
    </w:p>
    <w:p w14:paraId="61926FD1" w14:textId="1E8C47C5" w:rsidR="00B3311A" w:rsidRDefault="00B3311A" w:rsidP="00B3311A">
      <w:pPr>
        <w:pStyle w:val="Ttulo3"/>
      </w:pPr>
      <w:r>
        <w:lastRenderedPageBreak/>
        <w:t>Extra Decision Trees (EDT):</w:t>
      </w:r>
    </w:p>
    <w:p w14:paraId="18A807C4" w14:textId="40B4DB1D" w:rsidR="00B3311A" w:rsidRPr="00B3311A" w:rsidRDefault="00B3311A" w:rsidP="00B3311A">
      <w:r w:rsidRPr="00B3311A">
        <w:t>Extra-trees differ from classic decision trees in the way they are built.</w:t>
      </w:r>
      <w:r>
        <w:t xml:space="preserve"> </w:t>
      </w:r>
      <w:proofErr w:type="spellStart"/>
      <w:r>
        <w:rPr>
          <w:i/>
        </w:rPr>
        <w:t>Extra</w:t>
      </w:r>
      <w:r w:rsidRPr="008F11DD">
        <w:rPr>
          <w:i/>
        </w:rPr>
        <w:t>TreeClassifier</w:t>
      </w:r>
      <w:proofErr w:type="spellEnd"/>
      <w:r w:rsidRPr="00B3311A">
        <w:t xml:space="preserve"> </w:t>
      </w:r>
      <w:r>
        <w:fldChar w:fldCharType="begin"/>
      </w:r>
      <w:r w:rsidR="000162BE">
        <w:instrText xml:space="preserve"> ADDIN ZOTERO_ITEM CSL_CITATION {"citationID":"kh40u4a2","properties":{"formattedCitation":"[40]","plainCitation":"[40]","noteIndex":0},"citationItems":[{"id":153,"uris":["http://zotero.org/users/local/K0ok0GCB/items/XC5L9CKW"],"uri":["http://zotero.org/users/local/K0ok0GCB/items/XC5L9CKW"],"itemData":{"id":153,"type":"webpage","title":"sklearn.tree.ExtraTreeClassifier — scikit-learn 0.24.2 documentation","URL":"https://scikit-learn.org/stable/modules/generated/sklearn.tree.ExtraTreeClassifier.html#sklearn.tree.ExtraTreeClassifier","accessed":{"date-parts":[["2021",5,24]]}}}],"schema":"https://github.com/citation-style-language/schema/raw/master/csl-citation.json"} </w:instrText>
      </w:r>
      <w:r>
        <w:fldChar w:fldCharType="separate"/>
      </w:r>
      <w:r w:rsidR="000162BE" w:rsidRPr="000162BE">
        <w:rPr>
          <w:rFonts w:ascii="Calibri" w:hAnsi="Calibri" w:cs="Calibri"/>
        </w:rPr>
        <w:t>[40]</w:t>
      </w:r>
      <w:r>
        <w:fldChar w:fldCharType="end"/>
      </w:r>
      <w:r>
        <w:t xml:space="preserve"> is a</w:t>
      </w:r>
      <w:r w:rsidRPr="00B3311A">
        <w:t xml:space="preserve"> randomized version of </w:t>
      </w:r>
      <w:proofErr w:type="spellStart"/>
      <w:r w:rsidRPr="00B3311A">
        <w:rPr>
          <w:i/>
        </w:rPr>
        <w:t>DecisionTreeClassifier</w:t>
      </w:r>
      <w:proofErr w:type="spellEnd"/>
      <w:r w:rsidRPr="00B3311A">
        <w:t xml:space="preserve"> meant to be used internally as part of </w:t>
      </w:r>
      <w:r>
        <w:t>ensemble methods</w:t>
      </w:r>
      <w:r w:rsidRPr="00B3311A">
        <w:t>.</w:t>
      </w:r>
      <w:r>
        <w:t xml:space="preserve"> </w:t>
      </w:r>
      <w:r w:rsidRPr="00B3311A">
        <w:t>The parameters that we take into account in the model are the same as in DT</w:t>
      </w:r>
      <w:r w:rsidR="00C51AE3">
        <w:t>.</w:t>
      </w:r>
    </w:p>
    <w:p w14:paraId="35B17F4A" w14:textId="5DD80FB6" w:rsidR="00AB59CB" w:rsidRPr="00AB59CB" w:rsidRDefault="00AB59CB" w:rsidP="00AB59CB">
      <w:pPr>
        <w:pStyle w:val="Ttulo3"/>
      </w:pPr>
      <w:commentRangeStart w:id="29"/>
      <w:r w:rsidRPr="00AB59CB">
        <w:t>Bagging Classifier</w:t>
      </w:r>
      <w:commentRangeEnd w:id="29"/>
      <w:r w:rsidR="00F368EC">
        <w:rPr>
          <w:rStyle w:val="Refdecomentario"/>
          <w:rFonts w:asciiTheme="minorHAnsi" w:eastAsiaTheme="minorHAnsi" w:hAnsiTheme="minorHAnsi" w:cstheme="minorBidi"/>
        </w:rPr>
        <w:commentReference w:id="29"/>
      </w:r>
      <w:r w:rsidR="00833A21">
        <w:t xml:space="preserve"> (BC)</w:t>
      </w:r>
    </w:p>
    <w:p w14:paraId="00852911" w14:textId="28BA0277" w:rsidR="00AB59CB" w:rsidRDefault="00AB59CB" w:rsidP="00AB59CB">
      <w:r w:rsidRPr="00AB59CB">
        <w:t>It is an ensemble meta-estimator that fits base classifiers each on random subsets of the original dataset and then aggregates their individual predictions (either by voting or by averaging) to for</w:t>
      </w:r>
      <w:r w:rsidR="004E6E20">
        <w:t xml:space="preserve">m a final prediction </w:t>
      </w:r>
      <w:r w:rsidR="004E6E20">
        <w:fldChar w:fldCharType="begin"/>
      </w:r>
      <w:r w:rsidR="000162BE">
        <w:instrText xml:space="preserve"> ADDIN ZOTERO_ITEM CSL_CITATION {"citationID":"4qjP10rp","properties":{"formattedCitation":"[41]","plainCitation":"[41]","noteIndex":0},"citationItems":[{"id":125,"uris":["http://zotero.org/users/local/K0ok0GCB/items/H4NDM3MH"],"uri":["http://zotero.org/users/local/K0ok0GCB/items/H4NDM3MH"],"itemData":{"id":125,"type":"webpage","title":"sklearn.ensemble.BaggingClassifier — scikit-learn 0.24.1 documentation","URL":"https://scikit-learn.org/stable/modules/generated/sklearn.ensemble.BaggingClassifier.html","accessed":{"date-parts":[["2021",3,23]]}}}],"schema":"https://github.com/citation-style-language/schema/raw/master/csl-citation.json"} </w:instrText>
      </w:r>
      <w:r w:rsidR="004E6E20">
        <w:fldChar w:fldCharType="separate"/>
      </w:r>
      <w:r w:rsidR="000162BE" w:rsidRPr="000162BE">
        <w:rPr>
          <w:rFonts w:ascii="Calibri" w:hAnsi="Calibri" w:cs="Calibri"/>
        </w:rPr>
        <w:t>[41]</w:t>
      </w:r>
      <w:r w:rsidR="004E6E20">
        <w:fldChar w:fldCharType="end"/>
      </w:r>
      <w:r w:rsidRPr="00AB59CB">
        <w:t>. In t</w:t>
      </w:r>
      <w:r w:rsidR="00833A21">
        <w:t>his work, the BC</w:t>
      </w:r>
      <w:r w:rsidRPr="00AB59CB">
        <w:t xml:space="preserve"> takes as input the following parameters:</w:t>
      </w:r>
    </w:p>
    <w:p w14:paraId="7BB5B7E8" w14:textId="7B3BED2C" w:rsidR="00AB59CB" w:rsidRPr="00C51AE3" w:rsidRDefault="00897CB6" w:rsidP="00C51AE3">
      <w:pPr>
        <w:pStyle w:val="Prrafodelista"/>
      </w:pPr>
      <w:proofErr w:type="spellStart"/>
      <w:r>
        <w:rPr>
          <w:i/>
        </w:rPr>
        <w:t>base_</w:t>
      </w:r>
      <w:r w:rsidR="00AB59CB" w:rsidRPr="00661C48">
        <w:rPr>
          <w:i/>
        </w:rPr>
        <w:t>estimator</w:t>
      </w:r>
      <w:proofErr w:type="spellEnd"/>
      <w:r w:rsidR="00AB59CB" w:rsidRPr="00C51AE3">
        <w:t>: Applied to random subsets of the dataset. The base classifier use</w:t>
      </w:r>
      <w:r w:rsidR="005F3258" w:rsidRPr="00C51AE3">
        <w:t xml:space="preserve">d was </w:t>
      </w:r>
      <w:r w:rsidR="00661C48">
        <w:t>DT</w:t>
      </w:r>
      <w:r w:rsidR="00AB59CB" w:rsidRPr="00C51AE3">
        <w:t xml:space="preserve">. </w:t>
      </w:r>
    </w:p>
    <w:p w14:paraId="055D2F27" w14:textId="68B37FD0" w:rsidR="00AB59CB" w:rsidRPr="00C51AE3" w:rsidRDefault="00897CB6" w:rsidP="00C51AE3">
      <w:pPr>
        <w:pStyle w:val="Prrafodelista"/>
      </w:pPr>
      <w:proofErr w:type="spellStart"/>
      <w:r>
        <w:rPr>
          <w:i/>
        </w:rPr>
        <w:t>n_</w:t>
      </w:r>
      <w:r w:rsidR="00AB59CB" w:rsidRPr="00661C48">
        <w:rPr>
          <w:i/>
        </w:rPr>
        <w:t>estimators</w:t>
      </w:r>
      <w:proofErr w:type="spellEnd"/>
      <w:r w:rsidR="00AB59CB" w:rsidRPr="00C51AE3">
        <w:t xml:space="preserve">: The number of base estimators (in this case, the number of </w:t>
      </w:r>
      <w:r w:rsidR="00661C48">
        <w:t>DT</w:t>
      </w:r>
      <w:r w:rsidR="00AB59CB" w:rsidRPr="00C51AE3">
        <w:t>) in the ensemble.</w:t>
      </w:r>
    </w:p>
    <w:p w14:paraId="62E6A5FC" w14:textId="6675AD51" w:rsidR="00AB59CB" w:rsidRPr="00C51AE3" w:rsidRDefault="00AB59CB" w:rsidP="00C51AE3">
      <w:pPr>
        <w:pStyle w:val="Prrafodelista"/>
      </w:pPr>
      <w:r w:rsidRPr="00661C48">
        <w:rPr>
          <w:i/>
        </w:rPr>
        <w:t>max _samples</w:t>
      </w:r>
      <w:r w:rsidRPr="00C51AE3">
        <w:t>: The number of samples to extract from the training data to train each base estimator.</w:t>
      </w:r>
    </w:p>
    <w:p w14:paraId="457AA4F0" w14:textId="612E2868" w:rsidR="00AB59CB" w:rsidRPr="00C51AE3" w:rsidRDefault="00AB59CB" w:rsidP="00C51AE3">
      <w:pPr>
        <w:pStyle w:val="Prrafodelista"/>
      </w:pPr>
      <w:r w:rsidRPr="00661C48">
        <w:rPr>
          <w:i/>
        </w:rPr>
        <w:t>bootstrap</w:t>
      </w:r>
      <w:r w:rsidRPr="00C51AE3">
        <w:t>: Parameter which defines whether samples are dr</w:t>
      </w:r>
      <w:r w:rsidR="00661C48">
        <w:t xml:space="preserve">awn with replacement. </w:t>
      </w:r>
      <w:r w:rsidR="00370E7A">
        <w:t xml:space="preserve">If </w:t>
      </w:r>
      <w:r w:rsidR="00370E7A" w:rsidRPr="00370E7A">
        <w:rPr>
          <w:i/>
        </w:rPr>
        <w:t>False</w:t>
      </w:r>
      <w:r w:rsidRPr="00C51AE3">
        <w:t>, sampling without replacement is performed.</w:t>
      </w:r>
    </w:p>
    <w:p w14:paraId="31D4F0B2" w14:textId="181F0911" w:rsidR="00AB59CB" w:rsidRPr="00C51AE3" w:rsidRDefault="00661C48" w:rsidP="00C51AE3">
      <w:pPr>
        <w:pStyle w:val="Prrafodelista"/>
      </w:pPr>
      <w:proofErr w:type="spellStart"/>
      <w:r w:rsidRPr="00661C48">
        <w:rPr>
          <w:i/>
        </w:rPr>
        <w:t>n_</w:t>
      </w:r>
      <w:r w:rsidR="00AB59CB" w:rsidRPr="00661C48">
        <w:rPr>
          <w:i/>
        </w:rPr>
        <w:t>jobs</w:t>
      </w:r>
      <w:proofErr w:type="spellEnd"/>
      <w:r w:rsidR="00AB59CB" w:rsidRPr="00C51AE3">
        <w:t xml:space="preserve">: Tells </w:t>
      </w:r>
      <w:proofErr w:type="spellStart"/>
      <w:r w:rsidR="00AB59CB" w:rsidRPr="00661C48">
        <w:rPr>
          <w:i/>
        </w:rPr>
        <w:t>Scikit</w:t>
      </w:r>
      <w:proofErr w:type="spellEnd"/>
      <w:r w:rsidR="00AB59CB" w:rsidRPr="00661C48">
        <w:rPr>
          <w:i/>
        </w:rPr>
        <w:t>-Learn</w:t>
      </w:r>
      <w:r w:rsidR="00AB59CB" w:rsidRPr="00C51AE3">
        <w:t xml:space="preserve"> the number of CPU cores to use for training and prediction. </w:t>
      </w:r>
      <w:proofErr w:type="spellStart"/>
      <w:r w:rsidRPr="00661C48">
        <w:rPr>
          <w:i/>
        </w:rPr>
        <w:t>n_jobs</w:t>
      </w:r>
      <w:proofErr w:type="spellEnd"/>
      <w:r w:rsidRPr="00C51AE3">
        <w:t xml:space="preserve"> </w:t>
      </w:r>
      <w:r w:rsidR="00AB59CB" w:rsidRPr="00C51AE3">
        <w:t xml:space="preserve">is </w:t>
      </w:r>
      <w:r w:rsidRPr="00370E7A">
        <w:rPr>
          <w:i/>
        </w:rPr>
        <w:t>None</w:t>
      </w:r>
      <w:r w:rsidR="00AB59CB" w:rsidRPr="00C51AE3">
        <w:t xml:space="preserve"> by default, which means unset; it will generally be interpreted as </w:t>
      </w:r>
      <w:r w:rsidR="00AB59CB" w:rsidRPr="00370E7A">
        <w:rPr>
          <w:i/>
        </w:rPr>
        <w:t>n jobs</w:t>
      </w:r>
      <w:r w:rsidR="00370E7A">
        <w:t xml:space="preserve"> </w:t>
      </w:r>
      <w:r w:rsidR="00AB59CB" w:rsidRPr="00C51AE3">
        <w:t>=</w:t>
      </w:r>
      <w:r w:rsidR="00370E7A">
        <w:t xml:space="preserve"> </w:t>
      </w:r>
      <w:r w:rsidR="00AB59CB" w:rsidRPr="00C51AE3">
        <w:t xml:space="preserve">1 which means that only one core will be used by </w:t>
      </w:r>
      <w:proofErr w:type="spellStart"/>
      <w:r w:rsidR="00AB59CB" w:rsidRPr="00661C48">
        <w:rPr>
          <w:i/>
        </w:rPr>
        <w:t>Scikit</w:t>
      </w:r>
      <w:proofErr w:type="spellEnd"/>
      <w:r w:rsidR="00897CB6">
        <w:rPr>
          <w:i/>
        </w:rPr>
        <w:t>-</w:t>
      </w:r>
      <w:r w:rsidR="00AB59CB" w:rsidRPr="00661C48">
        <w:rPr>
          <w:i/>
        </w:rPr>
        <w:t>Learn</w:t>
      </w:r>
      <w:r w:rsidR="00AB59CB" w:rsidRPr="00C51AE3">
        <w:t xml:space="preserve">. </w:t>
      </w:r>
      <w:proofErr w:type="spellStart"/>
      <w:r w:rsidRPr="00661C48">
        <w:rPr>
          <w:i/>
        </w:rPr>
        <w:t>n_jobs</w:t>
      </w:r>
      <w:proofErr w:type="spellEnd"/>
      <w:r w:rsidRPr="00C51AE3">
        <w:t xml:space="preserve"> </w:t>
      </w:r>
      <w:r w:rsidR="00AB59CB" w:rsidRPr="00C51AE3">
        <w:t>=</w:t>
      </w:r>
      <w:r>
        <w:t xml:space="preserve"> </w:t>
      </w:r>
      <w:r w:rsidR="00AB59CB" w:rsidRPr="00C51AE3">
        <w:t xml:space="preserve">-1 tells </w:t>
      </w:r>
      <w:proofErr w:type="spellStart"/>
      <w:r w:rsidR="00AB59CB" w:rsidRPr="00661C48">
        <w:rPr>
          <w:i/>
        </w:rPr>
        <w:t>Scikit</w:t>
      </w:r>
      <w:proofErr w:type="spellEnd"/>
      <w:r w:rsidR="00AB59CB" w:rsidRPr="00661C48">
        <w:rPr>
          <w:i/>
        </w:rPr>
        <w:t>-Learn</w:t>
      </w:r>
      <w:r w:rsidR="00AB59CB" w:rsidRPr="00C51AE3">
        <w:t xml:space="preserve"> library to use all available cores. For </w:t>
      </w:r>
      <w:proofErr w:type="spellStart"/>
      <w:r w:rsidRPr="00661C48">
        <w:rPr>
          <w:i/>
        </w:rPr>
        <w:t>n_jobs</w:t>
      </w:r>
      <w:proofErr w:type="spellEnd"/>
      <w:r w:rsidRPr="00C51AE3">
        <w:t xml:space="preserve"> </w:t>
      </w:r>
      <w:r w:rsidR="00AB59CB" w:rsidRPr="00C51AE3">
        <w:t xml:space="preserve">below -1, number of cores + 1 + </w:t>
      </w:r>
      <w:proofErr w:type="spellStart"/>
      <w:r w:rsidRPr="00661C48">
        <w:rPr>
          <w:i/>
        </w:rPr>
        <w:t>n_jobs</w:t>
      </w:r>
      <w:proofErr w:type="spellEnd"/>
      <w:r w:rsidR="00AB59CB" w:rsidRPr="00C51AE3">
        <w:t xml:space="preserve"> are used. For example, with </w:t>
      </w:r>
      <w:proofErr w:type="spellStart"/>
      <w:r w:rsidRPr="00661C48">
        <w:rPr>
          <w:i/>
        </w:rPr>
        <w:t>n_jobs</w:t>
      </w:r>
      <w:proofErr w:type="spellEnd"/>
      <w:r w:rsidRPr="00C51AE3">
        <w:t xml:space="preserve"> </w:t>
      </w:r>
      <w:r w:rsidR="00AB59CB" w:rsidRPr="00C51AE3">
        <w:t>=</w:t>
      </w:r>
      <w:r>
        <w:t xml:space="preserve"> </w:t>
      </w:r>
      <w:r w:rsidR="00AB59CB" w:rsidRPr="00C51AE3">
        <w:t>-2, all CPUs but one is used.</w:t>
      </w:r>
    </w:p>
    <w:p w14:paraId="40691CF7" w14:textId="5C4CDF81" w:rsidR="00AB59CB" w:rsidRPr="00C51AE3" w:rsidRDefault="00661C48" w:rsidP="00C51AE3">
      <w:pPr>
        <w:pStyle w:val="Prrafodelista"/>
      </w:pPr>
      <w:proofErr w:type="spellStart"/>
      <w:r w:rsidRPr="00661C48">
        <w:rPr>
          <w:i/>
        </w:rPr>
        <w:t>random_</w:t>
      </w:r>
      <w:r w:rsidR="00AB59CB" w:rsidRPr="00661C48">
        <w:rPr>
          <w:i/>
        </w:rPr>
        <w:t>state</w:t>
      </w:r>
      <w:proofErr w:type="spellEnd"/>
      <w:r w:rsidR="00AB59CB" w:rsidRPr="00C51AE3">
        <w:t xml:space="preserve">: Provided to control the random number generator used. The </w:t>
      </w:r>
      <w:r w:rsidR="00481C95" w:rsidRPr="00C51AE3">
        <w:t>values of random state can be</w:t>
      </w:r>
      <w:r>
        <w:t xml:space="preserve">: </w:t>
      </w:r>
      <w:r w:rsidRPr="00897CB6">
        <w:rPr>
          <w:i/>
        </w:rPr>
        <w:t>None</w:t>
      </w:r>
      <w:r w:rsidR="00AB59CB" w:rsidRPr="00C51AE3">
        <w:t xml:space="preserve"> (default), an integer, and a </w:t>
      </w:r>
      <w:proofErr w:type="spellStart"/>
      <w:proofErr w:type="gramStart"/>
      <w:r w:rsidR="00AB59CB" w:rsidRPr="00897CB6">
        <w:rPr>
          <w:i/>
        </w:rPr>
        <w:t>numpy.random</w:t>
      </w:r>
      <w:proofErr w:type="gramEnd"/>
      <w:r w:rsidR="00AB59CB" w:rsidRPr="00C51AE3">
        <w:t>.</w:t>
      </w:r>
      <w:r w:rsidR="00AB59CB" w:rsidRPr="00897CB6">
        <w:rPr>
          <w:i/>
        </w:rPr>
        <w:t>RandomState</w:t>
      </w:r>
      <w:proofErr w:type="spellEnd"/>
      <w:r w:rsidR="00AB59CB" w:rsidRPr="00C51AE3">
        <w:t xml:space="preserve"> instance. </w:t>
      </w:r>
      <w:r w:rsidR="00AB59CB" w:rsidRPr="00897CB6">
        <w:rPr>
          <w:i/>
        </w:rPr>
        <w:t>random state</w:t>
      </w:r>
      <w:r w:rsidR="00AB59CB" w:rsidRPr="00C51AE3">
        <w:t>=</w:t>
      </w:r>
      <w:r w:rsidR="00897CB6">
        <w:t xml:space="preserve"> </w:t>
      </w:r>
      <w:r w:rsidR="00897CB6" w:rsidRPr="00897CB6">
        <w:rPr>
          <w:i/>
        </w:rPr>
        <w:t>None</w:t>
      </w:r>
      <w:r w:rsidR="00AB59CB" w:rsidRPr="00C51AE3">
        <w:t xml:space="preserve"> calls the </w:t>
      </w:r>
      <w:r w:rsidR="00AB59CB" w:rsidRPr="00C51AE3">
        <w:lastRenderedPageBreak/>
        <w:t xml:space="preserve">function multiple times, it will reuse the same instance, and it will produce different results. If </w:t>
      </w:r>
      <w:proofErr w:type="spellStart"/>
      <w:r w:rsidR="00897CB6" w:rsidRPr="00661C48">
        <w:rPr>
          <w:i/>
        </w:rPr>
        <w:t>random_state</w:t>
      </w:r>
      <w:proofErr w:type="spellEnd"/>
      <w:r w:rsidR="00897CB6" w:rsidRPr="00C51AE3">
        <w:t xml:space="preserve"> </w:t>
      </w:r>
      <w:r w:rsidR="00AB59CB" w:rsidRPr="00C51AE3">
        <w:t xml:space="preserve">is an integer, it is going to use a new random number generator seeded by the given integer. Using an integer will produce the same results across different calls. Popular integer random seeds are 0 and 42. The </w:t>
      </w:r>
      <w:proofErr w:type="spellStart"/>
      <w:proofErr w:type="gramStart"/>
      <w:r w:rsidR="00AB59CB" w:rsidRPr="00897CB6">
        <w:rPr>
          <w:i/>
        </w:rPr>
        <w:t>numpy.random</w:t>
      </w:r>
      <w:proofErr w:type="gramEnd"/>
      <w:r w:rsidR="00AB59CB" w:rsidRPr="00897CB6">
        <w:rPr>
          <w:i/>
        </w:rPr>
        <w:t>.RandomState</w:t>
      </w:r>
      <w:proofErr w:type="spellEnd"/>
      <w:r w:rsidR="00AB59CB" w:rsidRPr="00C51AE3">
        <w:t xml:space="preserve"> instance uses the provided random state, only affecting other users of that same random state instance.</w:t>
      </w:r>
    </w:p>
    <w:p w14:paraId="0237C7A3" w14:textId="73950078" w:rsidR="006A0105" w:rsidRDefault="006A0105">
      <w:pPr>
        <w:spacing w:after="160" w:line="259" w:lineRule="auto"/>
        <w:ind w:left="0" w:firstLine="0"/>
        <w:jc w:val="left"/>
        <w:rPr>
          <w:rFonts w:ascii="Arial" w:eastAsiaTheme="majorEastAsia" w:hAnsi="Arial" w:cstheme="majorBidi"/>
          <w:sz w:val="28"/>
          <w:szCs w:val="32"/>
        </w:rPr>
      </w:pPr>
      <w:r>
        <w:br w:type="page"/>
      </w:r>
    </w:p>
    <w:p w14:paraId="1C390021" w14:textId="237AD66F" w:rsidR="006A0105" w:rsidRDefault="006A0105" w:rsidP="00DB32F1">
      <w:pPr>
        <w:pStyle w:val="Ttulo1"/>
      </w:pPr>
      <w:r>
        <w:lastRenderedPageBreak/>
        <w:t>CHAPTER 3: IMPLEMENTATION OF THE SIMULATION SCENARIO</w:t>
      </w:r>
    </w:p>
    <w:p w14:paraId="1D79AFAD" w14:textId="5D096C3C" w:rsidR="00DB32F1" w:rsidRPr="006A0105" w:rsidRDefault="00DB32F1" w:rsidP="006A0105">
      <w:pPr>
        <w:sectPr w:rsidR="00DB32F1" w:rsidRPr="006A0105" w:rsidSect="00577E11">
          <w:pgSz w:w="12240" w:h="15840"/>
          <w:pgMar w:top="1985" w:right="1418" w:bottom="1418" w:left="2268" w:header="709" w:footer="709" w:gutter="0"/>
          <w:cols w:space="708"/>
          <w:docGrid w:linePitch="360"/>
        </w:sectPr>
      </w:pPr>
      <w:r w:rsidRPr="00DB32F1">
        <w:t xml:space="preserve">This chapter describes the simulation scenario to generate the training data consisting of </w:t>
      </w:r>
      <w:proofErr w:type="spellStart"/>
      <w:r w:rsidRPr="00DB32F1">
        <w:t>Pr</w:t>
      </w:r>
      <w:proofErr w:type="spellEnd"/>
      <w:r w:rsidRPr="00DB32F1">
        <w:t xml:space="preserve"> and the angles</w:t>
      </w:r>
    </w:p>
    <w:p w14:paraId="73E3A771" w14:textId="25E97887" w:rsidR="000A7963" w:rsidRDefault="006A0105" w:rsidP="006B1235">
      <w:pPr>
        <w:pStyle w:val="Ttulo1"/>
      </w:pPr>
      <w:bookmarkStart w:id="30" w:name="_Toc94807078"/>
      <w:r>
        <w:lastRenderedPageBreak/>
        <w:t>CHAPTER 4</w:t>
      </w:r>
      <w:r w:rsidR="009327DD">
        <w:t xml:space="preserve">: </w:t>
      </w:r>
      <w:bookmarkEnd w:id="30"/>
      <w:r w:rsidRPr="006A0105">
        <w:t>RECEIVER SYSTEM DESIGN</w:t>
      </w:r>
    </w:p>
    <w:p w14:paraId="06A94D91" w14:textId="3B91F606" w:rsidR="00320203" w:rsidRPr="00320203" w:rsidRDefault="00240F7B" w:rsidP="00320203">
      <w:r>
        <w:t>The main</w:t>
      </w:r>
      <w:r w:rsidRPr="00240F7B">
        <w:t xml:space="preserve"> objective of this chapter is to analyze different models of receiver systems to measure transmitter power. Say the analysis of the position of the antennas, the number of antennas and the type of antenna. The comparison is carried out from the results that were obtained with ML models for the samples taken with such receiving systems. Finally, based on the results obtained in the simulations, a receiver model system will be proposed.</w:t>
      </w:r>
    </w:p>
    <w:p w14:paraId="22608FDA" w14:textId="6ACE364A" w:rsidR="00DF60AB" w:rsidRPr="009327DD" w:rsidRDefault="00A37E8A" w:rsidP="00DD1AE0">
      <w:pPr>
        <w:pStyle w:val="Ttulo2"/>
        <w:numPr>
          <w:ilvl w:val="0"/>
          <w:numId w:val="15"/>
        </w:numPr>
        <w:ind w:left="1834"/>
      </w:pPr>
      <w:bookmarkStart w:id="31" w:name="_Toc94807079"/>
      <w:commentRangeStart w:id="32"/>
      <w:r>
        <w:t>DATA GENERATION</w:t>
      </w:r>
      <w:bookmarkEnd w:id="31"/>
      <w:commentRangeEnd w:id="32"/>
      <w:r w:rsidR="0091346D">
        <w:rPr>
          <w:rStyle w:val="Refdecomentario"/>
          <w:rFonts w:ascii="Times New Roman" w:eastAsiaTheme="minorHAnsi" w:hAnsi="Times New Roman" w:cstheme="minorBidi"/>
        </w:rPr>
        <w:commentReference w:id="32"/>
      </w:r>
    </w:p>
    <w:p w14:paraId="2C1E25A6" w14:textId="77777777" w:rsidR="006A0105" w:rsidRDefault="00C40A17" w:rsidP="001105FE">
      <w:r w:rsidRPr="00C40A17">
        <w:t>In this section we are going to compare the results of the Decision Tree model for two data sets.</w:t>
      </w:r>
      <w:r>
        <w:t xml:space="preserve"> </w:t>
      </w:r>
      <w:r w:rsidRPr="00C40A17">
        <w:t xml:space="preserve">For the </w:t>
      </w:r>
      <w:r>
        <w:t>training</w:t>
      </w:r>
      <w:r w:rsidRPr="00C40A17">
        <w:t xml:space="preserve"> sets we </w:t>
      </w:r>
      <w:r>
        <w:t>sample</w:t>
      </w:r>
      <w:r w:rsidRPr="00C40A17">
        <w:t xml:space="preserve"> data from the receiver model shown in Figure </w:t>
      </w:r>
      <w:r w:rsidR="001D5991" w:rsidRPr="001D5991">
        <w:rPr>
          <w:highlight w:val="yellow"/>
        </w:rPr>
        <w:t>3.</w:t>
      </w:r>
      <w:r w:rsidRPr="001D5991">
        <w:rPr>
          <w:highlight w:val="yellow"/>
        </w:rPr>
        <w:t>1</w:t>
      </w:r>
      <w:r w:rsidRPr="00C40A17">
        <w:t xml:space="preserve"> and </w:t>
      </w:r>
      <w:r w:rsidR="001D5991" w:rsidRPr="001D5991">
        <w:rPr>
          <w:highlight w:val="yellow"/>
        </w:rPr>
        <w:t>3.</w:t>
      </w:r>
      <w:r w:rsidRPr="001D5991">
        <w:rPr>
          <w:highlight w:val="yellow"/>
        </w:rPr>
        <w:t>2</w:t>
      </w:r>
      <w:r w:rsidRPr="00C40A17">
        <w:t xml:space="preserve"> respectively</w:t>
      </w:r>
      <w:r>
        <w:t>.</w:t>
      </w:r>
      <w:r w:rsidR="001105FE">
        <w:t xml:space="preserve"> </w:t>
      </w:r>
      <w:r w:rsidR="001105FE" w:rsidRPr="000441C7">
        <w:t xml:space="preserve">The </w:t>
      </w:r>
      <w:r w:rsidR="001105FE">
        <w:t>first receiver</w:t>
      </w:r>
      <w:r w:rsidR="001105FE">
        <w:t xml:space="preserve"> model</w:t>
      </w:r>
      <w:r w:rsidR="001D5991">
        <w:t xml:space="preserve"> consists of four</w:t>
      </w:r>
      <w:r w:rsidR="001105FE" w:rsidRPr="000441C7">
        <w:t xml:space="preserve"> antennas</w:t>
      </w:r>
      <w:r w:rsidR="001D5991">
        <w:t xml:space="preserve"> </w:t>
      </w:r>
      <w:r w:rsidR="001D5991">
        <w:rPr>
          <w:rFonts w:eastAsiaTheme="minorEastAsia"/>
        </w:rPr>
        <w:t>(</w:t>
      </w:r>
      <w:r w:rsidR="001D5991" w:rsidRPr="001E64E4">
        <w:rPr>
          <w:i/>
        </w:rPr>
        <w:t>N</w:t>
      </w:r>
      <w:r w:rsidR="001D5991">
        <w:rPr>
          <w:i/>
        </w:rPr>
        <w:t>=4</w:t>
      </w:r>
      <w:r w:rsidR="001D5991">
        <w:rPr>
          <w:rFonts w:eastAsiaTheme="minorEastAsia"/>
        </w:rPr>
        <w:t>)</w:t>
      </w:r>
      <w:r w:rsidR="001105FE" w:rsidRPr="000441C7">
        <w:t xml:space="preserve"> placed on the ground uniformly distributed and forming a circle.</w:t>
      </w:r>
      <w:r w:rsidR="001105FE" w:rsidRPr="00500937">
        <w:t xml:space="preserve"> The radius of the </w:t>
      </w:r>
      <w:r w:rsidR="001105FE">
        <w:t xml:space="preserve">circle </w:t>
      </w:r>
      <w:r w:rsidR="001105FE" w:rsidRPr="00500937">
        <w:t>is equal to half</w:t>
      </w:r>
      <w:r w:rsidR="001105FE">
        <w:t xml:space="preserve"> of</w:t>
      </w:r>
      <w:r w:rsidR="001105FE" w:rsidRPr="00500937">
        <w:t xml:space="preserve"> the wavelength, </w:t>
      </w:r>
      <m:oMath>
        <m:r>
          <w:rPr>
            <w:rFonts w:ascii="Cambria Math" w:hAnsi="Cambria Math"/>
          </w:rPr>
          <m:t xml:space="preserve">d= </m:t>
        </m:r>
        <m:f>
          <m:fPr>
            <m:type m:val="skw"/>
            <m:ctrlPr>
              <w:rPr>
                <w:rFonts w:ascii="Cambria Math" w:hAnsi="Cambria Math"/>
                <w:i/>
              </w:rPr>
            </m:ctrlPr>
          </m:fPr>
          <m:num>
            <m:r>
              <w:rPr>
                <w:rFonts w:ascii="Cambria Math" w:hAnsi="Cambria Math"/>
              </w:rPr>
              <m:t>λ</m:t>
            </m:r>
          </m:num>
          <m:den>
            <m:r>
              <w:rPr>
                <w:rFonts w:ascii="Cambria Math" w:hAnsi="Cambria Math"/>
              </w:rPr>
              <m:t>2</m:t>
            </m:r>
          </m:den>
        </m:f>
      </m:oMath>
      <w:r w:rsidR="001105FE">
        <w:rPr>
          <w:rFonts w:eastAsiaTheme="minorEastAsia"/>
        </w:rPr>
        <w:t>.</w:t>
      </w:r>
      <w:r w:rsidR="001105FE">
        <w:rPr>
          <w:rFonts w:eastAsiaTheme="minorEastAsia"/>
        </w:rPr>
        <w:t xml:space="preserve"> </w:t>
      </w:r>
      <w:r w:rsidR="001105FE" w:rsidRPr="001105FE">
        <w:rPr>
          <w:rFonts w:eastAsiaTheme="minorEastAsia"/>
        </w:rPr>
        <w:t xml:space="preserve">In the second receiving system, one more antenna is added at a height </w:t>
      </w:r>
      <m:oMath>
        <m:r>
          <w:rPr>
            <w:rFonts w:ascii="Cambria Math" w:hAnsi="Cambria Math"/>
          </w:rPr>
          <m:t>d</m:t>
        </m:r>
      </m:oMath>
      <w:r w:rsidR="001105FE" w:rsidRPr="001105FE">
        <w:rPr>
          <w:rFonts w:eastAsiaTheme="minorEastAsia"/>
        </w:rPr>
        <w:t xml:space="preserve"> in the center of the circle formed by the antennas</w:t>
      </w:r>
      <w:r w:rsidR="001D5991">
        <w:rPr>
          <w:rFonts w:eastAsiaTheme="minorEastAsia"/>
        </w:rPr>
        <w:t xml:space="preserve"> (</w:t>
      </w:r>
      <w:r w:rsidR="001D5991" w:rsidRPr="001E64E4">
        <w:rPr>
          <w:i/>
        </w:rPr>
        <w:t>N</w:t>
      </w:r>
      <w:r w:rsidR="001D5991">
        <w:rPr>
          <w:i/>
        </w:rPr>
        <w:t>=5</w:t>
      </w:r>
      <w:r w:rsidR="001D5991">
        <w:rPr>
          <w:rFonts w:eastAsiaTheme="minorEastAsia"/>
        </w:rPr>
        <w:t>)</w:t>
      </w:r>
      <w:r w:rsidR="001105FE" w:rsidRPr="001105FE">
        <w:rPr>
          <w:rFonts w:eastAsiaTheme="minorEastAsia"/>
        </w:rPr>
        <w:t>.</w:t>
      </w:r>
      <w:r w:rsidR="001D5991">
        <w:rPr>
          <w:rFonts w:eastAsiaTheme="minorEastAsia"/>
        </w:rPr>
        <w:t xml:space="preserve"> </w:t>
      </w:r>
      <w:commentRangeStart w:id="33"/>
      <w:r w:rsidR="001D5991" w:rsidRPr="00175D84">
        <w:rPr>
          <w:rFonts w:eastAsiaTheme="minorEastAsia"/>
        </w:rPr>
        <w:t xml:space="preserve">We will analyze the results of this system with two different antennas, dipole and dipole </w:t>
      </w:r>
      <w:proofErr w:type="spellStart"/>
      <w:r w:rsidR="001D5991" w:rsidRPr="00175D84">
        <w:rPr>
          <w:rFonts w:eastAsiaTheme="minorEastAsia"/>
        </w:rPr>
        <w:t>Vee</w:t>
      </w:r>
      <w:proofErr w:type="spellEnd"/>
      <w:r w:rsidR="001D5991" w:rsidRPr="00175D84">
        <w:rPr>
          <w:rFonts w:eastAsiaTheme="minorEastAsia"/>
        </w:rPr>
        <w:t xml:space="preserve"> </w:t>
      </w:r>
      <w:r w:rsidR="001D5991">
        <w:rPr>
          <w:rFonts w:eastAsiaTheme="minorEastAsia"/>
        </w:rPr>
        <w:t xml:space="preserve">at 70MHz </w:t>
      </w:r>
      <w:r w:rsidR="001D5991" w:rsidRPr="00175D84">
        <w:rPr>
          <w:rFonts w:eastAsiaTheme="minorEastAsia"/>
        </w:rPr>
        <w:t xml:space="preserve">whose radiation patterns are shown in Figure </w:t>
      </w:r>
      <w:r w:rsidR="001D5991" w:rsidRPr="001D5991">
        <w:rPr>
          <w:rFonts w:eastAsiaTheme="minorEastAsia"/>
          <w:highlight w:val="yellow"/>
        </w:rPr>
        <w:t>3.2</w:t>
      </w:r>
      <w:r w:rsidR="001D5991" w:rsidRPr="00175D84">
        <w:rPr>
          <w:rFonts w:eastAsiaTheme="minorEastAsia"/>
        </w:rPr>
        <w:t xml:space="preserve"> and </w:t>
      </w:r>
      <w:r w:rsidR="001D5991" w:rsidRPr="001D5991">
        <w:rPr>
          <w:rFonts w:eastAsiaTheme="minorEastAsia"/>
          <w:highlight w:val="yellow"/>
        </w:rPr>
        <w:t>3.3</w:t>
      </w:r>
      <w:r w:rsidR="001D5991" w:rsidRPr="00175D84">
        <w:rPr>
          <w:rFonts w:eastAsiaTheme="minorEastAsia"/>
        </w:rPr>
        <w:t xml:space="preserve"> respectively.</w:t>
      </w:r>
      <w:commentRangeEnd w:id="33"/>
      <w:r w:rsidR="001D5991">
        <w:rPr>
          <w:rStyle w:val="Refdecomentario"/>
        </w:rPr>
        <w:commentReference w:id="33"/>
      </w:r>
      <w:r w:rsidR="001105FE">
        <w:t xml:space="preserve"> </w:t>
      </w:r>
      <w:r w:rsidR="001105FE" w:rsidRPr="001105FE">
        <w:t xml:space="preserve">Both receiver systems were simulated in </w:t>
      </w:r>
      <w:proofErr w:type="spellStart"/>
      <w:r w:rsidR="000A7963">
        <w:t>Mat</w:t>
      </w:r>
      <w:r w:rsidR="00A37E8A">
        <w:t>h</w:t>
      </w:r>
      <w:r w:rsidR="000A7963">
        <w:t>lab</w:t>
      </w:r>
      <w:proofErr w:type="spellEnd"/>
      <w:r w:rsidR="00EB0F46">
        <w:t xml:space="preserve"> and executed on an MSI laptop with a Core i7 processor, a 16 GB RAM, and a 16 GB NVIDIA GeForce RTX 2070 video card.</w:t>
      </w:r>
    </w:p>
    <w:p w14:paraId="75E37A0F" w14:textId="77777777" w:rsidR="006A0105" w:rsidRDefault="006A0105" w:rsidP="006A0105">
      <w:pPr>
        <w:pStyle w:val="Ttulo3"/>
      </w:pPr>
      <w:r>
        <w:rPr>
          <w:noProof/>
        </w:rPr>
        <w:lastRenderedPageBreak/>
        <w:drawing>
          <wp:inline distT="0" distB="0" distL="0" distR="0" wp14:anchorId="39F5D980" wp14:editId="27A5C5E3">
            <wp:extent cx="5431790" cy="3866515"/>
            <wp:effectExtent l="0" t="0" r="0" b="63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31790" cy="3866515"/>
                    </a:xfrm>
                    <a:prstGeom prst="rect">
                      <a:avLst/>
                    </a:prstGeom>
                  </pic:spPr>
                </pic:pic>
              </a:graphicData>
            </a:graphic>
          </wp:inline>
        </w:drawing>
      </w:r>
    </w:p>
    <w:p w14:paraId="4AF0C6AC" w14:textId="01EFCF52" w:rsidR="00910269" w:rsidRDefault="006A0105" w:rsidP="006A0105">
      <w:pPr>
        <w:pStyle w:val="Descripcin"/>
        <w:jc w:val="left"/>
      </w:pPr>
      <w:r>
        <w:t xml:space="preserve">Figure </w:t>
      </w:r>
      <w:r>
        <w:fldChar w:fldCharType="begin"/>
      </w:r>
      <w:r>
        <w:instrText xml:space="preserve"> SEQ Figure \* ARABIC </w:instrText>
      </w:r>
      <w:r>
        <w:fldChar w:fldCharType="separate"/>
      </w:r>
      <w:r>
        <w:rPr>
          <w:noProof/>
        </w:rPr>
        <w:t>9</w:t>
      </w:r>
      <w:r>
        <w:rPr>
          <w:noProof/>
        </w:rPr>
        <w:fldChar w:fldCharType="end"/>
      </w:r>
      <w:r>
        <w:t xml:space="preserve"> F</w:t>
      </w:r>
      <w:r w:rsidRPr="00405CC8">
        <w:t>irst receiver model proposal</w:t>
      </w:r>
      <w:r>
        <w:t>.</w:t>
      </w:r>
      <w:r w:rsidR="00EB0F46">
        <w:t xml:space="preserve"> </w:t>
      </w:r>
    </w:p>
    <w:p w14:paraId="15A36C26" w14:textId="77777777" w:rsidR="006A0105" w:rsidRDefault="006A0105" w:rsidP="006A0105">
      <w:pPr>
        <w:pStyle w:val="Ttulo3"/>
      </w:pPr>
      <w:r>
        <w:rPr>
          <w:noProof/>
        </w:rPr>
        <w:lastRenderedPageBreak/>
        <w:drawing>
          <wp:inline distT="0" distB="0" distL="0" distR="0" wp14:anchorId="5EF87248" wp14:editId="7C4518EE">
            <wp:extent cx="5431790" cy="3850640"/>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31790" cy="3850640"/>
                    </a:xfrm>
                    <a:prstGeom prst="rect">
                      <a:avLst/>
                    </a:prstGeom>
                  </pic:spPr>
                </pic:pic>
              </a:graphicData>
            </a:graphic>
          </wp:inline>
        </w:drawing>
      </w:r>
    </w:p>
    <w:p w14:paraId="3B10A22D" w14:textId="46EB8C90" w:rsidR="006A0105" w:rsidRDefault="006A0105" w:rsidP="006A0105">
      <w:pPr>
        <w:pStyle w:val="Descripcin"/>
      </w:pPr>
      <w:r>
        <w:t xml:space="preserve">Figure </w:t>
      </w:r>
      <w:fldSimple w:instr=" SEQ Figure \* ARABIC ">
        <w:r>
          <w:rPr>
            <w:noProof/>
          </w:rPr>
          <w:t>10</w:t>
        </w:r>
      </w:fldSimple>
      <w:r>
        <w:t xml:space="preserve">. </w:t>
      </w:r>
      <w:r w:rsidRPr="00000893">
        <w:t>Second receiver model proposal.</w:t>
      </w:r>
    </w:p>
    <w:p w14:paraId="2155B926" w14:textId="77777777" w:rsidR="006A0105" w:rsidRDefault="006A0105" w:rsidP="006A0105">
      <w:pPr>
        <w:keepNext/>
      </w:pPr>
      <w:r>
        <w:rPr>
          <w:rFonts w:eastAsiaTheme="majorEastAsia" w:cstheme="majorBidi"/>
          <w:i/>
          <w:noProof/>
          <w:szCs w:val="24"/>
        </w:rPr>
        <w:drawing>
          <wp:inline distT="0" distB="0" distL="0" distR="0" wp14:anchorId="260191F5" wp14:editId="25493035">
            <wp:extent cx="5431790" cy="26479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pole_patter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31790" cy="2647950"/>
                    </a:xfrm>
                    <a:prstGeom prst="rect">
                      <a:avLst/>
                    </a:prstGeom>
                  </pic:spPr>
                </pic:pic>
              </a:graphicData>
            </a:graphic>
          </wp:inline>
        </w:drawing>
      </w:r>
    </w:p>
    <w:p w14:paraId="70ACA73E" w14:textId="0C6DB68D" w:rsidR="006A0105" w:rsidRPr="00500937" w:rsidRDefault="006A0105" w:rsidP="006A0105">
      <w:pPr>
        <w:pStyle w:val="Descripcin"/>
      </w:pPr>
      <w:r>
        <w:t xml:space="preserve">Figure </w:t>
      </w:r>
      <w:r>
        <w:fldChar w:fldCharType="begin"/>
      </w:r>
      <w:r>
        <w:instrText xml:space="preserve"> SEQ Figure \* ARABIC </w:instrText>
      </w:r>
      <w:r>
        <w:fldChar w:fldCharType="separate"/>
      </w:r>
      <w:r>
        <w:rPr>
          <w:noProof/>
        </w:rPr>
        <w:t>11</w:t>
      </w:r>
      <w:r>
        <w:rPr>
          <w:noProof/>
        </w:rPr>
        <w:fldChar w:fldCharType="end"/>
      </w:r>
      <w:r>
        <w:t xml:space="preserve"> P</w:t>
      </w:r>
      <w:r w:rsidRPr="00A80E8D">
        <w:t>attern of the</w:t>
      </w:r>
      <w:r>
        <w:t xml:space="preserve"> dipole</w:t>
      </w:r>
      <w:r w:rsidRPr="00A80E8D">
        <w:t xml:space="preserve"> antenna at 70 </w:t>
      </w:r>
      <w:proofErr w:type="spellStart"/>
      <w:r w:rsidRPr="00A80E8D">
        <w:t>MHz.</w:t>
      </w:r>
      <w:proofErr w:type="spellEnd"/>
    </w:p>
    <w:p w14:paraId="2A98D775" w14:textId="77777777" w:rsidR="006A0105" w:rsidRDefault="006A0105" w:rsidP="006A0105">
      <w:pPr>
        <w:keepNext/>
      </w:pPr>
      <w:r>
        <w:rPr>
          <w:rFonts w:eastAsiaTheme="majorEastAsia" w:cstheme="majorBidi"/>
          <w:i/>
          <w:noProof/>
          <w:szCs w:val="24"/>
        </w:rPr>
        <w:lastRenderedPageBreak/>
        <w:drawing>
          <wp:inline distT="0" distB="0" distL="0" distR="0" wp14:anchorId="03CB30AF" wp14:editId="25174B5E">
            <wp:extent cx="5431790" cy="26479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poleVee_patter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31790" cy="2647950"/>
                    </a:xfrm>
                    <a:prstGeom prst="rect">
                      <a:avLst/>
                    </a:prstGeom>
                  </pic:spPr>
                </pic:pic>
              </a:graphicData>
            </a:graphic>
          </wp:inline>
        </w:drawing>
      </w:r>
    </w:p>
    <w:p w14:paraId="448E6691" w14:textId="2BBD9B9B" w:rsidR="006A0105" w:rsidRPr="00B724AA" w:rsidRDefault="006A0105" w:rsidP="006A0105">
      <w:pPr>
        <w:pStyle w:val="Descripcin"/>
      </w:pPr>
      <w:r>
        <w:t xml:space="preserve">Figure </w:t>
      </w:r>
      <w:r>
        <w:fldChar w:fldCharType="begin"/>
      </w:r>
      <w:r>
        <w:instrText xml:space="preserve"> SEQ Figure \* ARABIC </w:instrText>
      </w:r>
      <w:r>
        <w:fldChar w:fldCharType="separate"/>
      </w:r>
      <w:r>
        <w:rPr>
          <w:noProof/>
        </w:rPr>
        <w:t>12</w:t>
      </w:r>
      <w:r>
        <w:rPr>
          <w:noProof/>
        </w:rPr>
        <w:fldChar w:fldCharType="end"/>
      </w:r>
      <w:r>
        <w:t xml:space="preserve"> </w:t>
      </w:r>
      <w:r w:rsidRPr="00F54507">
        <w:t xml:space="preserve">Pattern of the dipole antenna at 70 </w:t>
      </w:r>
      <w:proofErr w:type="spellStart"/>
      <w:r w:rsidRPr="00F54507">
        <w:t>MHz.</w:t>
      </w:r>
      <w:proofErr w:type="spellEnd"/>
    </w:p>
    <w:p w14:paraId="495B2D20" w14:textId="77777777" w:rsidR="006A0105" w:rsidRPr="006A0105" w:rsidRDefault="006A0105" w:rsidP="006A0105"/>
    <w:p w14:paraId="5AA3400C" w14:textId="4EE92FE8" w:rsidR="00360381" w:rsidRDefault="00910269" w:rsidP="00846008">
      <w:r>
        <w:t>To collect the data samples,</w:t>
      </w:r>
      <w:r w:rsidR="00AB3E57">
        <w:t xml:space="preserve"> we employ the method described in chapter </w:t>
      </w:r>
      <w:r w:rsidR="006A0105" w:rsidRPr="006A0105">
        <w:rPr>
          <w:highlight w:val="yellow"/>
        </w:rPr>
        <w:t>3</w:t>
      </w:r>
      <w:r w:rsidR="00AB3E57">
        <w:t xml:space="preserve"> to simulate the power arriving to the antennas from different directions</w:t>
      </w:r>
      <w:r w:rsidR="00565BFC">
        <w:t xml:space="preserve">. </w:t>
      </w:r>
      <w:commentRangeStart w:id="34"/>
      <w:r w:rsidR="00AE58E2">
        <w:t>It</w:t>
      </w:r>
      <w:r w:rsidR="00565BFC">
        <w:t xml:space="preserve"> mean</w:t>
      </w:r>
      <w:r w:rsidR="00AE58E2">
        <w:t>s</w:t>
      </w:r>
      <w:r w:rsidR="00565BFC">
        <w:t>,</w:t>
      </w:r>
      <w:r w:rsidR="00846008">
        <w:t xml:space="preserve"> for each </w:t>
      </w:r>
      <w:r w:rsidR="00846008" w:rsidRPr="00846008">
        <w:t>distance between the transmitter and the center of the receiving system</w:t>
      </w:r>
      <w:r w:rsidR="00565BFC">
        <w:t xml:space="preserve"> </w:t>
      </w:r>
    </w:p>
    <w:p w14:paraId="5F4D6654" w14:textId="1B59AF35" w:rsidR="000F4D8D" w:rsidRDefault="006E613E" w:rsidP="00846008">
      <w:r>
        <w:t>f</w:t>
      </w:r>
      <w:r w:rsidRPr="006E613E">
        <w:t>or each pair of azimuth and elevation angles</w:t>
      </w:r>
      <w:r w:rsidR="000F4D8D">
        <w:t xml:space="preserve">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oMath>
      <w:r w:rsidRPr="006E613E">
        <w:t xml:space="preserve">, the corresponding </w:t>
      </w:r>
      <w:r w:rsidR="00AE58E2">
        <w:t>power</w:t>
      </w:r>
      <w:r w:rsidRPr="006E613E">
        <w:t xml:space="preserve"> receiv</w:t>
      </w:r>
      <w:r>
        <w:t>ed at each antenna</w:t>
      </w:r>
      <w:r w:rsidR="00611645">
        <w:t xml:space="preserve"> (</w:t>
      </w:r>
      <m:oMath>
        <m:r>
          <w:rPr>
            <w:rFonts w:ascii="Cambria Math" w:hAnsi="Cambria Math"/>
          </w:rPr>
          <m:t>n</m:t>
        </m:r>
      </m:oMath>
      <w:r w:rsidR="00611645">
        <w:t>)</w:t>
      </w:r>
      <w:r>
        <w:t xml:space="preserve"> was obtained. </w:t>
      </w:r>
      <w:r w:rsidRPr="006E613E">
        <w:t xml:space="preserve">The azimuth and elevation angles are in a range of </w:t>
      </w:r>
      <w:r w:rsidR="00611645">
        <w:t xml:space="preserve"> [</w:t>
      </w:r>
      <m:oMath>
        <m:sSup>
          <m:sSupPr>
            <m:ctrlPr>
              <w:rPr>
                <w:rFonts w:ascii="Cambria Math" w:hAnsi="Cambria Math"/>
                <w:i/>
              </w:rPr>
            </m:ctrlPr>
          </m:sSupPr>
          <m:e>
            <m:r>
              <w:rPr>
                <w:rFonts w:ascii="Cambria Math" w:hAnsi="Cambria Math"/>
              </w:rPr>
              <m:t>0</m:t>
            </m:r>
          </m:e>
          <m:sup>
            <m:r>
              <w:rPr>
                <w:rFonts w:ascii="Cambria Math" w:hAnsi="Cambria Math"/>
              </w:rPr>
              <m:t>0</m:t>
            </m:r>
          </m:sup>
        </m:sSup>
      </m:oMath>
      <w:r w:rsidR="00611645">
        <w:t>:</w:t>
      </w:r>
      <m:oMath>
        <m:sSup>
          <m:sSupPr>
            <m:ctrlPr>
              <w:rPr>
                <w:rFonts w:ascii="Cambria Math" w:hAnsi="Cambria Math"/>
                <w:i/>
              </w:rPr>
            </m:ctrlPr>
          </m:sSupPr>
          <m:e>
            <m:r>
              <w:rPr>
                <w:rFonts w:ascii="Cambria Math" w:hAnsi="Cambria Math"/>
              </w:rPr>
              <m:t>360</m:t>
            </m:r>
          </m:e>
          <m:sup>
            <m:r>
              <w:rPr>
                <w:rFonts w:ascii="Cambria Math" w:hAnsi="Cambria Math"/>
              </w:rPr>
              <m:t>0</m:t>
            </m:r>
          </m:sup>
        </m:sSup>
      </m:oMath>
      <w:r w:rsidR="00611645">
        <w:t>) and [</w:t>
      </w:r>
      <m:oMath>
        <m:sSup>
          <m:sSupPr>
            <m:ctrlPr>
              <w:rPr>
                <w:rFonts w:ascii="Cambria Math" w:hAnsi="Cambria Math"/>
                <w:i/>
              </w:rPr>
            </m:ctrlPr>
          </m:sSupPr>
          <m:e>
            <m:r>
              <w:rPr>
                <w:rFonts w:ascii="Cambria Math" w:hAnsi="Cambria Math"/>
              </w:rPr>
              <m:t>0</m:t>
            </m:r>
          </m:e>
          <m:sup>
            <m:r>
              <w:rPr>
                <w:rFonts w:ascii="Cambria Math" w:hAnsi="Cambria Math"/>
              </w:rPr>
              <m:t>0</m:t>
            </m:r>
          </m:sup>
        </m:sSup>
      </m:oMath>
      <w:r w:rsidR="00611645">
        <w:t>:</w:t>
      </w:r>
      <m:oMath>
        <m:sSup>
          <m:sSupPr>
            <m:ctrlPr>
              <w:rPr>
                <w:rFonts w:ascii="Cambria Math" w:hAnsi="Cambria Math"/>
                <w:i/>
              </w:rPr>
            </m:ctrlPr>
          </m:sSupPr>
          <m:e>
            <m:r>
              <w:rPr>
                <w:rFonts w:ascii="Cambria Math" w:hAnsi="Cambria Math"/>
              </w:rPr>
              <m:t>9</m:t>
            </m:r>
            <m:r>
              <w:rPr>
                <w:rFonts w:ascii="Cambria Math" w:hAnsi="Cambria Math"/>
              </w:rPr>
              <m:t>0</m:t>
            </m:r>
          </m:e>
          <m:sup>
            <m:r>
              <w:rPr>
                <w:rFonts w:ascii="Cambria Math" w:hAnsi="Cambria Math"/>
              </w:rPr>
              <m:t>0</m:t>
            </m:r>
          </m:sup>
        </m:sSup>
      </m:oMath>
      <w:r w:rsidR="00611645">
        <w:t>)</w:t>
      </w:r>
      <w:r w:rsidRPr="006E613E">
        <w:t xml:space="preserve"> respective</w:t>
      </w:r>
      <w:r>
        <w:t xml:space="preserve">ly with an angle resolution of </w:t>
      </w:r>
      <m:oMath>
        <m:sSup>
          <m:sSupPr>
            <m:ctrlPr>
              <w:rPr>
                <w:rFonts w:ascii="Cambria Math" w:hAnsi="Cambria Math"/>
                <w:i/>
              </w:rPr>
            </m:ctrlPr>
          </m:sSupPr>
          <m:e>
            <m:r>
              <w:rPr>
                <w:rFonts w:ascii="Cambria Math" w:hAnsi="Cambria Math"/>
              </w:rPr>
              <m:t>1</m:t>
            </m:r>
          </m:e>
          <m:sup>
            <m:r>
              <w:rPr>
                <w:rFonts w:ascii="Cambria Math" w:hAnsi="Cambria Math"/>
              </w:rPr>
              <m:t>0</m:t>
            </m:r>
          </m:sup>
        </m:sSup>
      </m:oMath>
      <w:r>
        <w:rPr>
          <w:rFonts w:eastAsiaTheme="minorEastAsia"/>
        </w:rPr>
        <w:t xml:space="preserve">. Hence the data samples are formed by </w:t>
      </w:r>
      <w:r w:rsidR="00C126BC" w:rsidRPr="006E613E">
        <w:t xml:space="preserve">the corresponding </w:t>
      </w:r>
      <w:r w:rsidR="00AE58E2">
        <w:t>power</w:t>
      </w:r>
      <w:r w:rsidR="00C126BC" w:rsidRPr="006E613E">
        <w:t xml:space="preserve"> receiv</w:t>
      </w:r>
      <w:r w:rsidR="00C126BC">
        <w:t>ed at each antenna</w:t>
      </w:r>
      <w:r w:rsidR="000F4D8D">
        <w:t xml:space="preserve"> (</w:t>
      </w:r>
      <m:oMath>
        <m:sSub>
          <m:sSubPr>
            <m:ctrlPr>
              <w:rPr>
                <w:rFonts w:ascii="Cambria Math" w:eastAsiaTheme="minorEastAsia" w:hAnsi="Cambria Math"/>
                <w:b/>
              </w:rPr>
            </m:ctrlPr>
          </m:sSubPr>
          <m:e>
            <m:r>
              <m:rPr>
                <m:sty m:val="bi"/>
              </m:rPr>
              <w:rPr>
                <w:rFonts w:ascii="Cambria Math" w:eastAsiaTheme="minorEastAsia" w:hAnsi="Cambria Math"/>
              </w:rPr>
              <m:t>p</m:t>
            </m:r>
          </m:e>
          <m:sub>
            <m:r>
              <m:rPr>
                <m:sty m:val="bi"/>
              </m:rPr>
              <w:rPr>
                <w:rFonts w:ascii="Cambria Math" w:eastAsiaTheme="minorEastAsia" w:hAnsi="Cambria Math"/>
              </w:rPr>
              <m:t>i,j</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N</m:t>
                </m:r>
              </m:sub>
            </m:sSub>
          </m:e>
        </m:d>
      </m:oMath>
      <w:r w:rsidR="000F4D8D">
        <w:t>)</w:t>
      </w:r>
      <w:r w:rsidR="00C126BC">
        <w:t xml:space="preserve"> and the direction information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oMath>
      <w:r w:rsidR="000F4D8D">
        <w:rPr>
          <w:rFonts w:eastAsiaTheme="minorEastAsia"/>
        </w:rPr>
        <w:t xml:space="preserve">. </w:t>
      </w:r>
      <w:commentRangeEnd w:id="34"/>
      <w:r w:rsidR="00DB32F1">
        <w:rPr>
          <w:rStyle w:val="Refdecomentario"/>
        </w:rPr>
        <w:commentReference w:id="34"/>
      </w:r>
      <w:r w:rsidR="0045466E">
        <w:rPr>
          <w:rFonts w:eastAsiaTheme="minorEastAsia"/>
        </w:rPr>
        <w:t xml:space="preserve">For each angle pair, </w:t>
      </w:r>
      <w:r w:rsidR="0045466E" w:rsidRPr="0045466E">
        <w:rPr>
          <w:rFonts w:eastAsiaTheme="minorEastAsia"/>
          <w:highlight w:val="yellow"/>
        </w:rPr>
        <w:t>500</w:t>
      </w:r>
      <w:r w:rsidR="000F4D8D" w:rsidRPr="000F4D8D">
        <w:rPr>
          <w:rFonts w:eastAsiaTheme="minorEastAsia"/>
        </w:rPr>
        <w:t xml:space="preserve"> samples were generated</w:t>
      </w:r>
      <w:r w:rsidR="000F4D8D">
        <w:rPr>
          <w:rFonts w:eastAsiaTheme="minorEastAsia"/>
        </w:rPr>
        <w:t>.</w:t>
      </w:r>
      <w:r w:rsidR="00611645">
        <w:rPr>
          <w:rFonts w:eastAsiaTheme="minorEastAsia"/>
        </w:rPr>
        <w:t xml:space="preserve"> </w:t>
      </w:r>
      <w:r w:rsidR="00611645" w:rsidRPr="00611645">
        <w:rPr>
          <w:rFonts w:eastAsiaTheme="minorEastAsia"/>
        </w:rPr>
        <w:t>In this way, the tota</w:t>
      </w:r>
      <w:r w:rsidR="00611645">
        <w:rPr>
          <w:rFonts w:eastAsiaTheme="minorEastAsia"/>
        </w:rPr>
        <w:t xml:space="preserve">l number of data generated is </w:t>
      </w:r>
      <w:r w:rsidR="00611645" w:rsidRPr="00611645">
        <w:rPr>
          <w:rFonts w:eastAsiaTheme="minorEastAsia"/>
          <w:highlight w:val="yellow"/>
        </w:rPr>
        <w:t>6480000</w:t>
      </w:r>
      <w:r w:rsidR="00611645">
        <w:rPr>
          <w:rFonts w:eastAsiaTheme="minorEastAsia"/>
        </w:rPr>
        <w:t xml:space="preserve"> (</w:t>
      </w:r>
      <m:oMath>
        <m:f>
          <m:fPr>
            <m:type m:val="lin"/>
            <m:ctrlPr>
              <w:rPr>
                <w:rFonts w:ascii="Cambria Math" w:eastAsiaTheme="minorEastAsia" w:hAnsi="Cambria Math"/>
                <w:i/>
              </w:rPr>
            </m:ctrlPr>
          </m:fPr>
          <m:num>
            <m:r>
              <w:rPr>
                <w:rFonts w:ascii="Cambria Math" w:eastAsiaTheme="minorEastAsia" w:hAnsi="Cambria Math"/>
              </w:rPr>
              <m:t>samples</m:t>
            </m:r>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1</m:t>
                    </m:r>
                  </m:sub>
                </m:sSub>
              </m:e>
            </m:d>
            <m:r>
              <w:rPr>
                <w:rFonts w:ascii="Cambria Math"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e>
            </m:d>
          </m:num>
          <m:den>
            <m:r>
              <w:rPr>
                <w:rFonts w:ascii="Cambria Math" w:eastAsiaTheme="minorEastAsia" w:hAnsi="Cambria Math"/>
              </w:rPr>
              <m:t>resolution</m:t>
            </m:r>
          </m:den>
        </m:f>
      </m:oMath>
      <w:r w:rsidR="00611645" w:rsidRPr="00240FBD">
        <w:rPr>
          <w:rFonts w:eastAsiaTheme="minorEastAsia"/>
        </w:rPr>
        <w:t>)</w:t>
      </w:r>
      <w:r w:rsidR="00611645">
        <w:rPr>
          <w:rFonts w:eastAsiaTheme="minorEastAsia"/>
        </w:rPr>
        <w:t xml:space="preserve"> to each antenna.</w:t>
      </w:r>
      <w:r w:rsidR="000F4D8D">
        <w:rPr>
          <w:rFonts w:eastAsiaTheme="minorEastAsia"/>
        </w:rPr>
        <w:t xml:space="preserve"> </w:t>
      </w:r>
      <w:r w:rsidR="000F4D8D">
        <w:t>The training dataset is 80% of the total number of snapshots and the validation dataset is 20% of the total number of snapshots.</w:t>
      </w:r>
      <w:r w:rsidR="00A37E8A">
        <w:t xml:space="preserve"> </w:t>
      </w:r>
      <w:r w:rsidR="00A37E8A" w:rsidRPr="00A37E8A">
        <w:t>In the next section, the necessary and sufficient number of antennas</w:t>
      </w:r>
      <w:r w:rsidR="00A37E8A">
        <w:t xml:space="preserve"> (</w:t>
      </w:r>
      <m:oMath>
        <m:r>
          <w:rPr>
            <w:rFonts w:ascii="Cambria Math" w:hAnsi="Cambria Math"/>
          </w:rPr>
          <m:t>N</m:t>
        </m:r>
      </m:oMath>
      <w:r w:rsidR="00A37E8A">
        <w:t>)</w:t>
      </w:r>
      <w:r w:rsidR="00A37E8A" w:rsidRPr="00A37E8A">
        <w:t xml:space="preserve"> that the receiving system must have will </w:t>
      </w:r>
      <w:r w:rsidR="00A37E8A">
        <w:t>be analyzed in such a way that it has</w:t>
      </w:r>
      <w:r w:rsidR="00A37E8A" w:rsidRPr="00A37E8A">
        <w:t xml:space="preserve"> a good performance but that is as simple as possibl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0"/>
        <w:gridCol w:w="4961"/>
        <w:gridCol w:w="2453"/>
      </w:tblGrid>
      <w:tr w:rsidR="00232BE2" w14:paraId="01829B2B" w14:textId="77777777" w:rsidTr="00232BE2">
        <w:tc>
          <w:tcPr>
            <w:tcW w:w="1130" w:type="dxa"/>
            <w:vAlign w:val="center"/>
          </w:tcPr>
          <w:p w14:paraId="4CBC08E0" w14:textId="77777777" w:rsidR="00232BE2" w:rsidRDefault="00232BE2" w:rsidP="00232BE2">
            <w:pPr>
              <w:spacing w:before="240" w:after="240"/>
              <w:jc w:val="center"/>
            </w:pPr>
          </w:p>
        </w:tc>
        <w:tc>
          <w:tcPr>
            <w:tcW w:w="4961" w:type="dxa"/>
            <w:vAlign w:val="center"/>
          </w:tcPr>
          <w:p w14:paraId="64AD4E57" w14:textId="5A8F7B96" w:rsidR="00232BE2" w:rsidRDefault="00240F7B" w:rsidP="006E7CF6">
            <w:pPr>
              <w:keepNext/>
              <w:spacing w:before="240" w:after="240"/>
              <w:jc w:val="center"/>
            </w:pPr>
            <m:oMathPara>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r*cos</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360*n</m:t>
                        </m:r>
                      </m:num>
                      <m:den>
                        <m:r>
                          <w:rPr>
                            <w:rFonts w:ascii="Cambria Math" w:eastAsiaTheme="minorEastAsia" w:hAnsi="Cambria Math"/>
                          </w:rPr>
                          <m:t>N</m:t>
                        </m:r>
                      </m:den>
                    </m:f>
                  </m:e>
                </m:d>
              </m:oMath>
            </m:oMathPara>
          </w:p>
        </w:tc>
        <w:tc>
          <w:tcPr>
            <w:tcW w:w="2453" w:type="dxa"/>
            <w:vAlign w:val="center"/>
          </w:tcPr>
          <w:p w14:paraId="67A35F0E" w14:textId="77777777" w:rsidR="00232BE2" w:rsidRPr="00467AC1" w:rsidRDefault="00232BE2" w:rsidP="00232BE2">
            <w:pPr>
              <w:pStyle w:val="Descripcin"/>
              <w:spacing w:before="240" w:after="240"/>
              <w:jc w:val="right"/>
            </w:pPr>
            <w:r>
              <w:t xml:space="preserve">Eq. </w:t>
            </w:r>
            <w:fldSimple w:instr=" SEQ Eq. \* ARABIC ">
              <w:r>
                <w:rPr>
                  <w:noProof/>
                </w:rPr>
                <w:t>1</w:t>
              </w:r>
            </w:fldSimple>
          </w:p>
        </w:tc>
      </w:tr>
      <w:tr w:rsidR="00232BE2" w14:paraId="79DFDF9B" w14:textId="77777777" w:rsidTr="00232BE2">
        <w:tc>
          <w:tcPr>
            <w:tcW w:w="1130" w:type="dxa"/>
            <w:vAlign w:val="center"/>
          </w:tcPr>
          <w:p w14:paraId="0885D1F2" w14:textId="77777777" w:rsidR="00232BE2" w:rsidRDefault="00232BE2" w:rsidP="00232BE2">
            <w:pPr>
              <w:spacing w:before="240" w:after="240"/>
              <w:jc w:val="center"/>
            </w:pPr>
          </w:p>
        </w:tc>
        <w:tc>
          <w:tcPr>
            <w:tcW w:w="4961" w:type="dxa"/>
            <w:vAlign w:val="center"/>
          </w:tcPr>
          <w:p w14:paraId="10D3E43E" w14:textId="49561F1C" w:rsidR="00232BE2" w:rsidRDefault="00240F7B" w:rsidP="00232BE2">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r*sin</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360*n</m:t>
                        </m:r>
                      </m:num>
                      <m:den>
                        <m:r>
                          <w:rPr>
                            <w:rFonts w:ascii="Cambria Math" w:eastAsiaTheme="minorEastAsia" w:hAnsi="Cambria Math"/>
                          </w:rPr>
                          <m:t>N</m:t>
                        </m:r>
                      </m:den>
                    </m:f>
                  </m:e>
                </m:d>
              </m:oMath>
            </m:oMathPara>
          </w:p>
        </w:tc>
        <w:tc>
          <w:tcPr>
            <w:tcW w:w="2453" w:type="dxa"/>
            <w:vAlign w:val="center"/>
          </w:tcPr>
          <w:p w14:paraId="2BE7E243" w14:textId="77777777" w:rsidR="00232BE2" w:rsidRDefault="00232BE2" w:rsidP="00232BE2">
            <w:pPr>
              <w:pStyle w:val="Descripcin"/>
              <w:spacing w:before="240" w:after="240"/>
              <w:jc w:val="right"/>
            </w:pPr>
          </w:p>
        </w:tc>
      </w:tr>
      <w:tr w:rsidR="00232BE2" w14:paraId="6007FC3C" w14:textId="77777777" w:rsidTr="00232BE2">
        <w:tc>
          <w:tcPr>
            <w:tcW w:w="1130" w:type="dxa"/>
            <w:vAlign w:val="center"/>
          </w:tcPr>
          <w:p w14:paraId="0A953B13" w14:textId="77777777" w:rsidR="00232BE2" w:rsidRDefault="00232BE2" w:rsidP="00232BE2">
            <w:pPr>
              <w:spacing w:before="240" w:after="240"/>
              <w:jc w:val="center"/>
            </w:pPr>
          </w:p>
        </w:tc>
        <w:tc>
          <w:tcPr>
            <w:tcW w:w="4961" w:type="dxa"/>
            <w:vAlign w:val="center"/>
          </w:tcPr>
          <w:p w14:paraId="1A07FA8E" w14:textId="51C1883D" w:rsidR="00232BE2" w:rsidRDefault="00240F7B" w:rsidP="00232BE2">
            <w:pPr>
              <w:keepNext/>
              <w:spacing w:before="240" w:after="240"/>
              <w:jc w:val="center"/>
              <w:rPr>
                <w:rFonts w:eastAsia="Calibri" w:cs="Times New Roman"/>
              </w:rPr>
            </w:pPr>
            <m:oMathPara>
              <m:oMath>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0</m:t>
                </m:r>
              </m:oMath>
            </m:oMathPara>
          </w:p>
        </w:tc>
        <w:tc>
          <w:tcPr>
            <w:tcW w:w="2453" w:type="dxa"/>
            <w:vAlign w:val="center"/>
          </w:tcPr>
          <w:p w14:paraId="3F23EB55" w14:textId="77777777" w:rsidR="00232BE2" w:rsidRDefault="00232BE2" w:rsidP="00232BE2">
            <w:pPr>
              <w:pStyle w:val="Descripcin"/>
              <w:spacing w:before="240" w:after="240"/>
              <w:jc w:val="right"/>
            </w:pPr>
          </w:p>
        </w:tc>
      </w:tr>
    </w:tbl>
    <w:p w14:paraId="39F215B2" w14:textId="568CABEB" w:rsidR="00910269" w:rsidRDefault="00910269" w:rsidP="006E7CF6">
      <w:pPr>
        <w:ind w:left="0" w:firstLine="0"/>
      </w:pPr>
    </w:p>
    <w:p w14:paraId="0DF91BCE" w14:textId="7905CD3F" w:rsidR="00910269" w:rsidRPr="00240FBD" w:rsidRDefault="00910269" w:rsidP="00240FBD">
      <w:pPr>
        <w:rPr>
          <w:strike/>
        </w:rPr>
      </w:pPr>
      <w:r w:rsidRPr="00611645">
        <w:rPr>
          <w:strike/>
        </w:rPr>
        <w:t xml:space="preserve">We assumed that required angle resolution was </w:t>
      </w:r>
      <m:oMath>
        <m:sSup>
          <m:sSupPr>
            <m:ctrlPr>
              <w:rPr>
                <w:rFonts w:ascii="Cambria Math" w:hAnsi="Cambria Math"/>
                <w:i/>
                <w:strike/>
              </w:rPr>
            </m:ctrlPr>
          </m:sSupPr>
          <m:e>
            <m:r>
              <w:rPr>
                <w:rFonts w:ascii="Cambria Math" w:hAnsi="Cambria Math"/>
                <w:strike/>
              </w:rPr>
              <m:t>5</m:t>
            </m:r>
          </m:e>
          <m:sup>
            <m:r>
              <w:rPr>
                <w:rFonts w:ascii="Cambria Math" w:hAnsi="Cambria Math"/>
                <w:strike/>
              </w:rPr>
              <m:t>0</m:t>
            </m:r>
          </m:sup>
        </m:sSup>
      </m:oMath>
      <w:r w:rsidRPr="00611645">
        <w:rPr>
          <w:strike/>
        </w:rPr>
        <w:t xml:space="preserve"> and that the search range of DOA was between </w:t>
      </w:r>
      <m:oMath>
        <m:sSup>
          <m:sSupPr>
            <m:ctrlPr>
              <w:rPr>
                <w:rFonts w:ascii="Cambria Math" w:hAnsi="Cambria Math"/>
                <w:i/>
                <w:strike/>
              </w:rPr>
            </m:ctrlPr>
          </m:sSupPr>
          <m:e>
            <m:r>
              <w:rPr>
                <w:rFonts w:ascii="Cambria Math" w:hAnsi="Cambria Math"/>
                <w:strike/>
              </w:rPr>
              <m:t>1</m:t>
            </m:r>
          </m:e>
          <m:sup>
            <m:r>
              <w:rPr>
                <w:rFonts w:ascii="Cambria Math" w:hAnsi="Cambria Math"/>
                <w:strike/>
              </w:rPr>
              <m:t>0</m:t>
            </m:r>
          </m:sup>
        </m:sSup>
      </m:oMath>
      <w:r w:rsidRPr="00611645">
        <w:rPr>
          <w:strike/>
        </w:rPr>
        <w:t xml:space="preserve">  and </w:t>
      </w:r>
      <m:oMath>
        <m:sSup>
          <m:sSupPr>
            <m:ctrlPr>
              <w:rPr>
                <w:rFonts w:ascii="Cambria Math" w:hAnsi="Cambria Math"/>
                <w:i/>
                <w:strike/>
              </w:rPr>
            </m:ctrlPr>
          </m:sSupPr>
          <m:e>
            <m:r>
              <w:rPr>
                <w:rFonts w:ascii="Cambria Math" w:hAnsi="Cambria Math"/>
                <w:strike/>
              </w:rPr>
              <m:t>360</m:t>
            </m:r>
          </m:e>
          <m:sup>
            <m:r>
              <w:rPr>
                <w:rFonts w:ascii="Cambria Math" w:hAnsi="Cambria Math"/>
                <w:strike/>
              </w:rPr>
              <m:t>0</m:t>
            </m:r>
          </m:sup>
        </m:sSup>
      </m:oMath>
      <w:r w:rsidRPr="00611645">
        <w:rPr>
          <w:strike/>
        </w:rPr>
        <w:t xml:space="preserve">. We used L snapshots of received signals per angle in each simulation. Therefore, the total number of snapshots will be given by </w:t>
      </w:r>
      <m:oMath>
        <m:sSub>
          <m:sSubPr>
            <m:ctrlPr>
              <w:rPr>
                <w:rFonts w:ascii="Cambria Math" w:hAnsi="Cambria Math"/>
                <w:i/>
                <w:strike/>
              </w:rPr>
            </m:ctrlPr>
          </m:sSubPr>
          <m:e>
            <m:r>
              <w:rPr>
                <w:rFonts w:ascii="Cambria Math" w:hAnsi="Cambria Math"/>
                <w:strike/>
              </w:rPr>
              <m:t>L</m:t>
            </m:r>
          </m:e>
          <m:sub>
            <m:r>
              <w:rPr>
                <w:rFonts w:ascii="Cambria Math" w:hAnsi="Cambria Math"/>
                <w:strike/>
              </w:rPr>
              <m:t>t</m:t>
            </m:r>
          </m:sub>
        </m:sSub>
        <m:r>
          <w:rPr>
            <w:rFonts w:ascii="Cambria Math" w:hAnsi="Cambria Math"/>
            <w:strike/>
          </w:rPr>
          <m:t xml:space="preserve"> = </m:t>
        </m:r>
        <m:f>
          <m:fPr>
            <m:type m:val="skw"/>
            <m:ctrlPr>
              <w:rPr>
                <w:rFonts w:ascii="Cambria Math" w:hAnsi="Cambria Math"/>
                <w:i/>
                <w:strike/>
              </w:rPr>
            </m:ctrlPr>
          </m:fPr>
          <m:num>
            <m:r>
              <w:rPr>
                <w:rFonts w:ascii="Cambria Math" w:hAnsi="Cambria Math"/>
                <w:strike/>
              </w:rPr>
              <m:t>L*360</m:t>
            </m:r>
          </m:num>
          <m:den>
            <m:r>
              <w:rPr>
                <w:rFonts w:ascii="Cambria Math" w:hAnsi="Cambria Math"/>
                <w:strike/>
              </w:rPr>
              <m:t>resolution</m:t>
            </m:r>
          </m:den>
        </m:f>
      </m:oMath>
      <w:r w:rsidRPr="00611645">
        <w:rPr>
          <w:strike/>
        </w:rPr>
        <w:t xml:space="preserve"> . The training dataset is 80% of the total number of snapshots and the validation dataset is 20% of</w:t>
      </w:r>
      <w:r w:rsidR="00240FBD">
        <w:rPr>
          <w:strike/>
        </w:rPr>
        <w:t xml:space="preserve"> the total number of snapshots.</w:t>
      </w:r>
    </w:p>
    <w:p w14:paraId="46E45DEA" w14:textId="24D8B542" w:rsidR="000A7963" w:rsidRPr="00240FBD" w:rsidRDefault="00EB0F46" w:rsidP="00EB0F46">
      <w:pPr>
        <w:rPr>
          <w:strike/>
          <w:lang w:val="es-CU"/>
        </w:rPr>
      </w:pPr>
      <w:r w:rsidRPr="00240FBD">
        <w:rPr>
          <w:strike/>
        </w:rPr>
        <w:t>. The received signals are synthesized from the radiation pattern of the receiving dipole antennas with the addition of Gaussian white noise.</w:t>
      </w:r>
      <w:r w:rsidR="0014483B" w:rsidRPr="00240FBD">
        <w:rPr>
          <w:strike/>
        </w:rPr>
        <w:t xml:space="preserve"> </w:t>
      </w:r>
      <w:r w:rsidR="0014483B" w:rsidRPr="00240FBD">
        <w:rPr>
          <w:strike/>
          <w:lang w:val="es-CU"/>
        </w:rPr>
        <w:t xml:space="preserve">Las potencias transmitidas se generaron en un rango entre [tao-tao](que es el rango de potencia en que trabajan las senales). Y el ruido de las antenas se asumió como la mitad del angulo de potencia maxima. De esa forma se generan datos con diferentes </w:t>
      </w:r>
      <w:r w:rsidR="00891918" w:rsidRPr="00240FBD">
        <w:rPr>
          <w:strike/>
          <w:lang w:val="es-CU"/>
        </w:rPr>
        <w:t>SNR.</w:t>
      </w:r>
    </w:p>
    <w:p w14:paraId="51B6C365" w14:textId="6AA8154A" w:rsidR="00240FBD" w:rsidRDefault="00240FBD" w:rsidP="00DD1AE0">
      <w:pPr>
        <w:pStyle w:val="Ttulo2"/>
        <w:numPr>
          <w:ilvl w:val="0"/>
          <w:numId w:val="15"/>
        </w:numPr>
        <w:ind w:left="1834"/>
      </w:pPr>
      <w:bookmarkStart w:id="35" w:name="_Toc94807080"/>
      <w:commentRangeStart w:id="36"/>
      <w:r>
        <w:t xml:space="preserve">SYSTEM MODEL </w:t>
      </w:r>
      <w:commentRangeStart w:id="37"/>
      <w:r>
        <w:t>DESIGN</w:t>
      </w:r>
      <w:commentRangeEnd w:id="37"/>
      <w:r w:rsidR="00175B03">
        <w:rPr>
          <w:rStyle w:val="Refdecomentario"/>
          <w:rFonts w:ascii="Times New Roman" w:eastAsiaTheme="minorHAnsi" w:hAnsi="Times New Roman" w:cstheme="minorBidi"/>
        </w:rPr>
        <w:commentReference w:id="37"/>
      </w:r>
      <w:bookmarkEnd w:id="35"/>
      <w:commentRangeEnd w:id="36"/>
      <w:r w:rsidR="0091346D">
        <w:rPr>
          <w:rStyle w:val="Refdecomentario"/>
          <w:rFonts w:ascii="Times New Roman" w:eastAsiaTheme="minorHAnsi" w:hAnsi="Times New Roman" w:cstheme="minorBidi"/>
        </w:rPr>
        <w:commentReference w:id="36"/>
      </w:r>
    </w:p>
    <w:p w14:paraId="76D7D01C" w14:textId="79CF57F3" w:rsidR="00DD1AE0" w:rsidRDefault="008A72DC" w:rsidP="00500937">
      <w:r>
        <w:t>Fig</w:t>
      </w:r>
      <w:r w:rsidR="002A746C">
        <w:t xml:space="preserve">ure </w:t>
      </w:r>
      <w:r w:rsidR="002A746C" w:rsidRPr="002A746C">
        <w:rPr>
          <w:highlight w:val="yellow"/>
        </w:rPr>
        <w:t>3</w:t>
      </w:r>
      <w:r w:rsidR="00077D7C">
        <w:t xml:space="preserve"> </w:t>
      </w:r>
      <w:r>
        <w:t xml:space="preserve">shows the accuracy performance of the DOA estimation against </w:t>
      </w:r>
      <m:oMath>
        <m:r>
          <w:rPr>
            <w:rFonts w:ascii="Cambria Math" w:hAnsi="Cambria Math"/>
          </w:rPr>
          <m:t>N</m:t>
        </m:r>
      </m:oMath>
      <w:r w:rsidR="00AB3E57">
        <w:t xml:space="preserve"> for</w:t>
      </w:r>
      <w:r w:rsidR="00077D7C">
        <w:t xml:space="preserve"> each proposal</w:t>
      </w:r>
      <w:r w:rsidR="002A746C">
        <w:t>.</w:t>
      </w:r>
      <w:r w:rsidR="00500937">
        <w:t xml:space="preserve"> </w:t>
      </w:r>
      <w:r w:rsidR="00500937" w:rsidRPr="00500937">
        <w:t xml:space="preserve">The SNR was assumed to be </w:t>
      </w:r>
      <w:r w:rsidR="00AB3E57">
        <w:rPr>
          <w:highlight w:val="yellow"/>
        </w:rPr>
        <w:t>20 d</w:t>
      </w:r>
      <w:r w:rsidR="00AB3E57">
        <w:t>B</w:t>
      </w:r>
      <w:r w:rsidR="00500937" w:rsidRPr="00500937">
        <w:t xml:space="preserve"> for each simulation</w:t>
      </w:r>
      <w:r w:rsidR="00500937">
        <w:t xml:space="preserve">. </w:t>
      </w:r>
    </w:p>
    <w:p w14:paraId="2EAF643E" w14:textId="06BA94D2" w:rsidR="00DD1AE0" w:rsidRPr="00DD1AE0" w:rsidRDefault="00DD1AE0" w:rsidP="00500937">
      <w:pPr>
        <w:rPr>
          <w:lang w:val="es-CU"/>
        </w:rPr>
      </w:pPr>
      <w:r w:rsidRPr="00DD1AE0">
        <w:rPr>
          <w:highlight w:val="yellow"/>
          <w:lang w:val="es-CU"/>
        </w:rPr>
        <w:t>(AQUÍ VA LA FIGURA, UNA PARA CADA PROPUESTA(a,b,c))</w:t>
      </w:r>
    </w:p>
    <w:p w14:paraId="28E3FF33" w14:textId="797259B3" w:rsidR="008A72DC" w:rsidRDefault="002A746C" w:rsidP="00500937">
      <w:r w:rsidRPr="002A746C">
        <w:t>The parameters of each model have been selected using the method</w:t>
      </w:r>
      <w:r>
        <w:t xml:space="preserve"> </w:t>
      </w:r>
      <w:proofErr w:type="spellStart"/>
      <w:r w:rsidRPr="002A746C">
        <w:rPr>
          <w:i/>
        </w:rPr>
        <w:t>GridSearchCV</w:t>
      </w:r>
      <w:proofErr w:type="spellEnd"/>
      <w:r>
        <w:rPr>
          <w:i/>
        </w:rPr>
        <w:t xml:space="preserve"> </w:t>
      </w:r>
      <w:r>
        <w:t xml:space="preserve">of the class </w:t>
      </w:r>
      <w:proofErr w:type="spellStart"/>
      <w:r w:rsidRPr="002A746C">
        <w:rPr>
          <w:i/>
        </w:rPr>
        <w:t>sklearn.model_selection</w:t>
      </w:r>
      <w:proofErr w:type="spellEnd"/>
      <w:r>
        <w:rPr>
          <w:i/>
        </w:rPr>
        <w:t xml:space="preserve"> </w:t>
      </w:r>
      <w:r>
        <w:rPr>
          <w:i/>
        </w:rPr>
        <w:fldChar w:fldCharType="begin"/>
      </w:r>
      <w:r w:rsidR="000162BE">
        <w:rPr>
          <w:i/>
        </w:rPr>
        <w:instrText xml:space="preserve"> ADDIN ZOTERO_ITEM CSL_CITATION {"citationID":"VWBXyG14","properties":{"formattedCitation":"[42]","plainCitation":"[42]","noteIndex":0},"citationItems":[{"id":155,"uris":["http://zotero.org/users/local/K0ok0GCB/items/M386DUMA"],"uri":["http://zotero.org/users/local/K0ok0GCB/items/M386DUMA"],"itemData":{"id":155,"type":"webpage","title":"sklearn.model_selection.GridSearchCV — scikit-learn 0.24.2 documentation","URL":"https://scikit-learn.org/stable/modules/generated/sklearn.model_selection.GridSearchCV.html","accessed":{"date-parts":[["2021",5,29]]}}}],"schema":"https://github.com/citation-style-language/schema/raw/master/csl-citation.json"} </w:instrText>
      </w:r>
      <w:r>
        <w:rPr>
          <w:i/>
        </w:rPr>
        <w:fldChar w:fldCharType="separate"/>
      </w:r>
      <w:r w:rsidR="000162BE" w:rsidRPr="000162BE">
        <w:rPr>
          <w:rFonts w:cs="Times New Roman"/>
        </w:rPr>
        <w:t>[42]</w:t>
      </w:r>
      <w:r>
        <w:rPr>
          <w:i/>
        </w:rPr>
        <w:fldChar w:fldCharType="end"/>
      </w:r>
      <w:r>
        <w:rPr>
          <w:i/>
        </w:rPr>
        <w:t>.</w:t>
      </w:r>
      <w:r w:rsidR="00500937">
        <w:rPr>
          <w:i/>
        </w:rPr>
        <w:t xml:space="preserve"> </w:t>
      </w:r>
      <w:r w:rsidR="00500937" w:rsidRPr="00500937">
        <w:t xml:space="preserve">Table </w:t>
      </w:r>
      <w:r w:rsidR="00500937" w:rsidRPr="00500937">
        <w:rPr>
          <w:highlight w:val="yellow"/>
        </w:rPr>
        <w:t>1</w:t>
      </w:r>
      <w:r w:rsidR="00500937" w:rsidRPr="00500937">
        <w:t xml:space="preserve"> shows the paramet</w:t>
      </w:r>
      <w:r w:rsidR="00AB3E57">
        <w:t>ers that were decided using that</w:t>
      </w:r>
      <w:r w:rsidR="00500937" w:rsidRPr="00500937">
        <w:t xml:space="preserve"> method and their respective ranges of parameters to take into account.</w:t>
      </w:r>
    </w:p>
    <w:p w14:paraId="5ECBF2A9" w14:textId="3A09405F" w:rsidR="00077D7C" w:rsidRDefault="00077D7C" w:rsidP="00077D7C">
      <w:pPr>
        <w:pStyle w:val="Descripcin"/>
        <w:keepNext/>
      </w:pPr>
      <w:bookmarkStart w:id="38" w:name="_Toc73519505"/>
      <w:r>
        <w:t xml:space="preserve">Table </w:t>
      </w:r>
      <w:fldSimple w:instr=" SEQ Table \* ARABIC ">
        <w:r>
          <w:rPr>
            <w:noProof/>
          </w:rPr>
          <w:t>2</w:t>
        </w:r>
      </w:fldSimple>
      <w:r w:rsidR="00DD1AE0">
        <w:t xml:space="preserve">. </w:t>
      </w:r>
      <w:r w:rsidRPr="009F1724">
        <w:t xml:space="preserve">Input parameter values of the </w:t>
      </w:r>
      <w:proofErr w:type="spellStart"/>
      <w:r>
        <w:t>GridSearchCV</w:t>
      </w:r>
      <w:proofErr w:type="spellEnd"/>
      <w:r w:rsidR="00DD1AE0">
        <w:t>.</w:t>
      </w:r>
      <w:bookmarkEnd w:id="38"/>
    </w:p>
    <w:tbl>
      <w:tblPr>
        <w:tblStyle w:val="TableGrid"/>
        <w:tblW w:w="7151" w:type="dxa"/>
        <w:jc w:val="center"/>
        <w:tblInd w:w="0" w:type="dxa"/>
        <w:tblCellMar>
          <w:top w:w="29" w:type="dxa"/>
          <w:left w:w="120" w:type="dxa"/>
          <w:right w:w="115" w:type="dxa"/>
        </w:tblCellMar>
        <w:tblLook w:val="04A0" w:firstRow="1" w:lastRow="0" w:firstColumn="1" w:lastColumn="0" w:noHBand="0" w:noVBand="1"/>
      </w:tblPr>
      <w:tblGrid>
        <w:gridCol w:w="2093"/>
        <w:gridCol w:w="2529"/>
        <w:gridCol w:w="2529"/>
      </w:tblGrid>
      <w:tr w:rsidR="00077D7C" w:rsidRPr="00077D7C" w14:paraId="616A24E4"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654D8BCA" w14:textId="2CFDD3FD" w:rsidR="00077D7C" w:rsidRPr="00077D7C" w:rsidRDefault="00077D7C" w:rsidP="00077D7C">
            <w:pPr>
              <w:ind w:left="0" w:firstLine="0"/>
            </w:pPr>
            <w:r>
              <w:t xml:space="preserve">ML </w:t>
            </w:r>
            <w:r w:rsidRPr="00077D7C">
              <w:t>model</w:t>
            </w:r>
          </w:p>
        </w:tc>
        <w:tc>
          <w:tcPr>
            <w:tcW w:w="2529" w:type="dxa"/>
            <w:tcBorders>
              <w:top w:val="single" w:sz="3" w:space="0" w:color="000000"/>
              <w:left w:val="single" w:sz="3" w:space="0" w:color="000000"/>
              <w:bottom w:val="single" w:sz="3" w:space="0" w:color="000000"/>
              <w:right w:val="single" w:sz="3" w:space="0" w:color="000000"/>
            </w:tcBorders>
          </w:tcPr>
          <w:p w14:paraId="768F1004" w14:textId="42013960" w:rsidR="00077D7C" w:rsidRPr="00077D7C" w:rsidRDefault="00077D7C" w:rsidP="00077D7C">
            <w:pPr>
              <w:ind w:left="0" w:firstLine="0"/>
            </w:pPr>
            <w:r>
              <w:t>P</w:t>
            </w:r>
            <w:r w:rsidRPr="00077D7C">
              <w:t>arameter</w:t>
            </w:r>
          </w:p>
        </w:tc>
        <w:tc>
          <w:tcPr>
            <w:tcW w:w="2529" w:type="dxa"/>
            <w:tcBorders>
              <w:top w:val="single" w:sz="3" w:space="0" w:color="000000"/>
              <w:left w:val="single" w:sz="3" w:space="0" w:color="000000"/>
              <w:bottom w:val="single" w:sz="3" w:space="0" w:color="000000"/>
              <w:right w:val="single" w:sz="3" w:space="0" w:color="000000"/>
            </w:tcBorders>
          </w:tcPr>
          <w:p w14:paraId="6AF8AF4E" w14:textId="3ECB70A6" w:rsidR="00077D7C" w:rsidRDefault="00077D7C" w:rsidP="00077D7C">
            <w:pPr>
              <w:ind w:left="0" w:firstLine="0"/>
            </w:pPr>
            <w:r>
              <w:t>V</w:t>
            </w:r>
            <w:r w:rsidRPr="00077D7C">
              <w:t>alues</w:t>
            </w:r>
          </w:p>
        </w:tc>
      </w:tr>
      <w:tr w:rsidR="00077D7C" w:rsidRPr="00077D7C" w14:paraId="7C630E24"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40162BD9" w14:textId="5DE08B41" w:rsidR="00077D7C" w:rsidRDefault="00077D7C" w:rsidP="00077D7C">
            <w:pPr>
              <w:ind w:left="0" w:firstLine="0"/>
            </w:pPr>
            <w:r w:rsidRPr="00077D7C">
              <w:t>DT</w:t>
            </w:r>
          </w:p>
        </w:tc>
        <w:tc>
          <w:tcPr>
            <w:tcW w:w="2529" w:type="dxa"/>
            <w:tcBorders>
              <w:top w:val="single" w:sz="3" w:space="0" w:color="000000"/>
              <w:left w:val="single" w:sz="3" w:space="0" w:color="000000"/>
              <w:bottom w:val="single" w:sz="3" w:space="0" w:color="000000"/>
              <w:right w:val="single" w:sz="3" w:space="0" w:color="000000"/>
            </w:tcBorders>
          </w:tcPr>
          <w:p w14:paraId="14D9D2DB" w14:textId="22AF11D0" w:rsidR="00077D7C" w:rsidRPr="00077D7C" w:rsidRDefault="00077D7C" w:rsidP="00077D7C">
            <w:pPr>
              <w:ind w:left="0" w:firstLine="0"/>
              <w:rPr>
                <w:i/>
              </w:rPr>
            </w:pPr>
            <w:proofErr w:type="spellStart"/>
            <w:r w:rsidRPr="00077D7C">
              <w:rPr>
                <w:i/>
              </w:rPr>
              <w:t>max_depth</w:t>
            </w:r>
            <w:proofErr w:type="spellEnd"/>
          </w:p>
        </w:tc>
        <w:tc>
          <w:tcPr>
            <w:tcW w:w="2529" w:type="dxa"/>
            <w:tcBorders>
              <w:top w:val="single" w:sz="3" w:space="0" w:color="000000"/>
              <w:left w:val="single" w:sz="3" w:space="0" w:color="000000"/>
              <w:bottom w:val="single" w:sz="3" w:space="0" w:color="000000"/>
              <w:right w:val="single" w:sz="3" w:space="0" w:color="000000"/>
            </w:tcBorders>
          </w:tcPr>
          <w:p w14:paraId="2D9D08B0" w14:textId="758BF042" w:rsidR="00077D7C" w:rsidRDefault="00077D7C" w:rsidP="00077D7C">
            <w:pPr>
              <w:ind w:left="0" w:firstLine="0"/>
            </w:pPr>
            <w:r>
              <w:t xml:space="preserve">10-110 </w:t>
            </w:r>
            <w:r w:rsidRPr="00077D7C">
              <w:t>with jumps of 10</w:t>
            </w:r>
          </w:p>
        </w:tc>
      </w:tr>
      <w:tr w:rsidR="00077D7C" w:rsidRPr="00077D7C" w14:paraId="016B4771"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7F2282D8" w14:textId="064FBBFD" w:rsidR="00077D7C" w:rsidRDefault="00077D7C" w:rsidP="00077D7C">
            <w:pPr>
              <w:ind w:left="0" w:firstLine="0"/>
            </w:pPr>
            <w:r w:rsidRPr="00077D7C">
              <w:t>RF</w:t>
            </w:r>
          </w:p>
        </w:tc>
        <w:tc>
          <w:tcPr>
            <w:tcW w:w="2529" w:type="dxa"/>
            <w:tcBorders>
              <w:top w:val="single" w:sz="3" w:space="0" w:color="000000"/>
              <w:left w:val="single" w:sz="3" w:space="0" w:color="000000"/>
              <w:bottom w:val="single" w:sz="3" w:space="0" w:color="000000"/>
              <w:right w:val="single" w:sz="3" w:space="0" w:color="000000"/>
            </w:tcBorders>
          </w:tcPr>
          <w:p w14:paraId="1AF4EBF8"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6A029DC4" w14:textId="17953A15" w:rsidR="00077D7C" w:rsidRDefault="00077D7C" w:rsidP="00077D7C">
            <w:pPr>
              <w:ind w:left="0" w:firstLine="0"/>
            </w:pPr>
          </w:p>
        </w:tc>
      </w:tr>
      <w:tr w:rsidR="00077D7C" w:rsidRPr="00077D7C" w14:paraId="0965B7EB"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0BA0685C" w14:textId="3FF9A583" w:rsidR="00077D7C" w:rsidRDefault="00077D7C" w:rsidP="00077D7C">
            <w:pPr>
              <w:ind w:left="0" w:firstLine="0"/>
            </w:pPr>
            <w:r w:rsidRPr="00077D7C">
              <w:t>SVR</w:t>
            </w:r>
          </w:p>
        </w:tc>
        <w:tc>
          <w:tcPr>
            <w:tcW w:w="2529" w:type="dxa"/>
            <w:tcBorders>
              <w:top w:val="single" w:sz="3" w:space="0" w:color="000000"/>
              <w:left w:val="single" w:sz="3" w:space="0" w:color="000000"/>
              <w:bottom w:val="single" w:sz="3" w:space="0" w:color="000000"/>
              <w:right w:val="single" w:sz="3" w:space="0" w:color="000000"/>
            </w:tcBorders>
          </w:tcPr>
          <w:p w14:paraId="342CDAF6"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23D04EA4" w14:textId="24ABF911" w:rsidR="00077D7C" w:rsidRDefault="00077D7C" w:rsidP="00077D7C">
            <w:pPr>
              <w:ind w:left="0" w:firstLine="0"/>
            </w:pPr>
          </w:p>
        </w:tc>
      </w:tr>
      <w:tr w:rsidR="00077D7C" w:rsidRPr="00077D7C" w14:paraId="60C48D90"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1E4D7566" w14:textId="77A1E8B1"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16BC9056"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1C9D7CAC" w14:textId="3F4E26B3" w:rsidR="00077D7C" w:rsidRDefault="00077D7C" w:rsidP="00077D7C">
            <w:pPr>
              <w:ind w:left="0" w:firstLine="0"/>
            </w:pPr>
          </w:p>
        </w:tc>
      </w:tr>
      <w:tr w:rsidR="00077D7C" w:rsidRPr="00077D7C" w14:paraId="432E6633" w14:textId="77777777" w:rsidTr="00077D7C">
        <w:trPr>
          <w:trHeight w:val="237"/>
          <w:jc w:val="center"/>
        </w:trPr>
        <w:tc>
          <w:tcPr>
            <w:tcW w:w="2093" w:type="dxa"/>
            <w:tcBorders>
              <w:top w:val="single" w:sz="3" w:space="0" w:color="000000"/>
              <w:left w:val="single" w:sz="3" w:space="0" w:color="000000"/>
              <w:bottom w:val="single" w:sz="3" w:space="0" w:color="000000"/>
              <w:right w:val="single" w:sz="3" w:space="0" w:color="000000"/>
            </w:tcBorders>
          </w:tcPr>
          <w:p w14:paraId="6F77C2E9" w14:textId="0F686FC9"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3FE9D475" w14:textId="77777777" w:rsidR="00077D7C" w:rsidRDefault="00077D7C" w:rsidP="00077D7C">
            <w:pPr>
              <w:ind w:left="0" w:firstLine="0"/>
            </w:pPr>
          </w:p>
        </w:tc>
        <w:tc>
          <w:tcPr>
            <w:tcW w:w="2529" w:type="dxa"/>
            <w:tcBorders>
              <w:top w:val="single" w:sz="3" w:space="0" w:color="000000"/>
              <w:left w:val="single" w:sz="3" w:space="0" w:color="000000"/>
              <w:bottom w:val="single" w:sz="3" w:space="0" w:color="000000"/>
              <w:right w:val="single" w:sz="3" w:space="0" w:color="000000"/>
            </w:tcBorders>
          </w:tcPr>
          <w:p w14:paraId="607D54E3" w14:textId="1D314D5D" w:rsidR="00077D7C" w:rsidRDefault="00077D7C" w:rsidP="00077D7C">
            <w:pPr>
              <w:ind w:left="0" w:firstLine="0"/>
            </w:pPr>
          </w:p>
        </w:tc>
      </w:tr>
    </w:tbl>
    <w:p w14:paraId="1568B3E1" w14:textId="38A2ED56" w:rsidR="00077D7C" w:rsidRDefault="00077D7C" w:rsidP="00077D7C">
      <w:pPr>
        <w:ind w:left="0" w:firstLine="0"/>
        <w:rPr>
          <w:b/>
          <w:bCs/>
        </w:rPr>
      </w:pPr>
    </w:p>
    <w:p w14:paraId="0FA37C42" w14:textId="74D2861F" w:rsidR="00DF60AB" w:rsidRDefault="00DD1AE0" w:rsidP="00FF61E0">
      <w:r>
        <w:t xml:space="preserve">It can be seen from Figure </w:t>
      </w:r>
      <w:r w:rsidRPr="00DD1AE0">
        <w:rPr>
          <w:highlight w:val="yellow"/>
        </w:rPr>
        <w:t>x</w:t>
      </w:r>
      <w:r w:rsidRPr="00DD1AE0">
        <w:t xml:space="preserve"> that</w:t>
      </w:r>
    </w:p>
    <w:p w14:paraId="64117DF0" w14:textId="1953DC8E" w:rsidR="006B1235" w:rsidRDefault="00405CC8" w:rsidP="00F01C0E">
      <w:pPr>
        <w:pStyle w:val="Ttulo2"/>
        <w:numPr>
          <w:ilvl w:val="0"/>
          <w:numId w:val="15"/>
        </w:numPr>
        <w:ind w:left="1834"/>
      </w:pPr>
      <w:bookmarkStart w:id="39" w:name="_Toc94807081"/>
      <w:r>
        <w:t>F</w:t>
      </w:r>
      <w:r w:rsidRPr="00405CC8">
        <w:t>irst receiver model proposal</w:t>
      </w:r>
      <w:r w:rsidRPr="00F01C0E">
        <w:t xml:space="preserve"> </w:t>
      </w:r>
      <w:bookmarkEnd w:id="39"/>
    </w:p>
    <w:p w14:paraId="266D8A90" w14:textId="013F7841" w:rsidR="000441C7" w:rsidRDefault="00E25AB8" w:rsidP="000441C7">
      <w:pPr>
        <w:rPr>
          <w:rFonts w:eastAsiaTheme="minorEastAsia"/>
        </w:rPr>
      </w:pPr>
      <w:r w:rsidRPr="00E25AB8">
        <w:t xml:space="preserve">Figure </w:t>
      </w:r>
      <w:r w:rsidR="000441C7" w:rsidRPr="000441C7">
        <w:rPr>
          <w:highlight w:val="yellow"/>
        </w:rPr>
        <w:t>3.</w:t>
      </w:r>
      <w:r w:rsidRPr="000441C7">
        <w:rPr>
          <w:highlight w:val="yellow"/>
        </w:rPr>
        <w:t>1</w:t>
      </w:r>
      <w:r w:rsidRPr="00E25AB8">
        <w:t xml:space="preserve"> shows the first proposed receiving system</w:t>
      </w:r>
      <w:r w:rsidR="000441C7">
        <w:t xml:space="preserve">. </w:t>
      </w:r>
      <w:r w:rsidR="000441C7" w:rsidRPr="000441C7">
        <w:t>The system</w:t>
      </w:r>
      <w:r w:rsidR="000441C7">
        <w:t xml:space="preserve"> model</w:t>
      </w:r>
      <w:r w:rsidR="000441C7" w:rsidRPr="000441C7">
        <w:t xml:space="preserve"> consists of </w:t>
      </w:r>
      <w:r w:rsidR="000441C7" w:rsidRPr="001E64E4">
        <w:rPr>
          <w:i/>
        </w:rPr>
        <w:t>N</w:t>
      </w:r>
      <w:r w:rsidR="000441C7" w:rsidRPr="000441C7">
        <w:t xml:space="preserve"> antennas placed on the ground uniformly distributed and forming a circle.</w:t>
      </w:r>
      <w:r w:rsidR="000441C7" w:rsidRPr="00500937">
        <w:t xml:space="preserve"> The radius of the </w:t>
      </w:r>
      <w:r w:rsidR="000441C7">
        <w:t xml:space="preserve">circle </w:t>
      </w:r>
      <w:r w:rsidR="000441C7" w:rsidRPr="00500937">
        <w:t>is equal to half</w:t>
      </w:r>
      <w:r w:rsidR="000441C7">
        <w:t xml:space="preserve"> of</w:t>
      </w:r>
      <w:r w:rsidR="000441C7" w:rsidRPr="00500937">
        <w:t xml:space="preserve"> the wavelength, </w:t>
      </w:r>
      <m:oMath>
        <m:r>
          <w:rPr>
            <w:rFonts w:ascii="Cambria Math" w:hAnsi="Cambria Math"/>
          </w:rPr>
          <m:t xml:space="preserve">d= </m:t>
        </m:r>
        <m:f>
          <m:fPr>
            <m:type m:val="skw"/>
            <m:ctrlPr>
              <w:rPr>
                <w:rFonts w:ascii="Cambria Math" w:hAnsi="Cambria Math"/>
                <w:i/>
              </w:rPr>
            </m:ctrlPr>
          </m:fPr>
          <m:num>
            <m:r>
              <w:rPr>
                <w:rFonts w:ascii="Cambria Math" w:hAnsi="Cambria Math"/>
              </w:rPr>
              <m:t>λ</m:t>
            </m:r>
          </m:num>
          <m:den>
            <m:r>
              <w:rPr>
                <w:rFonts w:ascii="Cambria Math" w:hAnsi="Cambria Math"/>
              </w:rPr>
              <m:t>2</m:t>
            </m:r>
          </m:den>
        </m:f>
      </m:oMath>
      <w:r w:rsidR="000441C7">
        <w:rPr>
          <w:rFonts w:eastAsiaTheme="minorEastAsia"/>
        </w:rPr>
        <w:t xml:space="preserve">. </w:t>
      </w:r>
    </w:p>
    <w:p w14:paraId="7FA46A69" w14:textId="77777777" w:rsidR="00F54507" w:rsidRDefault="00A80E8D" w:rsidP="00F54507">
      <w:pPr>
        <w:keepNext/>
        <w:jc w:val="center"/>
      </w:pPr>
      <w:r>
        <w:rPr>
          <w:noProof/>
        </w:rPr>
        <w:lastRenderedPageBreak/>
        <w:drawing>
          <wp:inline distT="0" distB="0" distL="0" distR="0" wp14:anchorId="0B0CC228" wp14:editId="3B0B40BA">
            <wp:extent cx="5431790" cy="3866515"/>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31790" cy="3866515"/>
                    </a:xfrm>
                    <a:prstGeom prst="rect">
                      <a:avLst/>
                    </a:prstGeom>
                  </pic:spPr>
                </pic:pic>
              </a:graphicData>
            </a:graphic>
          </wp:inline>
        </w:drawing>
      </w:r>
    </w:p>
    <w:p w14:paraId="7AF507AA" w14:textId="1CEBB93E" w:rsidR="00A80E8D" w:rsidRDefault="00F54507" w:rsidP="00F54507">
      <w:pPr>
        <w:pStyle w:val="Descripcin"/>
        <w:jc w:val="center"/>
        <w:rPr>
          <w:rFonts w:eastAsiaTheme="minorEastAsia"/>
        </w:rPr>
      </w:pPr>
      <w:r>
        <w:t xml:space="preserve">Figure </w:t>
      </w:r>
      <w:fldSimple w:instr=" SEQ Figure \* ARABIC ">
        <w:r w:rsidR="006A0105">
          <w:rPr>
            <w:noProof/>
          </w:rPr>
          <w:t>13</w:t>
        </w:r>
      </w:fldSimple>
      <w:r w:rsidR="00405CC8">
        <w:t xml:space="preserve"> F</w:t>
      </w:r>
      <w:r w:rsidR="00405CC8" w:rsidRPr="00405CC8">
        <w:t>irst receiver model proposal</w:t>
      </w:r>
      <w:r w:rsidR="00405CC8">
        <w:t>.</w:t>
      </w:r>
    </w:p>
    <w:p w14:paraId="628C8C13" w14:textId="7BF81E3F" w:rsidR="000441C7" w:rsidRDefault="00175D84" w:rsidP="000441C7">
      <w:pPr>
        <w:rPr>
          <w:rFonts w:eastAsiaTheme="minorEastAsia"/>
        </w:rPr>
      </w:pPr>
      <w:commentRangeStart w:id="40"/>
      <w:r w:rsidRPr="00175D84">
        <w:rPr>
          <w:rFonts w:eastAsiaTheme="minorEastAsia"/>
        </w:rPr>
        <w:t xml:space="preserve">We will analyze the results of this system with two different antennas, dipole and dipole </w:t>
      </w:r>
      <w:proofErr w:type="spellStart"/>
      <w:r w:rsidRPr="00175D84">
        <w:rPr>
          <w:rFonts w:eastAsiaTheme="minorEastAsia"/>
        </w:rPr>
        <w:t>Vee</w:t>
      </w:r>
      <w:proofErr w:type="spellEnd"/>
      <w:r w:rsidRPr="00175D84">
        <w:rPr>
          <w:rFonts w:eastAsiaTheme="minorEastAsia"/>
        </w:rPr>
        <w:t xml:space="preserve"> </w:t>
      </w:r>
      <w:r w:rsidR="00F54507">
        <w:rPr>
          <w:rFonts w:eastAsiaTheme="minorEastAsia"/>
        </w:rPr>
        <w:t xml:space="preserve">at 70MHz </w:t>
      </w:r>
      <w:r w:rsidRPr="00175D84">
        <w:rPr>
          <w:rFonts w:eastAsiaTheme="minorEastAsia"/>
        </w:rPr>
        <w:t>whose radiation patterns are shown in Figure 3.2 and 3.3 respectively.</w:t>
      </w:r>
      <w:commentRangeEnd w:id="40"/>
      <w:r w:rsidR="0021701A">
        <w:rPr>
          <w:rStyle w:val="Refdecomentario"/>
        </w:rPr>
        <w:commentReference w:id="40"/>
      </w:r>
      <w:r w:rsidR="001E64E4">
        <w:rPr>
          <w:rFonts w:eastAsiaTheme="minorEastAsia"/>
        </w:rPr>
        <w:t xml:space="preserve"> </w:t>
      </w:r>
      <w:r w:rsidR="001E64E4" w:rsidRPr="001E64E4">
        <w:rPr>
          <w:rFonts w:eastAsiaTheme="minorEastAsia"/>
        </w:rPr>
        <w:t xml:space="preserve">In both cases the number of receiving antennas was </w:t>
      </w:r>
      <w:r w:rsidR="001E64E4">
        <w:rPr>
          <w:rFonts w:eastAsiaTheme="minorEastAsia"/>
        </w:rPr>
        <w:t>four</w:t>
      </w:r>
      <w:r w:rsidR="001E64E4" w:rsidRPr="001E64E4">
        <w:rPr>
          <w:rFonts w:eastAsiaTheme="minorEastAsia"/>
        </w:rPr>
        <w:t xml:space="preserve"> (</w:t>
      </w:r>
      <w:r w:rsidR="001E64E4" w:rsidRPr="001E64E4">
        <w:rPr>
          <w:rFonts w:eastAsiaTheme="minorEastAsia"/>
          <w:i/>
        </w:rPr>
        <w:t>N</w:t>
      </w:r>
      <w:r w:rsidR="001E64E4" w:rsidRPr="001E64E4">
        <w:rPr>
          <w:rFonts w:eastAsiaTheme="minorEastAsia"/>
        </w:rPr>
        <w:t>=4)</w:t>
      </w:r>
      <w:r w:rsidR="001E64E4">
        <w:rPr>
          <w:rFonts w:eastAsiaTheme="minorEastAsia"/>
        </w:rPr>
        <w:t xml:space="preserve">. </w:t>
      </w:r>
      <w:commentRangeStart w:id="41"/>
      <w:r w:rsidR="001E64E4" w:rsidRPr="001E64E4">
        <w:rPr>
          <w:rFonts w:eastAsiaTheme="minorEastAsia"/>
        </w:rPr>
        <w:t xml:space="preserve">In the following subsections we are going to compare the receiving system with the different antennas (dipole and </w:t>
      </w:r>
      <w:proofErr w:type="spellStart"/>
      <w:r w:rsidR="001E64E4" w:rsidRPr="001E64E4">
        <w:rPr>
          <w:rFonts w:eastAsiaTheme="minorEastAsia"/>
        </w:rPr>
        <w:t>Vee</w:t>
      </w:r>
      <w:proofErr w:type="spellEnd"/>
      <w:r w:rsidR="001E64E4" w:rsidRPr="001E64E4">
        <w:rPr>
          <w:rFonts w:eastAsiaTheme="minorEastAsia"/>
        </w:rPr>
        <w:t xml:space="preserve"> dipole). For this comparison we will analyze what results are obtained with the ML Decision Tree for the data obtained with the two </w:t>
      </w:r>
      <w:commentRangeStart w:id="42"/>
      <w:r w:rsidR="001E64E4" w:rsidRPr="001E64E4">
        <w:rPr>
          <w:rFonts w:eastAsiaTheme="minorEastAsia"/>
        </w:rPr>
        <w:t>systems</w:t>
      </w:r>
      <w:commentRangeEnd w:id="42"/>
      <w:r w:rsidR="00A91BDF">
        <w:rPr>
          <w:rStyle w:val="Refdecomentario"/>
        </w:rPr>
        <w:commentReference w:id="42"/>
      </w:r>
      <w:r w:rsidR="001E64E4" w:rsidRPr="001E64E4">
        <w:rPr>
          <w:rFonts w:eastAsiaTheme="minorEastAsia"/>
        </w:rPr>
        <w:t>.</w:t>
      </w:r>
      <w:commentRangeEnd w:id="41"/>
      <w:r w:rsidR="001E64E4">
        <w:rPr>
          <w:rStyle w:val="Refdecomentario"/>
        </w:rPr>
        <w:commentReference w:id="41"/>
      </w:r>
      <w:r w:rsidR="00A91BDF">
        <w:rPr>
          <w:rFonts w:eastAsiaTheme="minorEastAsia"/>
        </w:rPr>
        <w:t xml:space="preserve"> </w:t>
      </w:r>
    </w:p>
    <w:p w14:paraId="55CA7FFC" w14:textId="1ED79BC8" w:rsidR="00B724AA" w:rsidRDefault="00B724AA" w:rsidP="00B23C6D">
      <w:pPr>
        <w:ind w:left="0" w:firstLine="0"/>
        <w:rPr>
          <w:rStyle w:val="Ttulo3Car"/>
        </w:rPr>
      </w:pPr>
    </w:p>
    <w:p w14:paraId="6C750810" w14:textId="0160675F" w:rsidR="00B724AA" w:rsidRDefault="00B724AA" w:rsidP="00B23C6D">
      <w:pPr>
        <w:ind w:left="0" w:firstLine="0"/>
        <w:rPr>
          <w:rStyle w:val="Ttulo3Car"/>
        </w:rPr>
      </w:pPr>
    </w:p>
    <w:p w14:paraId="6F9BBF40" w14:textId="7146108E" w:rsidR="00FC2F0B" w:rsidRDefault="0017158C" w:rsidP="00B23C6D">
      <w:pPr>
        <w:ind w:left="0" w:firstLine="0"/>
        <w:rPr>
          <w:rStyle w:val="Ttulo3Car"/>
        </w:rPr>
      </w:pPr>
      <w:r w:rsidRPr="00B724AA">
        <w:rPr>
          <w:rStyle w:val="Ttulo3Car"/>
        </w:rPr>
        <w:t xml:space="preserve">Confusion matrix analysis for azimuth </w:t>
      </w:r>
      <w:commentRangeStart w:id="43"/>
      <w:r w:rsidRPr="00B724AA">
        <w:rPr>
          <w:rStyle w:val="Ttulo3Car"/>
        </w:rPr>
        <w:t>angles</w:t>
      </w:r>
      <w:commentRangeEnd w:id="43"/>
      <w:r w:rsidR="00405CC8">
        <w:rPr>
          <w:rStyle w:val="Refdecomentario"/>
        </w:rPr>
        <w:commentReference w:id="43"/>
      </w:r>
    </w:p>
    <w:p w14:paraId="03D1EA41" w14:textId="6E585346" w:rsidR="007842DB" w:rsidRDefault="00CA6248" w:rsidP="0016414A">
      <w:commentRangeStart w:id="44"/>
      <w:r>
        <w:rPr>
          <w:rStyle w:val="Ttulo3Car"/>
          <w:i w:val="0"/>
        </w:rPr>
        <w:t xml:space="preserve">Figure </w:t>
      </w:r>
      <w:r w:rsidRPr="00CA6248">
        <w:rPr>
          <w:rStyle w:val="Ttulo3Car"/>
          <w:i w:val="0"/>
          <w:highlight w:val="yellow"/>
        </w:rPr>
        <w:t>11</w:t>
      </w:r>
      <w:r w:rsidR="00CF3AD5" w:rsidRPr="00CF3AD5">
        <w:rPr>
          <w:rStyle w:val="Ttulo3Car"/>
          <w:i w:val="0"/>
        </w:rPr>
        <w:t xml:space="preserve"> shows the confusion matrix of the decision tree model with the classes of the azimuth angle. The data used w</w:t>
      </w:r>
      <w:r w:rsidR="007842DB">
        <w:rPr>
          <w:rStyle w:val="Ttulo3Car"/>
          <w:i w:val="0"/>
        </w:rPr>
        <w:t xml:space="preserve">ere those obtained with the </w:t>
      </w:r>
      <w:proofErr w:type="spellStart"/>
      <w:r w:rsidR="007842DB">
        <w:rPr>
          <w:rStyle w:val="Ttulo3Car"/>
          <w:i w:val="0"/>
        </w:rPr>
        <w:t>Vee</w:t>
      </w:r>
      <w:proofErr w:type="spellEnd"/>
      <w:r w:rsidR="007842DB">
        <w:rPr>
          <w:rStyle w:val="Ttulo3Car"/>
          <w:i w:val="0"/>
        </w:rPr>
        <w:t xml:space="preserve"> </w:t>
      </w:r>
      <w:r w:rsidR="00CF3AD5" w:rsidRPr="00CF3AD5">
        <w:rPr>
          <w:rStyle w:val="Ttulo3Car"/>
          <w:i w:val="0"/>
        </w:rPr>
        <w:lastRenderedPageBreak/>
        <w:t>dipole antennas.</w:t>
      </w:r>
      <w:r w:rsidR="007842DB">
        <w:rPr>
          <w:rStyle w:val="Ttulo3Car"/>
          <w:i w:val="0"/>
        </w:rPr>
        <w:t xml:space="preserve">  </w:t>
      </w:r>
      <w:commentRangeEnd w:id="44"/>
      <w:r w:rsidR="00A91BDF">
        <w:rPr>
          <w:rStyle w:val="Refdecomentario"/>
        </w:rPr>
        <w:commentReference w:id="44"/>
      </w:r>
      <w:commentRangeStart w:id="45"/>
      <w:r w:rsidR="0016414A" w:rsidRPr="0016414A">
        <w:rPr>
          <w:rStyle w:val="Ttulo3Car"/>
          <w:i w:val="0"/>
        </w:rPr>
        <w:t>In the figure there is a pattern that should not happen. The angles that are between 0 and 40, 150 and 220 and 330 and 359 are wrong while the rest are correct</w:t>
      </w:r>
      <w:r w:rsidR="00A91BDF">
        <w:rPr>
          <w:rStyle w:val="Ttulo3Car"/>
          <w:i w:val="0"/>
        </w:rPr>
        <w:t>. In F</w:t>
      </w:r>
      <w:r w:rsidR="00A91BDF" w:rsidRPr="00A91BDF">
        <w:rPr>
          <w:rStyle w:val="Ttulo3Car"/>
          <w:i w:val="0"/>
        </w:rPr>
        <w:t>igure 12 a graph is presented that shows the amount of errors in the prediction of the azimuth angles against the elevation angles.</w:t>
      </w:r>
      <w:r w:rsidR="00A91BDF">
        <w:rPr>
          <w:rStyle w:val="Ttulo3Car"/>
          <w:i w:val="0"/>
        </w:rPr>
        <w:t xml:space="preserve"> I</w:t>
      </w:r>
      <w:r w:rsidR="0016414A" w:rsidRPr="0016414A">
        <w:rPr>
          <w:rStyle w:val="Ttulo3Car"/>
          <w:i w:val="0"/>
        </w:rPr>
        <w:t xml:space="preserve">t can be seen that for angles less than 60 degrees of elevation, the azimuth angles are </w:t>
      </w:r>
      <w:commentRangeStart w:id="46"/>
      <w:r w:rsidR="0016414A" w:rsidRPr="0016414A">
        <w:rPr>
          <w:rStyle w:val="Ttulo3Car"/>
          <w:i w:val="0"/>
        </w:rPr>
        <w:t>wrong</w:t>
      </w:r>
      <w:commentRangeEnd w:id="46"/>
      <w:r w:rsidR="0016414A">
        <w:rPr>
          <w:rStyle w:val="Refdecomentario"/>
        </w:rPr>
        <w:commentReference w:id="46"/>
      </w:r>
      <w:r w:rsidR="0016414A" w:rsidRPr="0016414A">
        <w:rPr>
          <w:rStyle w:val="Ttulo3Car"/>
          <w:i w:val="0"/>
        </w:rPr>
        <w:t>.</w:t>
      </w:r>
      <w:commentRangeEnd w:id="45"/>
      <w:r w:rsidR="0016414A">
        <w:rPr>
          <w:rStyle w:val="Refdecomentario"/>
        </w:rPr>
        <w:commentReference w:id="45"/>
      </w:r>
      <w:r w:rsidR="007842DB">
        <w:rPr>
          <w:noProof/>
        </w:rPr>
        <w:drawing>
          <wp:inline distT="0" distB="0" distL="0" distR="0" wp14:anchorId="07AE2731" wp14:editId="3F224A82">
            <wp:extent cx="5431790" cy="5445125"/>
            <wp:effectExtent l="0" t="0" r="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PNG"/>
                    <pic:cNvPicPr/>
                  </pic:nvPicPr>
                  <pic:blipFill>
                    <a:blip r:embed="rId24">
                      <a:extLst>
                        <a:ext uri="{28A0092B-C50C-407E-A947-70E740481C1C}">
                          <a14:useLocalDpi xmlns:a14="http://schemas.microsoft.com/office/drawing/2010/main" val="0"/>
                        </a:ext>
                      </a:extLst>
                    </a:blip>
                    <a:stretch>
                      <a:fillRect/>
                    </a:stretch>
                  </pic:blipFill>
                  <pic:spPr>
                    <a:xfrm>
                      <a:off x="0" y="0"/>
                      <a:ext cx="5431790" cy="5445125"/>
                    </a:xfrm>
                    <a:prstGeom prst="rect">
                      <a:avLst/>
                    </a:prstGeom>
                  </pic:spPr>
                </pic:pic>
              </a:graphicData>
            </a:graphic>
          </wp:inline>
        </w:drawing>
      </w:r>
    </w:p>
    <w:p w14:paraId="114F4A78" w14:textId="292DD4AB" w:rsidR="007842DB" w:rsidRDefault="007842DB" w:rsidP="007842DB">
      <w:pPr>
        <w:pStyle w:val="Descripcin"/>
      </w:pPr>
      <w:r>
        <w:t xml:space="preserve">Figure </w:t>
      </w:r>
      <w:fldSimple w:instr=" SEQ Figure \* ARABIC ">
        <w:r w:rsidR="006A0105">
          <w:rPr>
            <w:noProof/>
          </w:rPr>
          <w:t>14</w:t>
        </w:r>
      </w:fldSimple>
      <w:r>
        <w:t xml:space="preserve">. </w:t>
      </w:r>
      <w:r w:rsidR="000C2049">
        <w:t>Decision T</w:t>
      </w:r>
      <w:r w:rsidRPr="00102E4A">
        <w:t>ree</w:t>
      </w:r>
      <w:r w:rsidR="000C2049">
        <w:t>’s</w:t>
      </w:r>
      <w:r w:rsidRPr="00102E4A">
        <w:t xml:space="preserve"> confusion matrix with the data obtained with the Dipole </w:t>
      </w:r>
      <w:proofErr w:type="spellStart"/>
      <w:r w:rsidRPr="00102E4A">
        <w:t>Vee</w:t>
      </w:r>
      <w:proofErr w:type="spellEnd"/>
      <w:r w:rsidRPr="00102E4A">
        <w:t xml:space="preserve"> antennas</w:t>
      </w:r>
      <w:r w:rsidR="000C2049">
        <w:t>.</w:t>
      </w:r>
    </w:p>
    <w:p w14:paraId="16437F58" w14:textId="77777777" w:rsidR="00A91BDF" w:rsidRDefault="00C66EBB" w:rsidP="00A91BDF">
      <w:pPr>
        <w:keepNext/>
        <w:ind w:left="0" w:firstLine="0"/>
      </w:pPr>
      <w:r>
        <w:rPr>
          <w:noProof/>
        </w:rPr>
        <w:lastRenderedPageBreak/>
        <w:drawing>
          <wp:inline distT="0" distB="0" distL="0" distR="0" wp14:anchorId="76D5F7DA" wp14:editId="72AF350A">
            <wp:extent cx="5431790" cy="400875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1790" cy="4008755"/>
                    </a:xfrm>
                    <a:prstGeom prst="rect">
                      <a:avLst/>
                    </a:prstGeom>
                  </pic:spPr>
                </pic:pic>
              </a:graphicData>
            </a:graphic>
          </wp:inline>
        </w:drawing>
      </w:r>
    </w:p>
    <w:p w14:paraId="542A8A23" w14:textId="239B63C9" w:rsidR="0017158C" w:rsidRDefault="00A91BDF" w:rsidP="00A91BDF">
      <w:pPr>
        <w:pStyle w:val="Descripcin"/>
      </w:pPr>
      <w:r>
        <w:t xml:space="preserve">Figure </w:t>
      </w:r>
      <w:fldSimple w:instr=" SEQ Figure \* ARABIC ">
        <w:r w:rsidR="006A0105">
          <w:rPr>
            <w:noProof/>
          </w:rPr>
          <w:t>15</w:t>
        </w:r>
      </w:fldSimple>
      <w:r>
        <w:t xml:space="preserve"> </w:t>
      </w:r>
      <w:r w:rsidRPr="00F85279">
        <w:t>Effect of elevation angles on the prediction of azimuth angles.</w:t>
      </w:r>
    </w:p>
    <w:p w14:paraId="0DFD725A" w14:textId="5DFAC925" w:rsidR="00B724AA" w:rsidRDefault="00B724AA" w:rsidP="00B724AA">
      <w:pPr>
        <w:ind w:left="0" w:firstLine="0"/>
        <w:rPr>
          <w:rStyle w:val="Ttulo3Car"/>
        </w:rPr>
      </w:pPr>
      <w:r w:rsidRPr="00B724AA">
        <w:rPr>
          <w:rStyle w:val="Ttulo3Car"/>
        </w:rPr>
        <w:t xml:space="preserve">Confusion matrix analysis for </w:t>
      </w:r>
      <w:r>
        <w:rPr>
          <w:rStyle w:val="Ttulo3Car"/>
        </w:rPr>
        <w:t>elevation</w:t>
      </w:r>
      <w:r w:rsidRPr="00B724AA">
        <w:rPr>
          <w:rStyle w:val="Ttulo3Car"/>
        </w:rPr>
        <w:t xml:space="preserve"> angles </w:t>
      </w:r>
    </w:p>
    <w:p w14:paraId="790386FA" w14:textId="635FD328" w:rsidR="00B724AA" w:rsidRDefault="00B724AA" w:rsidP="00B724AA">
      <w:pPr>
        <w:ind w:left="0" w:firstLine="0"/>
        <w:rPr>
          <w:rStyle w:val="Ttulo3Car"/>
        </w:rPr>
      </w:pPr>
      <w:commentRangeStart w:id="47"/>
      <w:r>
        <w:rPr>
          <w:rFonts w:eastAsiaTheme="majorEastAsia" w:cstheme="majorBidi"/>
          <w:i/>
          <w:noProof/>
          <w:szCs w:val="24"/>
        </w:rPr>
        <w:lastRenderedPageBreak/>
        <w:drawing>
          <wp:inline distT="0" distB="0" distL="0" distR="0" wp14:anchorId="5B928DF5" wp14:editId="7FCA9BC8">
            <wp:extent cx="5431790" cy="531685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levation_confusion_matrix DT_Classifie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31790" cy="5316855"/>
                    </a:xfrm>
                    <a:prstGeom prst="rect">
                      <a:avLst/>
                    </a:prstGeom>
                  </pic:spPr>
                </pic:pic>
              </a:graphicData>
            </a:graphic>
          </wp:inline>
        </w:drawing>
      </w:r>
    </w:p>
    <w:p w14:paraId="6E34A189" w14:textId="7ACD60CA" w:rsidR="00B724AA" w:rsidRDefault="00B724AA" w:rsidP="00B37F64">
      <w:pPr>
        <w:rPr>
          <w:rStyle w:val="Ttulo3Car"/>
        </w:rPr>
      </w:pPr>
      <w:r>
        <w:rPr>
          <w:noProof/>
        </w:rPr>
        <w:lastRenderedPageBreak/>
        <w:drawing>
          <wp:inline distT="0" distB="0" distL="0" distR="0" wp14:anchorId="0FDC6446" wp14:editId="675A3A78">
            <wp:extent cx="5431790" cy="4074160"/>
            <wp:effectExtent l="0" t="0" r="0" b="254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zimuth_histogram DT_Classifier.png"/>
                    <pic:cNvPicPr/>
                  </pic:nvPicPr>
                  <pic:blipFill>
                    <a:blip r:embed="rId27">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commentRangeEnd w:id="47"/>
      <w:r w:rsidR="00AD50FF">
        <w:rPr>
          <w:rStyle w:val="Refdecomentario"/>
        </w:rPr>
        <w:commentReference w:id="47"/>
      </w:r>
    </w:p>
    <w:p w14:paraId="34071447" w14:textId="5BBAD79B" w:rsidR="002535D7" w:rsidRPr="002535D7" w:rsidRDefault="002535D7" w:rsidP="002535D7">
      <w:pPr>
        <w:pStyle w:val="Ttulo2"/>
        <w:numPr>
          <w:ilvl w:val="1"/>
          <w:numId w:val="14"/>
        </w:numPr>
      </w:pPr>
      <w:bookmarkStart w:id="48" w:name="_Toc94807082"/>
      <w:r w:rsidRPr="002535D7">
        <w:t>Analysis of the results with one more antenna on the z axis</w:t>
      </w:r>
      <w:bookmarkEnd w:id="48"/>
    </w:p>
    <w:p w14:paraId="55B701D3" w14:textId="17277416" w:rsidR="0080295A" w:rsidRDefault="0080295A" w:rsidP="00B724AA">
      <w:pPr>
        <w:ind w:left="0" w:firstLine="0"/>
        <w:rPr>
          <w:rStyle w:val="Ttulo3Car"/>
        </w:rPr>
      </w:pPr>
      <w:r w:rsidRPr="00B724AA">
        <w:rPr>
          <w:rStyle w:val="Ttulo3Car"/>
        </w:rPr>
        <w:t xml:space="preserve">Confusion matrix analysis for azimuth angles </w:t>
      </w:r>
    </w:p>
    <w:p w14:paraId="5F9D2DCE" w14:textId="77482BE7" w:rsidR="00656A50" w:rsidRDefault="00656A50" w:rsidP="00B724AA">
      <w:pPr>
        <w:ind w:left="0" w:firstLine="0"/>
        <w:rPr>
          <w:rStyle w:val="Ttulo3Car"/>
        </w:rPr>
      </w:pPr>
      <w:commentRangeStart w:id="49"/>
      <w:r>
        <w:rPr>
          <w:rFonts w:eastAsiaTheme="majorEastAsia" w:cstheme="majorBidi"/>
          <w:i/>
          <w:noProof/>
          <w:szCs w:val="24"/>
        </w:rPr>
        <w:lastRenderedPageBreak/>
        <w:drawing>
          <wp:inline distT="0" distB="0" distL="0" distR="0" wp14:anchorId="776630B7" wp14:editId="0129904B">
            <wp:extent cx="5431790" cy="521843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zimuth_confusion_matrix DT_Classifie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31790" cy="5218430"/>
                    </a:xfrm>
                    <a:prstGeom prst="rect">
                      <a:avLst/>
                    </a:prstGeom>
                  </pic:spPr>
                </pic:pic>
              </a:graphicData>
            </a:graphic>
          </wp:inline>
        </w:drawing>
      </w:r>
    </w:p>
    <w:p w14:paraId="26C93BA0" w14:textId="3F2E98AF" w:rsidR="00656A50" w:rsidRDefault="00656A50" w:rsidP="00B724AA">
      <w:pPr>
        <w:ind w:left="0" w:firstLine="0"/>
        <w:rPr>
          <w:rStyle w:val="Ttulo3Car"/>
        </w:rPr>
      </w:pPr>
      <w:r>
        <w:rPr>
          <w:rFonts w:eastAsiaTheme="majorEastAsia" w:cstheme="majorBidi"/>
          <w:i/>
          <w:noProof/>
          <w:szCs w:val="24"/>
        </w:rPr>
        <w:lastRenderedPageBreak/>
        <w:drawing>
          <wp:inline distT="0" distB="0" distL="0" distR="0" wp14:anchorId="79A45A05" wp14:editId="4FFF798B">
            <wp:extent cx="5431790" cy="4074160"/>
            <wp:effectExtent l="0" t="0" r="0" b="254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elevation_histogram DT_Classifier.png"/>
                    <pic:cNvPicPr/>
                  </pic:nvPicPr>
                  <pic:blipFill>
                    <a:blip r:embed="rId29">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commentRangeEnd w:id="49"/>
      <w:r>
        <w:rPr>
          <w:rStyle w:val="Refdecomentario"/>
        </w:rPr>
        <w:commentReference w:id="49"/>
      </w:r>
    </w:p>
    <w:p w14:paraId="4CA0EAD3" w14:textId="167B5B4E" w:rsidR="002535D7" w:rsidRDefault="0080295A" w:rsidP="00B724AA">
      <w:pPr>
        <w:ind w:left="0" w:firstLine="0"/>
        <w:rPr>
          <w:rStyle w:val="Ttulo3Car"/>
        </w:rPr>
      </w:pPr>
      <w:commentRangeStart w:id="50"/>
      <w:r>
        <w:rPr>
          <w:rFonts w:eastAsiaTheme="majorEastAsia" w:cstheme="majorBidi"/>
          <w:i/>
          <w:noProof/>
          <w:szCs w:val="24"/>
        </w:rPr>
        <w:lastRenderedPageBreak/>
        <w:drawing>
          <wp:inline distT="0" distB="0" distL="0" distR="0" wp14:anchorId="218AB0CB" wp14:editId="3D3063AC">
            <wp:extent cx="5431790" cy="5423535"/>
            <wp:effectExtent l="0" t="0" r="0" b="571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zimuth_confusion_matrix DT_Classifier.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31790" cy="5423535"/>
                    </a:xfrm>
                    <a:prstGeom prst="rect">
                      <a:avLst/>
                    </a:prstGeom>
                  </pic:spPr>
                </pic:pic>
              </a:graphicData>
            </a:graphic>
          </wp:inline>
        </w:drawing>
      </w:r>
    </w:p>
    <w:p w14:paraId="156A72AA" w14:textId="1DB79F2F" w:rsidR="0080295A" w:rsidRDefault="0080295A" w:rsidP="00B724AA">
      <w:pPr>
        <w:ind w:left="0" w:firstLine="0"/>
        <w:rPr>
          <w:rStyle w:val="Ttulo3Car"/>
        </w:rPr>
      </w:pPr>
      <w:r>
        <w:rPr>
          <w:rFonts w:eastAsiaTheme="majorEastAsia" w:cstheme="majorBidi"/>
          <w:i/>
          <w:noProof/>
          <w:szCs w:val="24"/>
        </w:rPr>
        <w:lastRenderedPageBreak/>
        <w:drawing>
          <wp:inline distT="0" distB="0" distL="0" distR="0" wp14:anchorId="047602C0" wp14:editId="3FA52463">
            <wp:extent cx="5431790" cy="4074160"/>
            <wp:effectExtent l="0" t="0" r="0" b="254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levation_histogram DT_Classifier.png"/>
                    <pic:cNvPicPr/>
                  </pic:nvPicPr>
                  <pic:blipFill>
                    <a:blip r:embed="rId31">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commentRangeEnd w:id="50"/>
      <w:r>
        <w:rPr>
          <w:rStyle w:val="Refdecomentario"/>
        </w:rPr>
        <w:commentReference w:id="50"/>
      </w:r>
    </w:p>
    <w:p w14:paraId="49924F57" w14:textId="77777777" w:rsidR="00656A50" w:rsidRDefault="00656A50" w:rsidP="00656A50">
      <w:pPr>
        <w:ind w:left="0" w:firstLine="0"/>
        <w:rPr>
          <w:rStyle w:val="Ttulo3Car"/>
        </w:rPr>
      </w:pPr>
      <w:r w:rsidRPr="00B724AA">
        <w:rPr>
          <w:rStyle w:val="Ttulo3Car"/>
        </w:rPr>
        <w:t xml:space="preserve">Confusion matrix analysis for </w:t>
      </w:r>
      <w:r>
        <w:rPr>
          <w:rStyle w:val="Ttulo3Car"/>
        </w:rPr>
        <w:t>elevation</w:t>
      </w:r>
      <w:r w:rsidRPr="00B724AA">
        <w:rPr>
          <w:rStyle w:val="Ttulo3Car"/>
        </w:rPr>
        <w:t xml:space="preserve"> angles </w:t>
      </w:r>
    </w:p>
    <w:p w14:paraId="286290FD" w14:textId="1CB5AFEF" w:rsidR="00656A50" w:rsidRDefault="00656A50" w:rsidP="00B724AA">
      <w:pPr>
        <w:ind w:left="0" w:firstLine="0"/>
        <w:rPr>
          <w:rStyle w:val="Ttulo3Car"/>
        </w:rPr>
      </w:pPr>
      <w:commentRangeStart w:id="51"/>
      <w:r>
        <w:rPr>
          <w:rFonts w:eastAsiaTheme="majorEastAsia" w:cstheme="majorBidi"/>
          <w:i/>
          <w:noProof/>
          <w:szCs w:val="24"/>
        </w:rPr>
        <w:lastRenderedPageBreak/>
        <w:drawing>
          <wp:inline distT="0" distB="0" distL="0" distR="0" wp14:anchorId="7A652B01" wp14:editId="292159E9">
            <wp:extent cx="5431790" cy="5354955"/>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elevation_confusion_matrix DT_Classifie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31790" cy="5354955"/>
                    </a:xfrm>
                    <a:prstGeom prst="rect">
                      <a:avLst/>
                    </a:prstGeom>
                  </pic:spPr>
                </pic:pic>
              </a:graphicData>
            </a:graphic>
          </wp:inline>
        </w:drawing>
      </w:r>
    </w:p>
    <w:p w14:paraId="012B235E" w14:textId="0C9B4169" w:rsidR="00656A50" w:rsidRDefault="00656A50" w:rsidP="00B724AA">
      <w:pPr>
        <w:ind w:left="0" w:firstLine="0"/>
        <w:rPr>
          <w:rStyle w:val="Ttulo3Car"/>
        </w:rPr>
      </w:pPr>
      <w:r>
        <w:rPr>
          <w:rFonts w:eastAsiaTheme="majorEastAsia" w:cstheme="majorBidi"/>
          <w:i/>
          <w:noProof/>
          <w:szCs w:val="24"/>
        </w:rPr>
        <w:lastRenderedPageBreak/>
        <w:drawing>
          <wp:inline distT="0" distB="0" distL="0" distR="0" wp14:anchorId="3B291B75" wp14:editId="23C44AD7">
            <wp:extent cx="5431790" cy="4074160"/>
            <wp:effectExtent l="0" t="0" r="0" b="254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zimuth_histogram DT_Classifier.png"/>
                    <pic:cNvPicPr/>
                  </pic:nvPicPr>
                  <pic:blipFill>
                    <a:blip r:embed="rId33">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commentRangeEnd w:id="51"/>
      <w:r>
        <w:rPr>
          <w:rStyle w:val="Refdecomentario"/>
        </w:rPr>
        <w:commentReference w:id="51"/>
      </w:r>
    </w:p>
    <w:p w14:paraId="71505440" w14:textId="4357E588" w:rsidR="0080295A" w:rsidRDefault="0080295A" w:rsidP="00B724AA">
      <w:pPr>
        <w:ind w:left="0" w:firstLine="0"/>
        <w:rPr>
          <w:rStyle w:val="Ttulo3Car"/>
        </w:rPr>
      </w:pPr>
      <w:commentRangeStart w:id="52"/>
      <w:r>
        <w:rPr>
          <w:rFonts w:eastAsiaTheme="majorEastAsia" w:cstheme="majorBidi"/>
          <w:i/>
          <w:noProof/>
          <w:szCs w:val="24"/>
        </w:rPr>
        <w:lastRenderedPageBreak/>
        <w:drawing>
          <wp:inline distT="0" distB="0" distL="0" distR="0" wp14:anchorId="6BBFDD82" wp14:editId="64FB5EA1">
            <wp:extent cx="5431790" cy="5280660"/>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levation_confusion_matrix DT_Classifier.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31790" cy="5280660"/>
                    </a:xfrm>
                    <a:prstGeom prst="rect">
                      <a:avLst/>
                    </a:prstGeom>
                  </pic:spPr>
                </pic:pic>
              </a:graphicData>
            </a:graphic>
          </wp:inline>
        </w:drawing>
      </w:r>
    </w:p>
    <w:p w14:paraId="1E0D747D" w14:textId="3B4478AA" w:rsidR="0080295A" w:rsidRDefault="0080295A" w:rsidP="00B724AA">
      <w:pPr>
        <w:ind w:left="0" w:firstLine="0"/>
        <w:rPr>
          <w:rStyle w:val="Ttulo3Car"/>
        </w:rPr>
      </w:pPr>
      <w:r>
        <w:rPr>
          <w:rFonts w:eastAsiaTheme="majorEastAsia" w:cstheme="majorBidi"/>
          <w:i/>
          <w:noProof/>
          <w:szCs w:val="24"/>
        </w:rPr>
        <w:lastRenderedPageBreak/>
        <w:drawing>
          <wp:inline distT="0" distB="0" distL="0" distR="0" wp14:anchorId="4CD5D8B7" wp14:editId="2E7F67BF">
            <wp:extent cx="5431790" cy="4074160"/>
            <wp:effectExtent l="0" t="0" r="0" b="254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zimuth_histogram DT_Classifier.png"/>
                    <pic:cNvPicPr/>
                  </pic:nvPicPr>
                  <pic:blipFill>
                    <a:blip r:embed="rId35">
                      <a:extLst>
                        <a:ext uri="{28A0092B-C50C-407E-A947-70E740481C1C}">
                          <a14:useLocalDpi xmlns:a14="http://schemas.microsoft.com/office/drawing/2010/main" val="0"/>
                        </a:ext>
                      </a:extLst>
                    </a:blip>
                    <a:stretch>
                      <a:fillRect/>
                    </a:stretch>
                  </pic:blipFill>
                  <pic:spPr>
                    <a:xfrm>
                      <a:off x="0" y="0"/>
                      <a:ext cx="5431790" cy="4074160"/>
                    </a:xfrm>
                    <a:prstGeom prst="rect">
                      <a:avLst/>
                    </a:prstGeom>
                  </pic:spPr>
                </pic:pic>
              </a:graphicData>
            </a:graphic>
          </wp:inline>
        </w:drawing>
      </w:r>
      <w:commentRangeEnd w:id="52"/>
      <w:r>
        <w:rPr>
          <w:rStyle w:val="Refdecomentario"/>
        </w:rPr>
        <w:commentReference w:id="52"/>
      </w:r>
    </w:p>
    <w:p w14:paraId="0516448D" w14:textId="77777777" w:rsidR="002535D7" w:rsidRDefault="002535D7" w:rsidP="00B724AA">
      <w:pPr>
        <w:ind w:left="0" w:firstLine="0"/>
        <w:rPr>
          <w:rStyle w:val="Ttulo3Car"/>
        </w:rPr>
      </w:pPr>
    </w:p>
    <w:p w14:paraId="33F00612" w14:textId="77777777" w:rsidR="00B724AA" w:rsidRDefault="00B724AA" w:rsidP="00B23C6D">
      <w:pPr>
        <w:ind w:left="0" w:firstLine="0"/>
      </w:pPr>
    </w:p>
    <w:p w14:paraId="1650EC54" w14:textId="77777777" w:rsidR="00B23C6D" w:rsidRPr="00B37F64" w:rsidRDefault="00B23C6D" w:rsidP="00B23C6D">
      <w:pPr>
        <w:ind w:left="0" w:firstLine="0"/>
        <w:rPr>
          <w:u w:val="single"/>
        </w:rPr>
      </w:pPr>
    </w:p>
    <w:p w14:paraId="37AC3769" w14:textId="77777777" w:rsidR="006508AD" w:rsidRPr="00F01C0E" w:rsidRDefault="006508AD" w:rsidP="00F01C0E"/>
    <w:p w14:paraId="53B8A061" w14:textId="573166F7" w:rsidR="00F5335C" w:rsidRDefault="00B93403" w:rsidP="00B93403">
      <w:pPr>
        <w:pStyle w:val="Ttulo1"/>
        <w:rPr>
          <w:rFonts w:eastAsiaTheme="minorEastAsia"/>
        </w:rPr>
      </w:pPr>
      <w:bookmarkStart w:id="53" w:name="_Toc94807083"/>
      <w:r>
        <w:rPr>
          <w:rFonts w:eastAsiaTheme="minorEastAsia"/>
        </w:rPr>
        <w:t>References</w:t>
      </w:r>
      <w:bookmarkEnd w:id="53"/>
    </w:p>
    <w:p w14:paraId="335921E9" w14:textId="77777777" w:rsidR="000162BE" w:rsidRPr="000162BE" w:rsidRDefault="00F5335C" w:rsidP="000162BE">
      <w:pPr>
        <w:pStyle w:val="Bibliografa"/>
        <w:rPr>
          <w:rFonts w:ascii="Calibri" w:hAnsi="Calibri" w:cs="Calibri"/>
        </w:rPr>
      </w:pPr>
      <w:r>
        <w:rPr>
          <w:rFonts w:eastAsiaTheme="minorEastAsia"/>
        </w:rPr>
        <w:fldChar w:fldCharType="begin"/>
      </w:r>
      <w:r w:rsidR="000162BE">
        <w:rPr>
          <w:rFonts w:eastAsiaTheme="minorEastAsia"/>
        </w:rPr>
        <w:instrText xml:space="preserve"> ADDIN ZOTERO_BIBL {"uncited":[],"omitted":[],"custom":[]} CSL_BIBLIOGRAPHY </w:instrText>
      </w:r>
      <w:r>
        <w:rPr>
          <w:rFonts w:eastAsiaTheme="minorEastAsia"/>
        </w:rPr>
        <w:fldChar w:fldCharType="separate"/>
      </w:r>
      <w:r w:rsidR="000162BE" w:rsidRPr="000162BE">
        <w:rPr>
          <w:rFonts w:ascii="Calibri" w:hAnsi="Calibri" w:cs="Calibri"/>
        </w:rPr>
        <w:t>[1]</w:t>
      </w:r>
      <w:r w:rsidR="000162BE" w:rsidRPr="000162BE">
        <w:rPr>
          <w:rFonts w:ascii="Calibri" w:hAnsi="Calibri" w:cs="Calibri"/>
        </w:rPr>
        <w:tab/>
        <w:t xml:space="preserve">Z. Zhang </w:t>
      </w:r>
      <w:r w:rsidR="000162BE" w:rsidRPr="000162BE">
        <w:rPr>
          <w:rFonts w:ascii="Calibri" w:hAnsi="Calibri" w:cs="Calibri"/>
          <w:i/>
          <w:iCs/>
        </w:rPr>
        <w:t>et al.</w:t>
      </w:r>
      <w:r w:rsidR="000162BE" w:rsidRPr="000162BE">
        <w:rPr>
          <w:rFonts w:ascii="Calibri" w:hAnsi="Calibri" w:cs="Calibri"/>
        </w:rPr>
        <w:t xml:space="preserve">, “6G Wireless Networks: Vision, Requirements, Architecture, and Key Technologies,” </w:t>
      </w:r>
      <w:r w:rsidR="000162BE" w:rsidRPr="000162BE">
        <w:rPr>
          <w:rFonts w:ascii="Calibri" w:hAnsi="Calibri" w:cs="Calibri"/>
          <w:i/>
          <w:iCs/>
        </w:rPr>
        <w:t>IEEE Veh. Technol. Mag.</w:t>
      </w:r>
      <w:r w:rsidR="000162BE" w:rsidRPr="000162BE">
        <w:rPr>
          <w:rFonts w:ascii="Calibri" w:hAnsi="Calibri" w:cs="Calibri"/>
        </w:rPr>
        <w:t>, vol. 14, no. 3, pp. 28–41, Sep. 2019, doi: 10.1109/MVT.2019.2921208.</w:t>
      </w:r>
    </w:p>
    <w:p w14:paraId="7D76C813" w14:textId="77777777" w:rsidR="000162BE" w:rsidRPr="000162BE" w:rsidRDefault="000162BE" w:rsidP="000162BE">
      <w:pPr>
        <w:pStyle w:val="Bibliografa"/>
        <w:rPr>
          <w:rFonts w:ascii="Calibri" w:hAnsi="Calibri" w:cs="Calibri"/>
        </w:rPr>
      </w:pPr>
      <w:r w:rsidRPr="000162BE">
        <w:rPr>
          <w:rFonts w:ascii="Calibri" w:hAnsi="Calibri" w:cs="Calibri"/>
        </w:rPr>
        <w:t>[2]</w:t>
      </w:r>
      <w:r w:rsidRPr="000162BE">
        <w:rPr>
          <w:rFonts w:ascii="Calibri" w:hAnsi="Calibri" w:cs="Calibri"/>
        </w:rPr>
        <w:tab/>
        <w:t xml:space="preserve">B. Zong, C. Fan, X. Wang, X. Duan, B. Wang, and J. Wang, “6G Technologies: Key Drivers, Core Requirements, System Architectures, and Enabling Technologies,” </w:t>
      </w:r>
      <w:r w:rsidRPr="000162BE">
        <w:rPr>
          <w:rFonts w:ascii="Calibri" w:hAnsi="Calibri" w:cs="Calibri"/>
          <w:i/>
          <w:iCs/>
        </w:rPr>
        <w:lastRenderedPageBreak/>
        <w:t>IEEE Veh. Technol. Mag.</w:t>
      </w:r>
      <w:r w:rsidRPr="000162BE">
        <w:rPr>
          <w:rFonts w:ascii="Calibri" w:hAnsi="Calibri" w:cs="Calibri"/>
        </w:rPr>
        <w:t>, vol. 14, no. 3, pp. 18–27, Sep. 2019, doi: 10.1109/MVT.2019.2921398.</w:t>
      </w:r>
    </w:p>
    <w:p w14:paraId="50E67856" w14:textId="77777777" w:rsidR="000162BE" w:rsidRPr="000162BE" w:rsidRDefault="000162BE" w:rsidP="000162BE">
      <w:pPr>
        <w:pStyle w:val="Bibliografa"/>
        <w:rPr>
          <w:rFonts w:ascii="Calibri" w:hAnsi="Calibri" w:cs="Calibri"/>
        </w:rPr>
      </w:pPr>
      <w:r w:rsidRPr="000162BE">
        <w:rPr>
          <w:rFonts w:ascii="Calibri" w:hAnsi="Calibri" w:cs="Calibri"/>
        </w:rPr>
        <w:t>[3]</w:t>
      </w:r>
      <w:r w:rsidRPr="000162BE">
        <w:rPr>
          <w:rFonts w:ascii="Calibri" w:hAnsi="Calibri" w:cs="Calibri"/>
        </w:rPr>
        <w:tab/>
        <w:t xml:space="preserve">M. Z. Chowdhury, Md. Shahjalal, S. Ahmed, and Y. M. Jang, “6G Wireless Communication Systems: Applications, Requirements, Technologies, Challenges, and Research Directions,” </w:t>
      </w:r>
      <w:r w:rsidRPr="000162BE">
        <w:rPr>
          <w:rFonts w:ascii="Calibri" w:hAnsi="Calibri" w:cs="Calibri"/>
          <w:i/>
          <w:iCs/>
        </w:rPr>
        <w:t>IEEE Open J. Commun. Soc.</w:t>
      </w:r>
      <w:r w:rsidRPr="000162BE">
        <w:rPr>
          <w:rFonts w:ascii="Calibri" w:hAnsi="Calibri" w:cs="Calibri"/>
        </w:rPr>
        <w:t>, vol. 1, pp. 957–975, 2020, doi: 10.1109/OJCOMS.2020.3010270.</w:t>
      </w:r>
    </w:p>
    <w:p w14:paraId="34A369C3" w14:textId="77777777" w:rsidR="000162BE" w:rsidRPr="000162BE" w:rsidRDefault="000162BE" w:rsidP="000162BE">
      <w:pPr>
        <w:pStyle w:val="Bibliografa"/>
        <w:rPr>
          <w:rFonts w:ascii="Calibri" w:hAnsi="Calibri" w:cs="Calibri"/>
        </w:rPr>
      </w:pPr>
      <w:r w:rsidRPr="000162BE">
        <w:rPr>
          <w:rFonts w:ascii="Calibri" w:hAnsi="Calibri" w:cs="Calibri"/>
        </w:rPr>
        <w:t>[4]</w:t>
      </w:r>
      <w:r w:rsidRPr="000162BE">
        <w:rPr>
          <w:rFonts w:ascii="Calibri" w:hAnsi="Calibri" w:cs="Calibri"/>
        </w:rPr>
        <w:tab/>
        <w:t xml:space="preserve">S. Elmeadawy and R. M. Shubair, “Enabling Technologies For 6g Future Wireless Communications: Opportunities And Challenges,” </w:t>
      </w:r>
      <w:r w:rsidRPr="000162BE">
        <w:rPr>
          <w:rFonts w:ascii="Calibri" w:hAnsi="Calibri" w:cs="Calibri"/>
          <w:i/>
          <w:iCs/>
        </w:rPr>
        <w:t>ArXiv200206068 Eess</w:t>
      </w:r>
      <w:r w:rsidRPr="000162BE">
        <w:rPr>
          <w:rFonts w:ascii="Calibri" w:hAnsi="Calibri" w:cs="Calibri"/>
        </w:rPr>
        <w:t>, Feb. 2020, Accessed: May 12, 2021. [Online]. Available: http://arxiv.org/abs/2002.06068</w:t>
      </w:r>
    </w:p>
    <w:p w14:paraId="7C1D349A" w14:textId="77777777" w:rsidR="000162BE" w:rsidRPr="000162BE" w:rsidRDefault="000162BE" w:rsidP="000162BE">
      <w:pPr>
        <w:pStyle w:val="Bibliografa"/>
        <w:rPr>
          <w:rFonts w:ascii="Calibri" w:hAnsi="Calibri" w:cs="Calibri"/>
        </w:rPr>
      </w:pPr>
      <w:r w:rsidRPr="000162BE">
        <w:rPr>
          <w:rFonts w:ascii="Calibri" w:hAnsi="Calibri" w:cs="Calibri"/>
        </w:rPr>
        <w:t>[5]</w:t>
      </w:r>
      <w:r w:rsidRPr="000162BE">
        <w:rPr>
          <w:rFonts w:ascii="Calibri" w:hAnsi="Calibri" w:cs="Calibri"/>
        </w:rPr>
        <w:tab/>
        <w:t xml:space="preserve">R. Avtar and T. Watanabe, Eds., </w:t>
      </w:r>
      <w:r w:rsidRPr="000162BE">
        <w:rPr>
          <w:rFonts w:ascii="Calibri" w:hAnsi="Calibri" w:cs="Calibri"/>
          <w:i/>
          <w:iCs/>
        </w:rPr>
        <w:t>Unmanned Aerial Vehicle: Applications in Agriculture and Environment</w:t>
      </w:r>
      <w:r w:rsidRPr="000162BE">
        <w:rPr>
          <w:rFonts w:ascii="Calibri" w:hAnsi="Calibri" w:cs="Calibri"/>
        </w:rPr>
        <w:t>. Cham: Springer International Publishing, 2020. doi: 10.1007/978-3-030-27157-2.</w:t>
      </w:r>
    </w:p>
    <w:p w14:paraId="07780530" w14:textId="77777777" w:rsidR="000162BE" w:rsidRPr="000162BE" w:rsidRDefault="000162BE" w:rsidP="000162BE">
      <w:pPr>
        <w:pStyle w:val="Bibliografa"/>
        <w:rPr>
          <w:rFonts w:ascii="Calibri" w:hAnsi="Calibri" w:cs="Calibri"/>
        </w:rPr>
      </w:pPr>
      <w:r w:rsidRPr="000162BE">
        <w:rPr>
          <w:rFonts w:ascii="Calibri" w:hAnsi="Calibri" w:cs="Calibri"/>
        </w:rPr>
        <w:t>[6]</w:t>
      </w:r>
      <w:r w:rsidRPr="000162BE">
        <w:rPr>
          <w:rFonts w:ascii="Calibri" w:hAnsi="Calibri" w:cs="Calibri"/>
        </w:rPr>
        <w:tab/>
        <w:t xml:space="preserve">M. S. Allahham, T. Khattab, and A. Mohamed, “Deep Learning for RF-Based Drone Detection and Identification: A Multi-Channel 1-D Convolutional Neural Networks Approach,” in </w:t>
      </w:r>
      <w:r w:rsidRPr="000162BE">
        <w:rPr>
          <w:rFonts w:ascii="Calibri" w:hAnsi="Calibri" w:cs="Calibri"/>
          <w:i/>
          <w:iCs/>
        </w:rPr>
        <w:t>2020 IEEE International Conference on Informatics, IoT, and Enabling Technologies (ICIoT)</w:t>
      </w:r>
      <w:r w:rsidRPr="000162BE">
        <w:rPr>
          <w:rFonts w:ascii="Calibri" w:hAnsi="Calibri" w:cs="Calibri"/>
        </w:rPr>
        <w:t>, Doha, Qatar, Feb. 2020, pp. 112–117. doi: 10.1109/ICIoT48696.2020.9089657.</w:t>
      </w:r>
    </w:p>
    <w:p w14:paraId="226BC50D" w14:textId="77777777" w:rsidR="000162BE" w:rsidRPr="000162BE" w:rsidRDefault="000162BE" w:rsidP="000162BE">
      <w:pPr>
        <w:pStyle w:val="Bibliografa"/>
        <w:rPr>
          <w:rFonts w:ascii="Calibri" w:hAnsi="Calibri" w:cs="Calibri"/>
        </w:rPr>
      </w:pPr>
      <w:r w:rsidRPr="000162BE">
        <w:rPr>
          <w:rFonts w:ascii="Calibri" w:hAnsi="Calibri" w:cs="Calibri"/>
        </w:rPr>
        <w:t>[7]</w:t>
      </w:r>
      <w:r w:rsidRPr="000162BE">
        <w:rPr>
          <w:rFonts w:ascii="Calibri" w:hAnsi="Calibri" w:cs="Calibri"/>
        </w:rPr>
        <w:tab/>
        <w:t xml:space="preserve">H. Shakhatreh </w:t>
      </w:r>
      <w:r w:rsidRPr="000162BE">
        <w:rPr>
          <w:rFonts w:ascii="Calibri" w:hAnsi="Calibri" w:cs="Calibri"/>
          <w:i/>
          <w:iCs/>
        </w:rPr>
        <w:t>et al.</w:t>
      </w:r>
      <w:r w:rsidRPr="000162BE">
        <w:rPr>
          <w:rFonts w:ascii="Calibri" w:hAnsi="Calibri" w:cs="Calibri"/>
        </w:rPr>
        <w:t xml:space="preserve">, “Unmanned Aerial Vehicles (UAVs): A Survey on Civil Applications and Key Research Challenges,” </w:t>
      </w:r>
      <w:r w:rsidRPr="000162BE">
        <w:rPr>
          <w:rFonts w:ascii="Calibri" w:hAnsi="Calibri" w:cs="Calibri"/>
          <w:i/>
          <w:iCs/>
        </w:rPr>
        <w:t>IEEE Access</w:t>
      </w:r>
      <w:r w:rsidRPr="000162BE">
        <w:rPr>
          <w:rFonts w:ascii="Calibri" w:hAnsi="Calibri" w:cs="Calibri"/>
        </w:rPr>
        <w:t>, vol. 7, pp. 48572–48634, 2019, doi: 10.1109/ACCESS.2019.2909530.</w:t>
      </w:r>
    </w:p>
    <w:p w14:paraId="1B73498F" w14:textId="77777777" w:rsidR="000162BE" w:rsidRPr="000162BE" w:rsidRDefault="000162BE" w:rsidP="000162BE">
      <w:pPr>
        <w:pStyle w:val="Bibliografa"/>
        <w:rPr>
          <w:rFonts w:ascii="Calibri" w:hAnsi="Calibri" w:cs="Calibri"/>
        </w:rPr>
      </w:pPr>
      <w:r w:rsidRPr="000162BE">
        <w:rPr>
          <w:rFonts w:ascii="Calibri" w:hAnsi="Calibri" w:cs="Calibri"/>
        </w:rPr>
        <w:t>[8]</w:t>
      </w:r>
      <w:r w:rsidRPr="000162BE">
        <w:rPr>
          <w:rFonts w:ascii="Calibri" w:hAnsi="Calibri" w:cs="Calibri"/>
        </w:rPr>
        <w:tab/>
        <w:t>“Lufthansa jet and drone nearly collide near LAX - Los Angeles Times.” https://www.latimes.com/local/lanow/la-me-ln-drone-near-miss-lax-20160318-story.html (accessed May 13, 2021).</w:t>
      </w:r>
    </w:p>
    <w:p w14:paraId="30D9B184" w14:textId="77777777" w:rsidR="000162BE" w:rsidRPr="000162BE" w:rsidRDefault="000162BE" w:rsidP="000162BE">
      <w:pPr>
        <w:pStyle w:val="Bibliografa"/>
        <w:rPr>
          <w:rFonts w:ascii="Calibri" w:hAnsi="Calibri" w:cs="Calibri"/>
        </w:rPr>
      </w:pPr>
      <w:r w:rsidRPr="000162BE">
        <w:rPr>
          <w:rFonts w:ascii="Calibri" w:hAnsi="Calibri" w:cs="Calibri"/>
        </w:rPr>
        <w:t>[9]</w:t>
      </w:r>
      <w:r w:rsidRPr="000162BE">
        <w:rPr>
          <w:rFonts w:ascii="Calibri" w:hAnsi="Calibri" w:cs="Calibri"/>
        </w:rPr>
        <w:tab/>
        <w:t xml:space="preserve">R. K. Miranda, D. A. Ando, J. P. C. L. da Costa, and M. T. de Oliveira, “Enhanced Direction of Arrival Estimation via Received Signal Strength of Directional Antennas,” in </w:t>
      </w:r>
      <w:r w:rsidRPr="000162BE">
        <w:rPr>
          <w:rFonts w:ascii="Calibri" w:hAnsi="Calibri" w:cs="Calibri"/>
          <w:i/>
          <w:iCs/>
        </w:rPr>
        <w:t>2018 IEEE International Symposium on Signal Processing and Information Technology (ISSPIT)</w:t>
      </w:r>
      <w:r w:rsidRPr="000162BE">
        <w:rPr>
          <w:rFonts w:ascii="Calibri" w:hAnsi="Calibri" w:cs="Calibri"/>
        </w:rPr>
        <w:t>, Louisville, KY, USA, Dec. 2018, pp. 162–167. doi: 10.1109/ISSPIT.2018.8642668.</w:t>
      </w:r>
    </w:p>
    <w:p w14:paraId="2A7BE222" w14:textId="77777777" w:rsidR="000162BE" w:rsidRPr="000162BE" w:rsidRDefault="000162BE" w:rsidP="000162BE">
      <w:pPr>
        <w:pStyle w:val="Bibliografa"/>
        <w:rPr>
          <w:rFonts w:ascii="Calibri" w:hAnsi="Calibri" w:cs="Calibri"/>
        </w:rPr>
      </w:pPr>
      <w:r w:rsidRPr="000162BE">
        <w:rPr>
          <w:rFonts w:ascii="Calibri" w:hAnsi="Calibri" w:cs="Calibri"/>
        </w:rPr>
        <w:t>[10]</w:t>
      </w:r>
      <w:r w:rsidRPr="000162BE">
        <w:rPr>
          <w:rFonts w:ascii="Calibri" w:hAnsi="Calibri" w:cs="Calibri"/>
        </w:rPr>
        <w:tab/>
        <w:t xml:space="preserve">M. Pesavento and A. B. Gershman, “Maximum-likelihood direction-of-arrival estimation in the presence of unknown nonuniform noise,” </w:t>
      </w:r>
      <w:r w:rsidRPr="000162BE">
        <w:rPr>
          <w:rFonts w:ascii="Calibri" w:hAnsi="Calibri" w:cs="Calibri"/>
          <w:i/>
          <w:iCs/>
        </w:rPr>
        <w:t>IEEE Trans. Signal Process.</w:t>
      </w:r>
      <w:r w:rsidRPr="000162BE">
        <w:rPr>
          <w:rFonts w:ascii="Calibri" w:hAnsi="Calibri" w:cs="Calibri"/>
        </w:rPr>
        <w:t>, vol. 49, no. 7, pp. 1310–1324, Jul. 2001, doi: 10.1109/78.928686.</w:t>
      </w:r>
    </w:p>
    <w:p w14:paraId="6D9EE946" w14:textId="77777777" w:rsidR="000162BE" w:rsidRPr="000162BE" w:rsidRDefault="000162BE" w:rsidP="000162BE">
      <w:pPr>
        <w:pStyle w:val="Bibliografa"/>
        <w:rPr>
          <w:rFonts w:ascii="Calibri" w:hAnsi="Calibri" w:cs="Calibri"/>
        </w:rPr>
      </w:pPr>
      <w:r w:rsidRPr="000162BE">
        <w:rPr>
          <w:rFonts w:ascii="Calibri" w:hAnsi="Calibri" w:cs="Calibri"/>
        </w:rPr>
        <w:t>[11]</w:t>
      </w:r>
      <w:r w:rsidRPr="000162BE">
        <w:rPr>
          <w:rFonts w:ascii="Calibri" w:hAnsi="Calibri" w:cs="Calibri"/>
        </w:rPr>
        <w:tab/>
        <w:t xml:space="preserve">F. Athley, “Threshold region performance of maximum likelihood direction of arrival estimators,” </w:t>
      </w:r>
      <w:r w:rsidRPr="000162BE">
        <w:rPr>
          <w:rFonts w:ascii="Calibri" w:hAnsi="Calibri" w:cs="Calibri"/>
          <w:i/>
          <w:iCs/>
        </w:rPr>
        <w:t>IEEE Trans. Signal Process.</w:t>
      </w:r>
      <w:r w:rsidRPr="000162BE">
        <w:rPr>
          <w:rFonts w:ascii="Calibri" w:hAnsi="Calibri" w:cs="Calibri"/>
        </w:rPr>
        <w:t>, vol. 53, no. 4, pp. 1359–1373, Apr. 2005, doi: 10.1109/TSP.2005.843717.</w:t>
      </w:r>
    </w:p>
    <w:p w14:paraId="046801BE" w14:textId="77777777" w:rsidR="000162BE" w:rsidRPr="000162BE" w:rsidRDefault="000162BE" w:rsidP="000162BE">
      <w:pPr>
        <w:pStyle w:val="Bibliografa"/>
        <w:rPr>
          <w:rFonts w:ascii="Calibri" w:hAnsi="Calibri" w:cs="Calibri"/>
        </w:rPr>
      </w:pPr>
      <w:r w:rsidRPr="000162BE">
        <w:rPr>
          <w:rFonts w:ascii="Calibri" w:hAnsi="Calibri" w:cs="Calibri"/>
        </w:rPr>
        <w:t>[12]</w:t>
      </w:r>
      <w:r w:rsidRPr="000162BE">
        <w:rPr>
          <w:rFonts w:ascii="Calibri" w:hAnsi="Calibri" w:cs="Calibri"/>
        </w:rPr>
        <w:tab/>
        <w:t xml:space="preserve">X. Xu, X. Wei, and Z. Ye, “DOA Estimation Based on Sparse Signal Recovery Utilizing Weighted $l_{1}$-Norm Penalty,” </w:t>
      </w:r>
      <w:r w:rsidRPr="000162BE">
        <w:rPr>
          <w:rFonts w:ascii="Calibri" w:hAnsi="Calibri" w:cs="Calibri"/>
          <w:i/>
          <w:iCs/>
        </w:rPr>
        <w:t>IEEE Signal Process. Lett.</w:t>
      </w:r>
      <w:r w:rsidRPr="000162BE">
        <w:rPr>
          <w:rFonts w:ascii="Calibri" w:hAnsi="Calibri" w:cs="Calibri"/>
        </w:rPr>
        <w:t>, vol. 19, no. 3, pp. 155–158, Mar. 2012, doi: 10.1109/LSP.2012.2183592.</w:t>
      </w:r>
    </w:p>
    <w:p w14:paraId="25178B4D" w14:textId="77777777" w:rsidR="000162BE" w:rsidRPr="000162BE" w:rsidRDefault="000162BE" w:rsidP="000162BE">
      <w:pPr>
        <w:pStyle w:val="Bibliografa"/>
        <w:rPr>
          <w:rFonts w:ascii="Calibri" w:hAnsi="Calibri" w:cs="Calibri"/>
        </w:rPr>
      </w:pPr>
      <w:r w:rsidRPr="000162BE">
        <w:rPr>
          <w:rFonts w:ascii="Calibri" w:hAnsi="Calibri" w:cs="Calibri"/>
        </w:rPr>
        <w:t>[13]</w:t>
      </w:r>
      <w:r w:rsidRPr="000162BE">
        <w:rPr>
          <w:rFonts w:ascii="Calibri" w:hAnsi="Calibri" w:cs="Calibri"/>
        </w:rPr>
        <w:tab/>
        <w:t xml:space="preserve">D. Malioutov, M. Cetin, and A. S. Willsky, “A sparse signal reconstruction perspective for source localization with sensor arrays,” </w:t>
      </w:r>
      <w:r w:rsidRPr="000162BE">
        <w:rPr>
          <w:rFonts w:ascii="Calibri" w:hAnsi="Calibri" w:cs="Calibri"/>
          <w:i/>
          <w:iCs/>
        </w:rPr>
        <w:t>IEEE Trans. Signal Process.</w:t>
      </w:r>
      <w:r w:rsidRPr="000162BE">
        <w:rPr>
          <w:rFonts w:ascii="Calibri" w:hAnsi="Calibri" w:cs="Calibri"/>
        </w:rPr>
        <w:t>, vol. 53, no. 8, pp. 3010–3022, Aug. 2005, doi: 10.1109/TSP.2005.850882.</w:t>
      </w:r>
    </w:p>
    <w:p w14:paraId="1347C212" w14:textId="77777777" w:rsidR="000162BE" w:rsidRPr="000162BE" w:rsidRDefault="000162BE" w:rsidP="000162BE">
      <w:pPr>
        <w:pStyle w:val="Bibliografa"/>
        <w:rPr>
          <w:rFonts w:ascii="Calibri" w:hAnsi="Calibri" w:cs="Calibri"/>
        </w:rPr>
      </w:pPr>
      <w:r w:rsidRPr="000162BE">
        <w:rPr>
          <w:rFonts w:ascii="Calibri" w:hAnsi="Calibri" w:cs="Calibri"/>
        </w:rPr>
        <w:lastRenderedPageBreak/>
        <w:t>[14]</w:t>
      </w:r>
      <w:r w:rsidRPr="000162BE">
        <w:rPr>
          <w:rFonts w:ascii="Calibri" w:hAnsi="Calibri" w:cs="Calibri"/>
        </w:rPr>
        <w:tab/>
        <w:t xml:space="preserve">M. S. Lobo, L. Vandenberghe, S. Boyd, and H. Lebret, “Applications of second-order cone programming,” </w:t>
      </w:r>
      <w:r w:rsidRPr="000162BE">
        <w:rPr>
          <w:rFonts w:ascii="Calibri" w:hAnsi="Calibri" w:cs="Calibri"/>
          <w:i/>
          <w:iCs/>
        </w:rPr>
        <w:t>Linear Algebra Its Appl.</w:t>
      </w:r>
      <w:r w:rsidRPr="000162BE">
        <w:rPr>
          <w:rFonts w:ascii="Calibri" w:hAnsi="Calibri" w:cs="Calibri"/>
        </w:rPr>
        <w:t>, vol. 284, no. 1–3, pp. 193–228, Nov. 1998, doi: 10.1016/S0024-3795(98)10032-0.</w:t>
      </w:r>
    </w:p>
    <w:p w14:paraId="42ECEFC0" w14:textId="77777777" w:rsidR="000162BE" w:rsidRPr="000162BE" w:rsidRDefault="000162BE" w:rsidP="000162BE">
      <w:pPr>
        <w:pStyle w:val="Bibliografa"/>
        <w:rPr>
          <w:rFonts w:ascii="Calibri" w:hAnsi="Calibri" w:cs="Calibri"/>
        </w:rPr>
      </w:pPr>
      <w:r w:rsidRPr="000162BE">
        <w:rPr>
          <w:rFonts w:ascii="Calibri" w:hAnsi="Calibri" w:cs="Calibri"/>
        </w:rPr>
        <w:t>[15]</w:t>
      </w:r>
      <w:r w:rsidRPr="000162BE">
        <w:rPr>
          <w:rFonts w:ascii="Calibri" w:hAnsi="Calibri" w:cs="Calibri"/>
        </w:rPr>
        <w:tab/>
        <w:t xml:space="preserve">V. Cevher, A. C. Gurbuz, J. H. McClellan, and R. Chellappa, “Compressive wireless arrays for bearing estimation,” in </w:t>
      </w:r>
      <w:r w:rsidRPr="000162BE">
        <w:rPr>
          <w:rFonts w:ascii="Calibri" w:hAnsi="Calibri" w:cs="Calibri"/>
          <w:i/>
          <w:iCs/>
        </w:rPr>
        <w:t>2008 IEEE International Conference on Acoustics, Speech and Signal Processing</w:t>
      </w:r>
      <w:r w:rsidRPr="000162BE">
        <w:rPr>
          <w:rFonts w:ascii="Calibri" w:hAnsi="Calibri" w:cs="Calibri"/>
        </w:rPr>
        <w:t>, Las Vegas, NV, USA, Mar. 2008, pp. 2497–2500. doi: 10.1109/ICASSP.2008.4518155.</w:t>
      </w:r>
    </w:p>
    <w:p w14:paraId="16B66FF8" w14:textId="77777777" w:rsidR="000162BE" w:rsidRPr="000162BE" w:rsidRDefault="000162BE" w:rsidP="000162BE">
      <w:pPr>
        <w:pStyle w:val="Bibliografa"/>
        <w:rPr>
          <w:rFonts w:ascii="Calibri" w:hAnsi="Calibri" w:cs="Calibri"/>
        </w:rPr>
      </w:pPr>
      <w:r w:rsidRPr="000162BE">
        <w:rPr>
          <w:rFonts w:ascii="Calibri" w:hAnsi="Calibri" w:cs="Calibri"/>
        </w:rPr>
        <w:t>[16]</w:t>
      </w:r>
      <w:r w:rsidRPr="000162BE">
        <w:rPr>
          <w:rFonts w:ascii="Calibri" w:hAnsi="Calibri" w:cs="Calibri"/>
        </w:rPr>
        <w:tab/>
        <w:t xml:space="preserve">C. Zheng, G. Li, H. Zhang, and X. Wang, “An approach of DOA estimation using noise subspace weighted &amp;#x2113;1 minimization,” in </w:t>
      </w:r>
      <w:r w:rsidRPr="000162BE">
        <w:rPr>
          <w:rFonts w:ascii="Calibri" w:hAnsi="Calibri" w:cs="Calibri"/>
          <w:i/>
          <w:iCs/>
        </w:rPr>
        <w:t>2011 IEEE International Conference on Acoustics, Speech and Signal Processing (ICASSP)</w:t>
      </w:r>
      <w:r w:rsidRPr="000162BE">
        <w:rPr>
          <w:rFonts w:ascii="Calibri" w:hAnsi="Calibri" w:cs="Calibri"/>
        </w:rPr>
        <w:t>, Prague, Czech Republic, May 2011, pp. 2856–2859. doi: 10.1109/ICASSP.2011.5947080.</w:t>
      </w:r>
    </w:p>
    <w:p w14:paraId="6FF2410D" w14:textId="77777777" w:rsidR="000162BE" w:rsidRPr="000162BE" w:rsidRDefault="000162BE" w:rsidP="000162BE">
      <w:pPr>
        <w:pStyle w:val="Bibliografa"/>
        <w:rPr>
          <w:rFonts w:ascii="Calibri" w:hAnsi="Calibri" w:cs="Calibri"/>
        </w:rPr>
      </w:pPr>
      <w:r w:rsidRPr="000162BE">
        <w:rPr>
          <w:rFonts w:ascii="Calibri" w:hAnsi="Calibri" w:cs="Calibri"/>
        </w:rPr>
        <w:t>[17]</w:t>
      </w:r>
      <w:r w:rsidRPr="000162BE">
        <w:rPr>
          <w:rFonts w:ascii="Calibri" w:hAnsi="Calibri" w:cs="Calibri"/>
        </w:rPr>
        <w:tab/>
        <w:t xml:space="preserve">J. Dai, D. Zhao, and X. Ji, “A Sparse Representation Method for DOA Estimation With Unknown Mutual Coupling,” </w:t>
      </w:r>
      <w:r w:rsidRPr="000162BE">
        <w:rPr>
          <w:rFonts w:ascii="Calibri" w:hAnsi="Calibri" w:cs="Calibri"/>
          <w:i/>
          <w:iCs/>
        </w:rPr>
        <w:t>IEEE Antennas Wirel. Propag. Lett.</w:t>
      </w:r>
      <w:r w:rsidRPr="000162BE">
        <w:rPr>
          <w:rFonts w:ascii="Calibri" w:hAnsi="Calibri" w:cs="Calibri"/>
        </w:rPr>
        <w:t>, vol. 11, pp. 1210–1213, 2012, doi: 10.1109/LAWP.2012.2223651.</w:t>
      </w:r>
    </w:p>
    <w:p w14:paraId="3BB68643" w14:textId="77777777" w:rsidR="000162BE" w:rsidRPr="000162BE" w:rsidRDefault="000162BE" w:rsidP="000162BE">
      <w:pPr>
        <w:pStyle w:val="Bibliografa"/>
        <w:rPr>
          <w:rFonts w:ascii="Calibri" w:hAnsi="Calibri" w:cs="Calibri"/>
        </w:rPr>
      </w:pPr>
      <w:r w:rsidRPr="000162BE">
        <w:rPr>
          <w:rFonts w:ascii="Calibri" w:hAnsi="Calibri" w:cs="Calibri"/>
        </w:rPr>
        <w:t>[18]</w:t>
      </w:r>
      <w:r w:rsidRPr="000162BE">
        <w:rPr>
          <w:rFonts w:ascii="Calibri" w:hAnsi="Calibri" w:cs="Calibri"/>
        </w:rPr>
        <w:tab/>
        <w:t xml:space="preserve">X. Zhang, T. Jiang, Y. Li, and Y. Zakharov, “A Novel Block Sparse Reconstruction Method for DOA Estimation With Unknown Mutual Coupling,” </w:t>
      </w:r>
      <w:r w:rsidRPr="000162BE">
        <w:rPr>
          <w:rFonts w:ascii="Calibri" w:hAnsi="Calibri" w:cs="Calibri"/>
          <w:i/>
          <w:iCs/>
        </w:rPr>
        <w:t>IEEE Commun. Lett.</w:t>
      </w:r>
      <w:r w:rsidRPr="000162BE">
        <w:rPr>
          <w:rFonts w:ascii="Calibri" w:hAnsi="Calibri" w:cs="Calibri"/>
        </w:rPr>
        <w:t>, vol. 23, no. 10, pp. 1845–1848, Oct. 2019, doi: 10.1109/LCOMM.2019.2929384.</w:t>
      </w:r>
    </w:p>
    <w:p w14:paraId="6449799A" w14:textId="77777777" w:rsidR="000162BE" w:rsidRPr="000162BE" w:rsidRDefault="000162BE" w:rsidP="000162BE">
      <w:pPr>
        <w:pStyle w:val="Bibliografa"/>
        <w:rPr>
          <w:rFonts w:ascii="Calibri" w:hAnsi="Calibri" w:cs="Calibri"/>
        </w:rPr>
      </w:pPr>
      <w:r w:rsidRPr="000162BE">
        <w:rPr>
          <w:rFonts w:ascii="Calibri" w:hAnsi="Calibri" w:cs="Calibri"/>
        </w:rPr>
        <w:t>[19]</w:t>
      </w:r>
      <w:r w:rsidRPr="000162BE">
        <w:rPr>
          <w:rFonts w:ascii="Calibri" w:hAnsi="Calibri" w:cs="Calibri"/>
        </w:rPr>
        <w:tab/>
        <w:t xml:space="preserve">H. Fu, S. Abeywickrama, C. Yuen, and M. Zhang, “A Robust Phase-Ambiguity-Immune DOA Estimation Scheme for Antenna Array,” </w:t>
      </w:r>
      <w:r w:rsidRPr="000162BE">
        <w:rPr>
          <w:rFonts w:ascii="Calibri" w:hAnsi="Calibri" w:cs="Calibri"/>
          <w:i/>
          <w:iCs/>
        </w:rPr>
        <w:t>IEEE Trans. Veh. Technol.</w:t>
      </w:r>
      <w:r w:rsidRPr="000162BE">
        <w:rPr>
          <w:rFonts w:ascii="Calibri" w:hAnsi="Calibri" w:cs="Calibri"/>
        </w:rPr>
        <w:t>, vol. 68, no. 7, pp. 6686–6696, Jul. 2019, doi: 10.1109/TVT.2019.2916171.</w:t>
      </w:r>
    </w:p>
    <w:p w14:paraId="71CAEACD" w14:textId="77777777" w:rsidR="000162BE" w:rsidRPr="000162BE" w:rsidRDefault="000162BE" w:rsidP="000162BE">
      <w:pPr>
        <w:pStyle w:val="Bibliografa"/>
        <w:rPr>
          <w:rFonts w:ascii="Calibri" w:hAnsi="Calibri" w:cs="Calibri"/>
        </w:rPr>
      </w:pPr>
      <w:r w:rsidRPr="000162BE">
        <w:rPr>
          <w:rFonts w:ascii="Calibri" w:hAnsi="Calibri" w:cs="Calibri"/>
        </w:rPr>
        <w:t>[20]</w:t>
      </w:r>
      <w:r w:rsidRPr="000162BE">
        <w:rPr>
          <w:rFonts w:ascii="Calibri" w:hAnsi="Calibri" w:cs="Calibri"/>
        </w:rPr>
        <w:tab/>
        <w:t xml:space="preserve">E. J. Candes, J. Romberg, and T. Tao, “Robust uncertainty principles: exact signal reconstruction from highly incomplete frequency information,” </w:t>
      </w:r>
      <w:r w:rsidRPr="000162BE">
        <w:rPr>
          <w:rFonts w:ascii="Calibri" w:hAnsi="Calibri" w:cs="Calibri"/>
          <w:i/>
          <w:iCs/>
        </w:rPr>
        <w:t>IEEE Trans. Inf. Theory</w:t>
      </w:r>
      <w:r w:rsidRPr="000162BE">
        <w:rPr>
          <w:rFonts w:ascii="Calibri" w:hAnsi="Calibri" w:cs="Calibri"/>
        </w:rPr>
        <w:t>, vol. 52, no. 2, pp. 489–509, Feb. 2006, doi: 10.1109/TIT.2005.862083.</w:t>
      </w:r>
    </w:p>
    <w:p w14:paraId="109E9CDB" w14:textId="77777777" w:rsidR="000162BE" w:rsidRPr="000162BE" w:rsidRDefault="000162BE" w:rsidP="000162BE">
      <w:pPr>
        <w:pStyle w:val="Bibliografa"/>
        <w:rPr>
          <w:rFonts w:ascii="Calibri" w:hAnsi="Calibri" w:cs="Calibri"/>
        </w:rPr>
      </w:pPr>
      <w:r w:rsidRPr="000162BE">
        <w:rPr>
          <w:rFonts w:ascii="Calibri" w:hAnsi="Calibri" w:cs="Calibri"/>
        </w:rPr>
        <w:t>[21]</w:t>
      </w:r>
      <w:r w:rsidRPr="000162BE">
        <w:rPr>
          <w:rFonts w:ascii="Calibri" w:hAnsi="Calibri" w:cs="Calibri"/>
        </w:rPr>
        <w:tab/>
        <w:t xml:space="preserve">Z. Liu, C. Zhang, and P. S. Yu, “Direction-of-Arrival Estimation Based on Deep Neural Networks With Robustness to Array Imperfections,” </w:t>
      </w:r>
      <w:r w:rsidRPr="000162BE">
        <w:rPr>
          <w:rFonts w:ascii="Calibri" w:hAnsi="Calibri" w:cs="Calibri"/>
          <w:i/>
          <w:iCs/>
        </w:rPr>
        <w:t>IEEE Trans. Antennas Propag.</w:t>
      </w:r>
      <w:r w:rsidRPr="000162BE">
        <w:rPr>
          <w:rFonts w:ascii="Calibri" w:hAnsi="Calibri" w:cs="Calibri"/>
        </w:rPr>
        <w:t>, vol. 66, no. 12, pp. 7315–7327, Dec. 2018, doi: 10.1109/TAP.2018.2874430.</w:t>
      </w:r>
    </w:p>
    <w:p w14:paraId="2FF44411" w14:textId="77777777" w:rsidR="000162BE" w:rsidRPr="000162BE" w:rsidRDefault="000162BE" w:rsidP="000162BE">
      <w:pPr>
        <w:pStyle w:val="Bibliografa"/>
        <w:rPr>
          <w:rFonts w:ascii="Calibri" w:hAnsi="Calibri" w:cs="Calibri"/>
        </w:rPr>
      </w:pPr>
      <w:r w:rsidRPr="000162BE">
        <w:rPr>
          <w:rFonts w:ascii="Calibri" w:hAnsi="Calibri" w:cs="Calibri"/>
        </w:rPr>
        <w:t>[22]</w:t>
      </w:r>
      <w:r w:rsidRPr="000162BE">
        <w:rPr>
          <w:rFonts w:ascii="Calibri" w:hAnsi="Calibri" w:cs="Calibri"/>
        </w:rPr>
        <w:tab/>
        <w:t xml:space="preserve">K. Terabayashi, R. Natsuaki, and A. Hirose, “Ultrawideband Direction-of-Arrival Estimation Using Complex-Valued Spatiotemporal Neural Networks,” </w:t>
      </w:r>
      <w:r w:rsidRPr="000162BE">
        <w:rPr>
          <w:rFonts w:ascii="Calibri" w:hAnsi="Calibri" w:cs="Calibri"/>
          <w:i/>
          <w:iCs/>
        </w:rPr>
        <w:t>IEEE Trans. Neural Netw. Learn. Syst.</w:t>
      </w:r>
      <w:r w:rsidRPr="000162BE">
        <w:rPr>
          <w:rFonts w:ascii="Calibri" w:hAnsi="Calibri" w:cs="Calibri"/>
        </w:rPr>
        <w:t>, vol. 25, no. 9, pp. 1727–1732, Sep. 2014, doi: 10.1109/TNNLS.2014.2313869.</w:t>
      </w:r>
    </w:p>
    <w:p w14:paraId="48E41718" w14:textId="77777777" w:rsidR="000162BE" w:rsidRPr="000162BE" w:rsidRDefault="000162BE" w:rsidP="000162BE">
      <w:pPr>
        <w:pStyle w:val="Bibliografa"/>
        <w:rPr>
          <w:rFonts w:ascii="Calibri" w:hAnsi="Calibri" w:cs="Calibri"/>
        </w:rPr>
      </w:pPr>
      <w:r w:rsidRPr="000162BE">
        <w:rPr>
          <w:rFonts w:ascii="Calibri" w:hAnsi="Calibri" w:cs="Calibri"/>
        </w:rPr>
        <w:t>[23]</w:t>
      </w:r>
      <w:r w:rsidRPr="000162BE">
        <w:rPr>
          <w:rFonts w:ascii="Calibri" w:hAnsi="Calibri" w:cs="Calibri"/>
        </w:rPr>
        <w:tab/>
        <w:t xml:space="preserve">X. Xiao, S. Zhao, X. Zhong, D. L. Jones, E. S. Chng, and H. Li, “A learning-based approach to direction of arrival estimation in noisy and reverberant environments,” in </w:t>
      </w:r>
      <w:r w:rsidRPr="000162BE">
        <w:rPr>
          <w:rFonts w:ascii="Calibri" w:hAnsi="Calibri" w:cs="Calibri"/>
          <w:i/>
          <w:iCs/>
        </w:rPr>
        <w:t>2015 IEEE International Conference on Acoustics, Speech and Signal Processing (ICASSP)</w:t>
      </w:r>
      <w:r w:rsidRPr="000162BE">
        <w:rPr>
          <w:rFonts w:ascii="Calibri" w:hAnsi="Calibri" w:cs="Calibri"/>
        </w:rPr>
        <w:t>, Apr. 2015, pp. 2814–2818. doi: 10.1109/ICASSP.2015.7178484.</w:t>
      </w:r>
    </w:p>
    <w:p w14:paraId="7156C22A" w14:textId="77777777" w:rsidR="000162BE" w:rsidRPr="000162BE" w:rsidRDefault="000162BE" w:rsidP="000162BE">
      <w:pPr>
        <w:pStyle w:val="Bibliografa"/>
        <w:rPr>
          <w:rFonts w:ascii="Calibri" w:hAnsi="Calibri" w:cs="Calibri"/>
        </w:rPr>
      </w:pPr>
      <w:r w:rsidRPr="000162BE">
        <w:rPr>
          <w:rFonts w:ascii="Calibri" w:hAnsi="Calibri" w:cs="Calibri"/>
        </w:rPr>
        <w:t>[24]</w:t>
      </w:r>
      <w:r w:rsidRPr="000162BE">
        <w:rPr>
          <w:rFonts w:ascii="Calibri" w:hAnsi="Calibri" w:cs="Calibri"/>
        </w:rPr>
        <w:tab/>
        <w:t xml:space="preserve">Y. Kase, T. Nishimura, T. Ohgane, Y. Ogawa, D. Kitayama, and Y. Kishiyama, “DOA Estimation of Two Targets with Deep Learning,” in </w:t>
      </w:r>
      <w:r w:rsidRPr="000162BE">
        <w:rPr>
          <w:rFonts w:ascii="Calibri" w:hAnsi="Calibri" w:cs="Calibri"/>
          <w:i/>
          <w:iCs/>
        </w:rPr>
        <w:t>2018 15th Workshop on Positioning, Navigation and Communications (WPNC)</w:t>
      </w:r>
      <w:r w:rsidRPr="000162BE">
        <w:rPr>
          <w:rFonts w:ascii="Calibri" w:hAnsi="Calibri" w:cs="Calibri"/>
        </w:rPr>
        <w:t>, Oct. 2018, pp. 1–5. doi: 10.1109/WPNC.2018.8555814.</w:t>
      </w:r>
    </w:p>
    <w:p w14:paraId="2863CC48" w14:textId="77777777" w:rsidR="000162BE" w:rsidRPr="000162BE" w:rsidRDefault="000162BE" w:rsidP="000162BE">
      <w:pPr>
        <w:pStyle w:val="Bibliografa"/>
        <w:rPr>
          <w:rFonts w:ascii="Calibri" w:hAnsi="Calibri" w:cs="Calibri"/>
        </w:rPr>
      </w:pPr>
      <w:r w:rsidRPr="000162BE">
        <w:rPr>
          <w:rFonts w:ascii="Calibri" w:hAnsi="Calibri" w:cs="Calibri"/>
        </w:rPr>
        <w:t>[25]</w:t>
      </w:r>
      <w:r w:rsidRPr="000162BE">
        <w:rPr>
          <w:rFonts w:ascii="Calibri" w:hAnsi="Calibri" w:cs="Calibri"/>
        </w:rPr>
        <w:tab/>
        <w:t xml:space="preserve">A. Barthelme and W. Utschick, “A Machine Learning Approach to DoA Estimation and Model Order Selection for Antenna Arrays with Subarray Sampling,” </w:t>
      </w:r>
      <w:r w:rsidRPr="000162BE">
        <w:rPr>
          <w:rFonts w:ascii="Calibri" w:hAnsi="Calibri" w:cs="Calibri"/>
          <w:i/>
          <w:iCs/>
        </w:rPr>
        <w:t>ArXiv200912858 Eess</w:t>
      </w:r>
      <w:r w:rsidRPr="000162BE">
        <w:rPr>
          <w:rFonts w:ascii="Calibri" w:hAnsi="Calibri" w:cs="Calibri"/>
        </w:rPr>
        <w:t>, Sep. 2020, Accessed: Jan. 26, 2021. [Online]. Available: http://arxiv.org/abs/2009.12858</w:t>
      </w:r>
    </w:p>
    <w:p w14:paraId="17A0A5EC" w14:textId="77777777" w:rsidR="000162BE" w:rsidRPr="000162BE" w:rsidRDefault="000162BE" w:rsidP="000162BE">
      <w:pPr>
        <w:pStyle w:val="Bibliografa"/>
        <w:rPr>
          <w:rFonts w:ascii="Calibri" w:hAnsi="Calibri" w:cs="Calibri"/>
        </w:rPr>
      </w:pPr>
      <w:r w:rsidRPr="000162BE">
        <w:rPr>
          <w:rFonts w:ascii="Calibri" w:hAnsi="Calibri" w:cs="Calibri"/>
        </w:rPr>
        <w:lastRenderedPageBreak/>
        <w:t>[26]</w:t>
      </w:r>
      <w:r w:rsidRPr="000162BE">
        <w:rPr>
          <w:rFonts w:ascii="Calibri" w:hAnsi="Calibri" w:cs="Calibri"/>
        </w:rPr>
        <w:tab/>
        <w:t xml:space="preserve">Y. Guo, Z. Zhang, Y. Huang, and P. Zhang, “DOA Estimation Method Based on Cascaded Neural Network for Two Closely Spaced Sources,” </w:t>
      </w:r>
      <w:r w:rsidRPr="000162BE">
        <w:rPr>
          <w:rFonts w:ascii="Calibri" w:hAnsi="Calibri" w:cs="Calibri"/>
          <w:i/>
          <w:iCs/>
        </w:rPr>
        <w:t>IEEE Signal Process. Lett.</w:t>
      </w:r>
      <w:r w:rsidRPr="000162BE">
        <w:rPr>
          <w:rFonts w:ascii="Calibri" w:hAnsi="Calibri" w:cs="Calibri"/>
        </w:rPr>
        <w:t>, vol. 27, pp. 570–574, 2020, doi: 10.1109/LSP.2020.2984914.</w:t>
      </w:r>
    </w:p>
    <w:p w14:paraId="090A1851" w14:textId="77777777" w:rsidR="000162BE" w:rsidRPr="000162BE" w:rsidRDefault="000162BE" w:rsidP="000162BE">
      <w:pPr>
        <w:pStyle w:val="Bibliografa"/>
        <w:rPr>
          <w:rFonts w:ascii="Calibri" w:hAnsi="Calibri" w:cs="Calibri"/>
        </w:rPr>
      </w:pPr>
      <w:r w:rsidRPr="000162BE">
        <w:rPr>
          <w:rFonts w:ascii="Calibri" w:hAnsi="Calibri" w:cs="Calibri"/>
        </w:rPr>
        <w:t>[27]</w:t>
      </w:r>
      <w:r w:rsidRPr="000162BE">
        <w:rPr>
          <w:rFonts w:ascii="Calibri" w:hAnsi="Calibri" w:cs="Calibri"/>
        </w:rPr>
        <w:tab/>
        <w:t xml:space="preserve">H. Huang, J. Yang, H. Huang, Y. Song, and G. Gui, “Deep Learning for Super-Resolution Channel Estimation and DOA Estimation Based Massive MIMO System,” </w:t>
      </w:r>
      <w:r w:rsidRPr="000162BE">
        <w:rPr>
          <w:rFonts w:ascii="Calibri" w:hAnsi="Calibri" w:cs="Calibri"/>
          <w:i/>
          <w:iCs/>
        </w:rPr>
        <w:t>IEEE Trans. Veh. Technol.</w:t>
      </w:r>
      <w:r w:rsidRPr="000162BE">
        <w:rPr>
          <w:rFonts w:ascii="Calibri" w:hAnsi="Calibri" w:cs="Calibri"/>
        </w:rPr>
        <w:t>, vol. 67, no. 9, pp. 8549–8560, Sep. 2018, doi: 10.1109/TVT.2018.2851783.</w:t>
      </w:r>
    </w:p>
    <w:p w14:paraId="63539D23" w14:textId="77777777" w:rsidR="000162BE" w:rsidRPr="000162BE" w:rsidRDefault="000162BE" w:rsidP="000162BE">
      <w:pPr>
        <w:pStyle w:val="Bibliografa"/>
        <w:rPr>
          <w:rFonts w:ascii="Calibri" w:hAnsi="Calibri" w:cs="Calibri"/>
        </w:rPr>
      </w:pPr>
      <w:r w:rsidRPr="000162BE">
        <w:rPr>
          <w:rFonts w:ascii="Calibri" w:hAnsi="Calibri" w:cs="Calibri"/>
        </w:rPr>
        <w:t>[28]</w:t>
      </w:r>
      <w:r w:rsidRPr="000162BE">
        <w:rPr>
          <w:rFonts w:ascii="Calibri" w:hAnsi="Calibri" w:cs="Calibri"/>
        </w:rPr>
        <w:tab/>
        <w:t xml:space="preserve">S. Abeywickrama, L. Jayasinghe, H. Fu, S. Nissanka, and C. Yuen, “RF-based Direction Finding of UAVs Using DNN,” in </w:t>
      </w:r>
      <w:r w:rsidRPr="000162BE">
        <w:rPr>
          <w:rFonts w:ascii="Calibri" w:hAnsi="Calibri" w:cs="Calibri"/>
          <w:i/>
          <w:iCs/>
        </w:rPr>
        <w:t>2018 IEEE International Conference on Communication Systems (ICCS)</w:t>
      </w:r>
      <w:r w:rsidRPr="000162BE">
        <w:rPr>
          <w:rFonts w:ascii="Calibri" w:hAnsi="Calibri" w:cs="Calibri"/>
        </w:rPr>
        <w:t>, Chengdu, China, Dec. 2018, pp. 157–161. doi: 10.1109/ICCS.2018.8689177.</w:t>
      </w:r>
    </w:p>
    <w:p w14:paraId="19C02D05" w14:textId="77777777" w:rsidR="000162BE" w:rsidRPr="000162BE" w:rsidRDefault="000162BE" w:rsidP="000162BE">
      <w:pPr>
        <w:pStyle w:val="Bibliografa"/>
        <w:rPr>
          <w:rFonts w:ascii="Calibri" w:hAnsi="Calibri" w:cs="Calibri"/>
        </w:rPr>
      </w:pPr>
      <w:r w:rsidRPr="000162BE">
        <w:rPr>
          <w:rFonts w:ascii="Calibri" w:hAnsi="Calibri" w:cs="Calibri"/>
        </w:rPr>
        <w:t>[29]</w:t>
      </w:r>
      <w:r w:rsidRPr="000162BE">
        <w:rPr>
          <w:rFonts w:ascii="Calibri" w:hAnsi="Calibri" w:cs="Calibri"/>
        </w:rPr>
        <w:tab/>
        <w:t xml:space="preserve">M. Pastorino and A. Randazzo, “A smart antenna system for direction of arrival estimation based on a support vector regression,” </w:t>
      </w:r>
      <w:r w:rsidRPr="000162BE">
        <w:rPr>
          <w:rFonts w:ascii="Calibri" w:hAnsi="Calibri" w:cs="Calibri"/>
          <w:i/>
          <w:iCs/>
        </w:rPr>
        <w:t>IEEE Trans. Antennas Propag.</w:t>
      </w:r>
      <w:r w:rsidRPr="000162BE">
        <w:rPr>
          <w:rFonts w:ascii="Calibri" w:hAnsi="Calibri" w:cs="Calibri"/>
        </w:rPr>
        <w:t>, vol. 53, no. 7, pp. 2161–2168, Jul. 2005, doi: 10.1109/TAP.2005.850735.</w:t>
      </w:r>
    </w:p>
    <w:p w14:paraId="7C8BE278" w14:textId="77777777" w:rsidR="000162BE" w:rsidRPr="000162BE" w:rsidRDefault="000162BE" w:rsidP="000162BE">
      <w:pPr>
        <w:pStyle w:val="Bibliografa"/>
        <w:rPr>
          <w:rFonts w:ascii="Calibri" w:hAnsi="Calibri" w:cs="Calibri"/>
        </w:rPr>
      </w:pPr>
      <w:r w:rsidRPr="000162BE">
        <w:rPr>
          <w:rFonts w:ascii="Calibri" w:hAnsi="Calibri" w:cs="Calibri"/>
        </w:rPr>
        <w:t>[30]</w:t>
      </w:r>
      <w:r w:rsidRPr="000162BE">
        <w:rPr>
          <w:rFonts w:ascii="Calibri" w:hAnsi="Calibri" w:cs="Calibri"/>
        </w:rPr>
        <w:tab/>
        <w:t xml:space="preserve">A. Randazzo, M. A. Abou-Khousa, M. Pastorino, and R. Zoughi, “Direction of Arrival Estimation Based on Support Vector Regression: Experimental Validation and Comparison With MUSIC,” </w:t>
      </w:r>
      <w:r w:rsidRPr="000162BE">
        <w:rPr>
          <w:rFonts w:ascii="Calibri" w:hAnsi="Calibri" w:cs="Calibri"/>
          <w:i/>
          <w:iCs/>
        </w:rPr>
        <w:t>IEEE Antennas Wirel. Propag. Lett.</w:t>
      </w:r>
      <w:r w:rsidRPr="000162BE">
        <w:rPr>
          <w:rFonts w:ascii="Calibri" w:hAnsi="Calibri" w:cs="Calibri"/>
        </w:rPr>
        <w:t>, vol. 6, pp. 379–382, 2007, doi: 10.1109/LAWP.2007.903491.</w:t>
      </w:r>
    </w:p>
    <w:p w14:paraId="1D7C04A4" w14:textId="77777777" w:rsidR="000162BE" w:rsidRPr="000162BE" w:rsidRDefault="000162BE" w:rsidP="000162BE">
      <w:pPr>
        <w:pStyle w:val="Bibliografa"/>
        <w:rPr>
          <w:rFonts w:ascii="Calibri" w:hAnsi="Calibri" w:cs="Calibri"/>
        </w:rPr>
      </w:pPr>
      <w:r w:rsidRPr="000162BE">
        <w:rPr>
          <w:rFonts w:ascii="Calibri" w:hAnsi="Calibri" w:cs="Calibri"/>
        </w:rPr>
        <w:t>[31]</w:t>
      </w:r>
      <w:r w:rsidRPr="000162BE">
        <w:rPr>
          <w:rFonts w:ascii="Calibri" w:hAnsi="Calibri" w:cs="Calibri"/>
        </w:rPr>
        <w:tab/>
        <w:t xml:space="preserve">M. Donelli, F. Viani, P. Rocca, and A. Massa, “An Innovative Multiresolution Approach for DOA Estimation Based on a Support Vector Classification,” </w:t>
      </w:r>
      <w:r w:rsidRPr="000162BE">
        <w:rPr>
          <w:rFonts w:ascii="Calibri" w:hAnsi="Calibri" w:cs="Calibri"/>
          <w:i/>
          <w:iCs/>
        </w:rPr>
        <w:t>IEEE Trans. Antennas Propag.</w:t>
      </w:r>
      <w:r w:rsidRPr="000162BE">
        <w:rPr>
          <w:rFonts w:ascii="Calibri" w:hAnsi="Calibri" w:cs="Calibri"/>
        </w:rPr>
        <w:t>, vol. 57, no. 8, pp. 2279–2292, Aug. 2009, doi: 10.1109/TAP.2009.2024485.</w:t>
      </w:r>
    </w:p>
    <w:p w14:paraId="39CAC28C" w14:textId="77777777" w:rsidR="000162BE" w:rsidRPr="000162BE" w:rsidRDefault="000162BE" w:rsidP="000162BE">
      <w:pPr>
        <w:pStyle w:val="Bibliografa"/>
        <w:rPr>
          <w:rFonts w:ascii="Calibri" w:hAnsi="Calibri" w:cs="Calibri"/>
        </w:rPr>
      </w:pPr>
      <w:r w:rsidRPr="000162BE">
        <w:rPr>
          <w:rFonts w:ascii="Calibri" w:hAnsi="Calibri" w:cs="Calibri"/>
        </w:rPr>
        <w:t>[32]</w:t>
      </w:r>
      <w:r w:rsidRPr="000162BE">
        <w:rPr>
          <w:rFonts w:ascii="Calibri" w:hAnsi="Calibri" w:cs="Calibri"/>
        </w:rPr>
        <w:tab/>
        <w:t xml:space="preserve">J. Pan, Y. Wang, C. Le Bastard, and T. Wang, “DOA Finding with Support Vector Regression Based Forward–Backward Linear Prediction,” </w:t>
      </w:r>
      <w:r w:rsidRPr="000162BE">
        <w:rPr>
          <w:rFonts w:ascii="Calibri" w:hAnsi="Calibri" w:cs="Calibri"/>
          <w:i/>
          <w:iCs/>
        </w:rPr>
        <w:t>Sensors</w:t>
      </w:r>
      <w:r w:rsidRPr="000162BE">
        <w:rPr>
          <w:rFonts w:ascii="Calibri" w:hAnsi="Calibri" w:cs="Calibri"/>
        </w:rPr>
        <w:t>, vol. 17, no. 6, Art. no. 6, Jun. 2017, doi: 10.3390/s17061225.</w:t>
      </w:r>
    </w:p>
    <w:p w14:paraId="32964CD4" w14:textId="77777777" w:rsidR="000162BE" w:rsidRPr="000162BE" w:rsidRDefault="000162BE" w:rsidP="000162BE">
      <w:pPr>
        <w:pStyle w:val="Bibliografa"/>
        <w:rPr>
          <w:rFonts w:ascii="Calibri" w:hAnsi="Calibri" w:cs="Calibri"/>
        </w:rPr>
      </w:pPr>
      <w:r w:rsidRPr="000162BE">
        <w:rPr>
          <w:rFonts w:ascii="Calibri" w:hAnsi="Calibri" w:cs="Calibri"/>
        </w:rPr>
        <w:t>[33]</w:t>
      </w:r>
      <w:r w:rsidRPr="000162BE">
        <w:rPr>
          <w:rFonts w:ascii="Calibri" w:hAnsi="Calibri" w:cs="Calibri"/>
        </w:rPr>
        <w:tab/>
        <w:t xml:space="preserve">Z.-T. Huang, L.-L. Wu, and Z.-M. Liu, “Toward wide-frequency-range direction finding with support vector regression,” </w:t>
      </w:r>
      <w:r w:rsidRPr="000162BE">
        <w:rPr>
          <w:rFonts w:ascii="Calibri" w:hAnsi="Calibri" w:cs="Calibri"/>
          <w:i/>
          <w:iCs/>
        </w:rPr>
        <w:t>IEEE Commun. Lett.</w:t>
      </w:r>
      <w:r w:rsidRPr="000162BE">
        <w:rPr>
          <w:rFonts w:ascii="Calibri" w:hAnsi="Calibri" w:cs="Calibri"/>
        </w:rPr>
        <w:t>, vol. 23, no. 6, pp. 1029–1032, 2019.</w:t>
      </w:r>
    </w:p>
    <w:p w14:paraId="4B0E1DEF" w14:textId="77777777" w:rsidR="000162BE" w:rsidRPr="000162BE" w:rsidRDefault="000162BE" w:rsidP="000162BE">
      <w:pPr>
        <w:pStyle w:val="Bibliografa"/>
        <w:rPr>
          <w:rFonts w:ascii="Calibri" w:hAnsi="Calibri" w:cs="Calibri"/>
        </w:rPr>
      </w:pPr>
      <w:r w:rsidRPr="000162BE">
        <w:rPr>
          <w:rFonts w:ascii="Calibri" w:hAnsi="Calibri" w:cs="Calibri"/>
        </w:rPr>
        <w:t>[34]</w:t>
      </w:r>
      <w:r w:rsidRPr="000162BE">
        <w:rPr>
          <w:rFonts w:ascii="Calibri" w:hAnsi="Calibri" w:cs="Calibri"/>
        </w:rPr>
        <w:tab/>
        <w:t xml:space="preserve">L.-L. Wu and Z.-T. Huang, “Coherent SVR Learning for Wideband Direction-of-Arrival Estimation,” </w:t>
      </w:r>
      <w:r w:rsidRPr="000162BE">
        <w:rPr>
          <w:rFonts w:ascii="Calibri" w:hAnsi="Calibri" w:cs="Calibri"/>
          <w:i/>
          <w:iCs/>
        </w:rPr>
        <w:t>IEEE Signal Process. Lett.</w:t>
      </w:r>
      <w:r w:rsidRPr="000162BE">
        <w:rPr>
          <w:rFonts w:ascii="Calibri" w:hAnsi="Calibri" w:cs="Calibri"/>
        </w:rPr>
        <w:t>, vol. 26, no. 4, pp. 642–646, Apr. 2019, doi: 10.1109/LSP.2019.2901641.</w:t>
      </w:r>
    </w:p>
    <w:p w14:paraId="779F2726" w14:textId="77777777" w:rsidR="000162BE" w:rsidRPr="000162BE" w:rsidRDefault="000162BE" w:rsidP="000162BE">
      <w:pPr>
        <w:pStyle w:val="Bibliografa"/>
        <w:rPr>
          <w:rFonts w:ascii="Calibri" w:hAnsi="Calibri" w:cs="Calibri"/>
        </w:rPr>
      </w:pPr>
      <w:r w:rsidRPr="000162BE">
        <w:rPr>
          <w:rFonts w:ascii="Calibri" w:hAnsi="Calibri" w:cs="Calibri"/>
        </w:rPr>
        <w:t>[35]</w:t>
      </w:r>
      <w:r w:rsidRPr="000162BE">
        <w:rPr>
          <w:rFonts w:ascii="Calibri" w:hAnsi="Calibri" w:cs="Calibri"/>
        </w:rPr>
        <w:tab/>
        <w:t xml:space="preserve">M.-Y. You, A.-N. Lu, Y.-X. Ye, K. Huang, and B. Jiang, “A Review on Machine Learning-Based Radio Direction Finding,” </w:t>
      </w:r>
      <w:r w:rsidRPr="000162BE">
        <w:rPr>
          <w:rFonts w:ascii="Calibri" w:hAnsi="Calibri" w:cs="Calibri"/>
          <w:i/>
          <w:iCs/>
        </w:rPr>
        <w:t>Math. Probl. Eng.</w:t>
      </w:r>
      <w:r w:rsidRPr="000162BE">
        <w:rPr>
          <w:rFonts w:ascii="Calibri" w:hAnsi="Calibri" w:cs="Calibri"/>
        </w:rPr>
        <w:t>, vol. 2020, pp. 1–9, Aug. 2020, doi: 10.1155/2020/8345413.</w:t>
      </w:r>
    </w:p>
    <w:p w14:paraId="2FADC807" w14:textId="77777777" w:rsidR="000162BE" w:rsidRPr="000162BE" w:rsidRDefault="000162BE" w:rsidP="000162BE">
      <w:pPr>
        <w:pStyle w:val="Bibliografa"/>
        <w:rPr>
          <w:rFonts w:ascii="Calibri" w:hAnsi="Calibri" w:cs="Calibri"/>
        </w:rPr>
      </w:pPr>
      <w:r w:rsidRPr="000162BE">
        <w:rPr>
          <w:rFonts w:ascii="Calibri" w:hAnsi="Calibri" w:cs="Calibri"/>
        </w:rPr>
        <w:t>[36]</w:t>
      </w:r>
      <w:r w:rsidRPr="000162BE">
        <w:rPr>
          <w:rFonts w:ascii="Calibri" w:hAnsi="Calibri" w:cs="Calibri"/>
        </w:rPr>
        <w:tab/>
        <w:t>“scikit-learn: machine learning in Python — scikit-learn 0.24.2 documentation.” https://scikit-learn.org/stable/ (accessed May 12, 2021).</w:t>
      </w:r>
    </w:p>
    <w:p w14:paraId="38DF8BAF" w14:textId="77777777" w:rsidR="000162BE" w:rsidRPr="000162BE" w:rsidRDefault="000162BE" w:rsidP="000162BE">
      <w:pPr>
        <w:pStyle w:val="Bibliografa"/>
        <w:rPr>
          <w:rFonts w:ascii="Calibri" w:hAnsi="Calibri" w:cs="Calibri"/>
        </w:rPr>
      </w:pPr>
      <w:r w:rsidRPr="000162BE">
        <w:rPr>
          <w:rFonts w:ascii="Calibri" w:hAnsi="Calibri" w:cs="Calibri"/>
        </w:rPr>
        <w:t>[37]</w:t>
      </w:r>
      <w:r w:rsidRPr="000162BE">
        <w:rPr>
          <w:rFonts w:ascii="Calibri" w:hAnsi="Calibri" w:cs="Calibri"/>
        </w:rPr>
        <w:tab/>
        <w:t>“1.4. Support Vector Machines — scikit-learn 0.24.2 documentation.” https://scikit-learn.org/stable/modules/svm.html (accessed May 12, 2021).</w:t>
      </w:r>
    </w:p>
    <w:p w14:paraId="72FE9BED" w14:textId="77777777" w:rsidR="000162BE" w:rsidRPr="000162BE" w:rsidRDefault="000162BE" w:rsidP="000162BE">
      <w:pPr>
        <w:pStyle w:val="Bibliografa"/>
        <w:rPr>
          <w:rFonts w:ascii="Calibri" w:hAnsi="Calibri" w:cs="Calibri"/>
        </w:rPr>
      </w:pPr>
      <w:r w:rsidRPr="000162BE">
        <w:rPr>
          <w:rFonts w:ascii="Calibri" w:hAnsi="Calibri" w:cs="Calibri"/>
        </w:rPr>
        <w:t>[38]</w:t>
      </w:r>
      <w:r w:rsidRPr="000162BE">
        <w:rPr>
          <w:rFonts w:ascii="Calibri" w:hAnsi="Calibri" w:cs="Calibri"/>
        </w:rPr>
        <w:tab/>
        <w:t xml:space="preserve">J. Stuart, “Russell &amp; Peter Norvig: Artificial Intelligence: A Modern Approach,” </w:t>
      </w:r>
      <w:r w:rsidRPr="000162BE">
        <w:rPr>
          <w:rFonts w:ascii="Calibri" w:hAnsi="Calibri" w:cs="Calibri"/>
          <w:i/>
          <w:iCs/>
        </w:rPr>
        <w:t>Prentice-Hall</w:t>
      </w:r>
      <w:r w:rsidRPr="000162BE">
        <w:rPr>
          <w:rFonts w:ascii="Calibri" w:hAnsi="Calibri" w:cs="Calibri"/>
        </w:rPr>
        <w:t>, 2003.</w:t>
      </w:r>
    </w:p>
    <w:p w14:paraId="2CB0CDC2" w14:textId="77777777" w:rsidR="000162BE" w:rsidRPr="000162BE" w:rsidRDefault="000162BE" w:rsidP="000162BE">
      <w:pPr>
        <w:pStyle w:val="Bibliografa"/>
        <w:rPr>
          <w:rFonts w:ascii="Calibri" w:hAnsi="Calibri" w:cs="Calibri"/>
        </w:rPr>
      </w:pPr>
      <w:r w:rsidRPr="000162BE">
        <w:rPr>
          <w:rFonts w:ascii="Calibri" w:hAnsi="Calibri" w:cs="Calibri"/>
        </w:rPr>
        <w:t>[39]</w:t>
      </w:r>
      <w:r w:rsidRPr="000162BE">
        <w:rPr>
          <w:rFonts w:ascii="Calibri" w:hAnsi="Calibri" w:cs="Calibri"/>
        </w:rPr>
        <w:tab/>
        <w:t>“1.10. Decision Trees — scikit-learn 0.24.1 documentation.” https://scikit-learn.org/stable/modules/tree.html (accessed Mar. 23, 2021).</w:t>
      </w:r>
    </w:p>
    <w:p w14:paraId="15D24C4B" w14:textId="77777777" w:rsidR="000162BE" w:rsidRPr="000162BE" w:rsidRDefault="000162BE" w:rsidP="000162BE">
      <w:pPr>
        <w:pStyle w:val="Bibliografa"/>
        <w:rPr>
          <w:rFonts w:ascii="Calibri" w:hAnsi="Calibri" w:cs="Calibri"/>
        </w:rPr>
      </w:pPr>
      <w:r w:rsidRPr="000162BE">
        <w:rPr>
          <w:rFonts w:ascii="Calibri" w:hAnsi="Calibri" w:cs="Calibri"/>
        </w:rPr>
        <w:lastRenderedPageBreak/>
        <w:t>[40]</w:t>
      </w:r>
      <w:r w:rsidRPr="000162BE">
        <w:rPr>
          <w:rFonts w:ascii="Calibri" w:hAnsi="Calibri" w:cs="Calibri"/>
        </w:rPr>
        <w:tab/>
        <w:t>“sklearn.tree.ExtraTreeClassifier — scikit-learn 0.24.2 documentation.” https://scikit-learn.org/stable/modules/generated/sklearn.tree.ExtraTreeClassifier.html#sklearn.tree.ExtraTreeClassifier (accessed May 24, 2021).</w:t>
      </w:r>
    </w:p>
    <w:p w14:paraId="3FC5914B" w14:textId="77777777" w:rsidR="000162BE" w:rsidRPr="000162BE" w:rsidRDefault="000162BE" w:rsidP="000162BE">
      <w:pPr>
        <w:pStyle w:val="Bibliografa"/>
        <w:rPr>
          <w:rFonts w:ascii="Calibri" w:hAnsi="Calibri" w:cs="Calibri"/>
        </w:rPr>
      </w:pPr>
      <w:r w:rsidRPr="000162BE">
        <w:rPr>
          <w:rFonts w:ascii="Calibri" w:hAnsi="Calibri" w:cs="Calibri"/>
        </w:rPr>
        <w:t>[41]</w:t>
      </w:r>
      <w:r w:rsidRPr="000162BE">
        <w:rPr>
          <w:rFonts w:ascii="Calibri" w:hAnsi="Calibri" w:cs="Calibri"/>
        </w:rPr>
        <w:tab/>
        <w:t>“sklearn.ensemble.BaggingClassifier — scikit-learn 0.24.1 documentation.” https://scikit-learn.org/stable/modules/generated/sklearn.ensemble.BaggingClassifier.html (accessed Mar. 23, 2021).</w:t>
      </w:r>
    </w:p>
    <w:p w14:paraId="1963BEFE" w14:textId="77777777" w:rsidR="000162BE" w:rsidRPr="000162BE" w:rsidRDefault="000162BE" w:rsidP="000162BE">
      <w:pPr>
        <w:pStyle w:val="Bibliografa"/>
        <w:rPr>
          <w:rFonts w:ascii="Calibri" w:hAnsi="Calibri" w:cs="Calibri"/>
        </w:rPr>
      </w:pPr>
      <w:r w:rsidRPr="000162BE">
        <w:rPr>
          <w:rFonts w:ascii="Calibri" w:hAnsi="Calibri" w:cs="Calibri"/>
        </w:rPr>
        <w:t>[42]</w:t>
      </w:r>
      <w:r w:rsidRPr="000162BE">
        <w:rPr>
          <w:rFonts w:ascii="Calibri" w:hAnsi="Calibri" w:cs="Calibri"/>
        </w:rPr>
        <w:tab/>
        <w:t>“sklearn.model_selection.GridSearchCV — scikit-learn 0.24.2 documentation.” https://scikit-learn.org/stable/modules/generated/sklearn.model_selection.GridSearchCV.html (accessed May 29, 2021).</w:t>
      </w:r>
    </w:p>
    <w:p w14:paraId="3CBB4623" w14:textId="4482DFBC" w:rsidR="00F5335C" w:rsidRDefault="00F5335C" w:rsidP="004167D5">
      <w:pPr>
        <w:rPr>
          <w:rFonts w:eastAsiaTheme="minorEastAsia"/>
        </w:rPr>
      </w:pPr>
      <w:r>
        <w:rPr>
          <w:rFonts w:eastAsiaTheme="minorEastAsia"/>
        </w:rPr>
        <w:fldChar w:fldCharType="end"/>
      </w:r>
    </w:p>
    <w:p w14:paraId="777E729F" w14:textId="77777777" w:rsidR="00F5335C" w:rsidRPr="002C2C63" w:rsidRDefault="00F5335C" w:rsidP="004167D5"/>
    <w:sectPr w:rsidR="00F5335C" w:rsidRPr="002C2C63" w:rsidSect="00577E11">
      <w:pgSz w:w="12240" w:h="15840"/>
      <w:pgMar w:top="1985"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Usuario de Windows" w:date="2021-01-02T19:04:00Z" w:initials="UdW">
    <w:p w14:paraId="4BEE9FA7" w14:textId="48167B83" w:rsidR="00240F7B" w:rsidRDefault="00240F7B" w:rsidP="00D14F6B">
      <w:pPr>
        <w:pStyle w:val="Textocomentario"/>
      </w:pPr>
      <w:r>
        <w:rPr>
          <w:rStyle w:val="Refdecomentario"/>
        </w:rPr>
        <w:annotationRef/>
      </w:r>
      <w:r>
        <w:t>It is known that the actual implementation of the subspace based algorithms such as MUSIC is based on the sample co variance matrix (2) that is formulated from the received data. To make accurate, a large number of data snapshots are required. Similarly, in order to make the proposed scheme that is based on operate, it is necessary to collect sufficiently large number of data samples.</w:t>
      </w:r>
    </w:p>
    <w:p w14:paraId="218D3A2A" w14:textId="1187194E" w:rsidR="00240F7B" w:rsidRDefault="00240F7B" w:rsidP="00D14F6B">
      <w:pPr>
        <w:pStyle w:val="Textocomentario"/>
      </w:pPr>
    </w:p>
    <w:p w14:paraId="4CF0F92C" w14:textId="77777777" w:rsidR="00240F7B" w:rsidRDefault="00240F7B" w:rsidP="00300CBB">
      <w:pPr>
        <w:pStyle w:val="Textocomentario"/>
      </w:pPr>
      <w:r>
        <w:t>Subspace methods such as multiple signal classification (MUSIC) [3] and estimation</w:t>
      </w:r>
    </w:p>
    <w:p w14:paraId="5393D8F6" w14:textId="77777777" w:rsidR="00240F7B" w:rsidRDefault="00240F7B" w:rsidP="00300CBB">
      <w:pPr>
        <w:pStyle w:val="Textocomentario"/>
      </w:pPr>
      <w:r>
        <w:t xml:space="preserve">of signal parameters via rational invariance technique (ESPRIT) [4] are popular because of </w:t>
      </w:r>
      <w:proofErr w:type="gramStart"/>
      <w:r>
        <w:t>their</w:t>
      </w:r>
      <w:proofErr w:type="gramEnd"/>
    </w:p>
    <w:p w14:paraId="69F7363F" w14:textId="77777777" w:rsidR="00240F7B" w:rsidRDefault="00240F7B" w:rsidP="00300CBB">
      <w:pPr>
        <w:pStyle w:val="Textocomentario"/>
      </w:pPr>
      <w:r>
        <w:t>asymptotic infinite resolution and unbiased estimation performance. Apart from the successful</w:t>
      </w:r>
    </w:p>
    <w:p w14:paraId="4BE909C5" w14:textId="77777777" w:rsidR="00240F7B" w:rsidRDefault="00240F7B" w:rsidP="00300CBB">
      <w:pPr>
        <w:pStyle w:val="Textocomentario"/>
      </w:pPr>
      <w:r>
        <w:t>applications in DOA finding, they are also very attractive in time-reversal imaging [5–7]. However,</w:t>
      </w:r>
    </w:p>
    <w:p w14:paraId="4628A036" w14:textId="1577F040" w:rsidR="00240F7B" w:rsidRDefault="00240F7B" w:rsidP="00300CBB">
      <w:pPr>
        <w:pStyle w:val="Textocomentario"/>
      </w:pPr>
      <w:r>
        <w:t xml:space="preserve">subspace methods require the </w:t>
      </w:r>
      <w:proofErr w:type="spellStart"/>
      <w:r>
        <w:t>eigen</w:t>
      </w:r>
      <w:proofErr w:type="spellEnd"/>
      <w:r>
        <w:t xml:space="preserve"> decomposition of the covariance matrix of the received signal</w:t>
      </w:r>
    </w:p>
    <w:p w14:paraId="1F9702B3" w14:textId="77777777" w:rsidR="00240F7B" w:rsidRDefault="00240F7B" w:rsidP="00300CBB">
      <w:pPr>
        <w:pStyle w:val="Textocomentario"/>
      </w:pPr>
      <w:r>
        <w:t>to get the noise and signal subspaces, which adds to the computational burden. Besides, subspace</w:t>
      </w:r>
    </w:p>
    <w:p w14:paraId="06E28960" w14:textId="1FD4C541" w:rsidR="00240F7B" w:rsidRDefault="00240F7B" w:rsidP="00300CBB">
      <w:pPr>
        <w:pStyle w:val="Textocomentario"/>
      </w:pPr>
      <w:r>
        <w:t>methods cannot be applied directly in coherent scenarios [8]. Additional decorrelation techniques (e.g., spatial smoothing, SS) are usually necessary. SS was originally proposed for DOA estimation with coherent signals in [9], which was only a single-direction SS technique. Since then, various kinds of improvements of this technique have been developed.</w:t>
      </w:r>
    </w:p>
  </w:comment>
  <w:comment w:id="10" w:author="Usuario de Windows" w:date="2021-01-03T17:59:00Z" w:initials="UdW">
    <w:p w14:paraId="0AF40EC1" w14:textId="48CE140F" w:rsidR="00240F7B" w:rsidRPr="00401EC1" w:rsidRDefault="00240F7B">
      <w:pPr>
        <w:pStyle w:val="Textocomentario"/>
      </w:pPr>
      <w:r>
        <w:rPr>
          <w:rStyle w:val="Refdecomentario"/>
        </w:rPr>
        <w:annotationRef/>
      </w:r>
      <w:r w:rsidRPr="003A369F">
        <w:rPr>
          <w:lang w:val="es-CU"/>
        </w:rPr>
        <w:t xml:space="preserve">Aqui, dou uma breve explicação sobre o que cada item faz que usa a técnica SSR. </w:t>
      </w:r>
      <w:proofErr w:type="spellStart"/>
      <w:r w:rsidRPr="00401EC1">
        <w:t>Isso</w:t>
      </w:r>
      <w:proofErr w:type="spellEnd"/>
      <w:r w:rsidRPr="00401EC1">
        <w:t xml:space="preserve"> </w:t>
      </w:r>
      <w:proofErr w:type="spellStart"/>
      <w:r w:rsidRPr="00401EC1">
        <w:t>vai</w:t>
      </w:r>
      <w:proofErr w:type="spellEnd"/>
      <w:r w:rsidRPr="00401EC1">
        <w:t xml:space="preserve"> </w:t>
      </w:r>
      <w:proofErr w:type="spellStart"/>
      <w:r w:rsidRPr="00401EC1">
        <w:t>na</w:t>
      </w:r>
      <w:proofErr w:type="spellEnd"/>
      <w:r w:rsidRPr="00401EC1">
        <w:t xml:space="preserve"> </w:t>
      </w:r>
      <w:proofErr w:type="spellStart"/>
      <w:r w:rsidRPr="00401EC1">
        <w:t>tese</w:t>
      </w:r>
      <w:proofErr w:type="spellEnd"/>
      <w:r w:rsidRPr="00401EC1">
        <w:t xml:space="preserve">, mas </w:t>
      </w:r>
      <w:proofErr w:type="spellStart"/>
      <w:r w:rsidRPr="00401EC1">
        <w:t>não</w:t>
      </w:r>
      <w:proofErr w:type="spellEnd"/>
      <w:r w:rsidRPr="00401EC1">
        <w:t xml:space="preserve"> no </w:t>
      </w:r>
      <w:proofErr w:type="spellStart"/>
      <w:r w:rsidRPr="00401EC1">
        <w:t>artigo</w:t>
      </w:r>
      <w:proofErr w:type="spellEnd"/>
    </w:p>
  </w:comment>
  <w:comment w:id="11" w:author="Usuario de Windows" w:date="2021-06-01T07:43:00Z" w:initials="UdW">
    <w:p w14:paraId="05C2183E" w14:textId="3BDB9900" w:rsidR="00240F7B" w:rsidRDefault="00240F7B">
      <w:pPr>
        <w:pStyle w:val="Textocomentario"/>
      </w:pPr>
      <w:r>
        <w:rPr>
          <w:rStyle w:val="Refdecomentario"/>
        </w:rPr>
        <w:annotationRef/>
      </w:r>
      <w:r>
        <w:t>With the advances in ml some researchers gradually began to consider the problem of DOA using machine learning techniques</w:t>
      </w:r>
    </w:p>
  </w:comment>
  <w:comment w:id="19" w:author="Usuario de Windows" w:date="2021-06-01T17:06:00Z" w:initials="UdW">
    <w:p w14:paraId="04D34B63" w14:textId="340BDFD0" w:rsidR="00240F7B" w:rsidRPr="00175B03" w:rsidRDefault="00240F7B" w:rsidP="00175B03">
      <w:pPr>
        <w:autoSpaceDE w:val="0"/>
        <w:autoSpaceDN w:val="0"/>
        <w:adjustRightInd w:val="0"/>
        <w:spacing w:after="0" w:line="240" w:lineRule="auto"/>
        <w:ind w:left="0" w:firstLine="0"/>
        <w:jc w:val="left"/>
        <w:rPr>
          <w:rFonts w:ascii="Times-Roman" w:hAnsi="Times-Roman" w:cs="Times-Roman"/>
          <w:sz w:val="20"/>
          <w:szCs w:val="20"/>
        </w:rPr>
      </w:pPr>
      <w:r>
        <w:rPr>
          <w:rStyle w:val="Refdecomentario"/>
        </w:rPr>
        <w:annotationRef/>
      </w:r>
      <w:r>
        <w:rPr>
          <w:rFonts w:ascii="Times-Roman" w:hAnsi="Times-Roman" w:cs="Times-Roman"/>
          <w:sz w:val="20"/>
          <w:szCs w:val="20"/>
        </w:rPr>
        <w:t>the wavelength of the impinging waves</w:t>
      </w:r>
    </w:p>
  </w:comment>
  <w:comment w:id="23" w:author="Usuario de Windows" w:date="2021-03-26T13:20:00Z" w:initials="UdW">
    <w:p w14:paraId="0260A49A" w14:textId="77777777" w:rsidR="00240F7B" w:rsidRDefault="00240F7B" w:rsidP="00A107F6">
      <w:pPr>
        <w:pStyle w:val="Textocomentario"/>
        <w:rPr>
          <w:lang w:val="es-CU"/>
        </w:rPr>
      </w:pPr>
      <w:r>
        <w:rPr>
          <w:rStyle w:val="Refdecomentario"/>
        </w:rPr>
        <w:annotationRef/>
      </w:r>
      <w:r w:rsidRPr="00F979B5">
        <w:rPr>
          <w:lang w:val="es-CU"/>
        </w:rPr>
        <w:t>Acomodar esto aquí que es el problema a resolver:</w:t>
      </w:r>
    </w:p>
    <w:p w14:paraId="5097514E" w14:textId="77777777" w:rsidR="00240F7B" w:rsidRPr="00F979B5" w:rsidRDefault="00240F7B" w:rsidP="00A107F6">
      <w:pPr>
        <w:pStyle w:val="Textocomentario"/>
        <w:numPr>
          <w:ilvl w:val="0"/>
          <w:numId w:val="3"/>
        </w:numPr>
        <w:rPr>
          <w:lang w:val="es-CU"/>
        </w:rPr>
      </w:pPr>
      <w:r w:rsidRPr="00F979B5">
        <w:rPr>
          <w:lang w:val="es-CU"/>
        </w:rPr>
        <w:t xml:space="preserve">Dado un dataset the power measurements corresponding to a single switching cycle and sus respectivos ángulos de azimuth y elevación, </w:t>
      </w:r>
      <w:r w:rsidRPr="00F979B5">
        <w:rPr>
          <w:lang w:val="es-ES"/>
        </w:rPr>
        <w:t xml:space="preserve">construya un clasificador capaz de predecir con la mayor precisión posible la clase de cada </w:t>
      </w:r>
      <w:proofErr w:type="spellStart"/>
      <w:r w:rsidRPr="00F979B5">
        <w:rPr>
          <w:lang w:val="es-ES"/>
        </w:rPr>
        <w:t>source</w:t>
      </w:r>
      <w:proofErr w:type="spellEnd"/>
      <w:r w:rsidRPr="00F979B5">
        <w:rPr>
          <w:lang w:val="es-ES"/>
        </w:rPr>
        <w:t>.</w:t>
      </w:r>
    </w:p>
    <w:p w14:paraId="53A6CFAD" w14:textId="417A0D65" w:rsidR="00240F7B" w:rsidRPr="00A107F6" w:rsidRDefault="00240F7B">
      <w:pPr>
        <w:pStyle w:val="Textocomentario"/>
        <w:rPr>
          <w:lang w:val="es-CU"/>
        </w:rPr>
      </w:pPr>
    </w:p>
  </w:comment>
  <w:comment w:id="22" w:author="Anabel Reyes" w:date="2022-02-17T16:41:00Z" w:initials="AR">
    <w:p w14:paraId="158B261D" w14:textId="2289F2DD" w:rsidR="00BC24A7" w:rsidRDefault="00BC24A7">
      <w:pPr>
        <w:pStyle w:val="Textocomentario"/>
      </w:pPr>
      <w:r>
        <w:rPr>
          <w:rStyle w:val="Refdecomentario"/>
        </w:rPr>
        <w:annotationRef/>
      </w:r>
      <w:proofErr w:type="spellStart"/>
      <w:r>
        <w:t>Arreglar</w:t>
      </w:r>
      <w:proofErr w:type="spellEnd"/>
      <w:r>
        <w:t xml:space="preserve"> </w:t>
      </w:r>
      <w:proofErr w:type="spellStart"/>
      <w:r>
        <w:t>todo</w:t>
      </w:r>
      <w:proofErr w:type="spellEnd"/>
      <w:r>
        <w:t xml:space="preserve"> </w:t>
      </w:r>
      <w:proofErr w:type="spellStart"/>
      <w:r>
        <w:t>esto</w:t>
      </w:r>
      <w:proofErr w:type="spellEnd"/>
    </w:p>
  </w:comment>
  <w:comment w:id="25" w:author="Usuario de Windows" w:date="2021-05-25T14:54:00Z" w:initials="UdW">
    <w:p w14:paraId="040248C4" w14:textId="45AFF154" w:rsidR="00240F7B" w:rsidRPr="000A6F91" w:rsidRDefault="00240F7B">
      <w:pPr>
        <w:pStyle w:val="Textocomentario"/>
        <w:rPr>
          <w:lang w:val="es-CU"/>
        </w:rPr>
      </w:pPr>
      <w:r>
        <w:rPr>
          <w:rStyle w:val="Refdecomentario"/>
        </w:rPr>
        <w:annotationRef/>
      </w:r>
      <w:r w:rsidRPr="000A6F91">
        <w:rPr>
          <w:lang w:val="es-CU"/>
        </w:rPr>
        <w:t>Esto no se si tengo q ponerlo y en todo caso no va aquí</w:t>
      </w:r>
    </w:p>
  </w:comment>
  <w:comment w:id="28" w:author="Usuario de Windows" w:date="2021-03-25T22:18:00Z" w:initials="UdW">
    <w:p w14:paraId="7F9560F3" w14:textId="7AE416BF" w:rsidR="00240F7B" w:rsidRDefault="00240F7B">
      <w:pPr>
        <w:pStyle w:val="Textocomentario"/>
      </w:pPr>
      <w:r>
        <w:rPr>
          <w:rStyle w:val="Refdecomentario"/>
        </w:rPr>
        <w:annotationRef/>
      </w:r>
      <w:r>
        <w:rPr>
          <w:rStyle w:val="nfasis"/>
          <w:rFonts w:ascii="Segoe UI" w:hAnsi="Segoe UI" w:cs="Segoe UI"/>
          <w:color w:val="212529"/>
        </w:rPr>
        <w:t>class </w:t>
      </w:r>
      <w:r>
        <w:rPr>
          <w:rStyle w:val="CdigoHTML"/>
          <w:rFonts w:ascii="Consolas" w:eastAsiaTheme="minorHAnsi" w:hAnsi="Consolas"/>
          <w:color w:val="222222"/>
          <w:sz w:val="21"/>
          <w:szCs w:val="21"/>
        </w:rPr>
        <w:t>sklearn.tree.</w:t>
      </w:r>
      <w:r>
        <w:rPr>
          <w:rStyle w:val="CdigoHTML"/>
          <w:rFonts w:ascii="Consolas" w:eastAsiaTheme="minorHAnsi" w:hAnsi="Consolas"/>
          <w:b/>
          <w:bCs/>
          <w:color w:val="222222"/>
          <w:sz w:val="21"/>
          <w:szCs w:val="21"/>
        </w:rPr>
        <w:t>DecisionTreeClassifier</w:t>
      </w:r>
      <w:r>
        <w:rPr>
          <w:rStyle w:val="sig-paren"/>
          <w:rFonts w:ascii="Segoe UI" w:hAnsi="Segoe UI" w:cs="Segoe UI"/>
          <w:color w:val="212529"/>
        </w:rPr>
        <w:t>(</w:t>
      </w:r>
      <w:r>
        <w:rPr>
          <w:rStyle w:val="o"/>
          <w:rFonts w:ascii="Segoe UI" w:hAnsi="Segoe UI" w:cs="Segoe UI"/>
          <w:i/>
          <w:iCs/>
          <w:color w:val="212529"/>
        </w:rPr>
        <w:t>*</w:t>
      </w:r>
      <w:r>
        <w:rPr>
          <w:rFonts w:ascii="Segoe UI" w:hAnsi="Segoe UI" w:cs="Segoe UI"/>
          <w:color w:val="212529"/>
          <w:shd w:val="clear" w:color="auto" w:fill="F8F8F8"/>
        </w:rPr>
        <w:t>, </w:t>
      </w:r>
      <w:r>
        <w:rPr>
          <w:rStyle w:val="n"/>
          <w:rFonts w:ascii="Segoe UI" w:hAnsi="Segoe UI" w:cs="Segoe UI"/>
          <w:i/>
          <w:iCs/>
          <w:color w:val="212529"/>
        </w:rPr>
        <w:t>criterion</w:t>
      </w:r>
      <w:r>
        <w:rPr>
          <w:rStyle w:val="o"/>
          <w:rFonts w:ascii="Segoe UI" w:hAnsi="Segoe UI" w:cs="Segoe UI"/>
          <w:i/>
          <w:iCs/>
          <w:color w:val="212529"/>
        </w:rPr>
        <w:t>=</w:t>
      </w:r>
      <w:r>
        <w:rPr>
          <w:rStyle w:val="defaultvalue"/>
          <w:rFonts w:ascii="Segoe UI" w:hAnsi="Segoe UI" w:cs="Segoe UI"/>
          <w:i/>
          <w:iCs/>
          <w:color w:val="212529"/>
        </w:rPr>
        <w:t>'gini'</w:t>
      </w:r>
      <w:r>
        <w:rPr>
          <w:rFonts w:ascii="Segoe UI" w:hAnsi="Segoe UI" w:cs="Segoe UI"/>
          <w:color w:val="212529"/>
          <w:shd w:val="clear" w:color="auto" w:fill="F8F8F8"/>
        </w:rPr>
        <w:t>, </w:t>
      </w:r>
      <w:r>
        <w:rPr>
          <w:rStyle w:val="n"/>
          <w:rFonts w:ascii="Segoe UI" w:hAnsi="Segoe UI" w:cs="Segoe UI"/>
          <w:i/>
          <w:iCs/>
          <w:color w:val="212529"/>
        </w:rPr>
        <w:t>splitter</w:t>
      </w:r>
      <w:r>
        <w:rPr>
          <w:rStyle w:val="o"/>
          <w:rFonts w:ascii="Segoe UI" w:hAnsi="Segoe UI" w:cs="Segoe UI"/>
          <w:i/>
          <w:iCs/>
          <w:color w:val="212529"/>
        </w:rPr>
        <w:t>=</w:t>
      </w:r>
      <w:r>
        <w:rPr>
          <w:rStyle w:val="defaultvalue"/>
          <w:rFonts w:ascii="Segoe UI" w:hAnsi="Segoe UI" w:cs="Segoe UI"/>
          <w:i/>
          <w:iCs/>
          <w:color w:val="212529"/>
        </w:rPr>
        <w:t>'best'</w:t>
      </w:r>
      <w:r>
        <w:rPr>
          <w:rFonts w:ascii="Segoe UI" w:hAnsi="Segoe UI" w:cs="Segoe UI"/>
          <w:color w:val="212529"/>
          <w:shd w:val="clear" w:color="auto" w:fill="F8F8F8"/>
        </w:rPr>
        <w:t>, </w:t>
      </w:r>
      <w:r>
        <w:rPr>
          <w:rStyle w:val="n"/>
          <w:rFonts w:ascii="Segoe UI" w:hAnsi="Segoe UI" w:cs="Segoe UI"/>
          <w:i/>
          <w:iCs/>
          <w:color w:val="212529"/>
        </w:rPr>
        <w:t>max_depth</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samples_split</w:t>
      </w:r>
      <w:r>
        <w:rPr>
          <w:rStyle w:val="o"/>
          <w:rFonts w:ascii="Segoe UI" w:hAnsi="Segoe UI" w:cs="Segoe UI"/>
          <w:i/>
          <w:iCs/>
          <w:color w:val="212529"/>
        </w:rPr>
        <w:t>=</w:t>
      </w:r>
      <w:r>
        <w:rPr>
          <w:rStyle w:val="defaultvalue"/>
          <w:rFonts w:ascii="Segoe UI" w:hAnsi="Segoe UI" w:cs="Segoe UI"/>
          <w:i/>
          <w:iCs/>
          <w:color w:val="212529"/>
        </w:rPr>
        <w:t>2</w:t>
      </w:r>
      <w:r>
        <w:rPr>
          <w:rFonts w:ascii="Segoe UI" w:hAnsi="Segoe UI" w:cs="Segoe UI"/>
          <w:color w:val="212529"/>
          <w:shd w:val="clear" w:color="auto" w:fill="F8F8F8"/>
        </w:rPr>
        <w:t>, </w:t>
      </w:r>
      <w:r>
        <w:rPr>
          <w:rStyle w:val="n"/>
          <w:rFonts w:ascii="Segoe UI" w:hAnsi="Segoe UI" w:cs="Segoe UI"/>
          <w:i/>
          <w:iCs/>
          <w:color w:val="212529"/>
        </w:rPr>
        <w:t>min_samples_leaf</w:t>
      </w:r>
      <w:r>
        <w:rPr>
          <w:rStyle w:val="o"/>
          <w:rFonts w:ascii="Segoe UI" w:hAnsi="Segoe UI" w:cs="Segoe UI"/>
          <w:i/>
          <w:iCs/>
          <w:color w:val="212529"/>
        </w:rPr>
        <w:t>=</w:t>
      </w:r>
      <w:r>
        <w:rPr>
          <w:rStyle w:val="defaultvalue"/>
          <w:rFonts w:ascii="Segoe UI" w:hAnsi="Segoe UI" w:cs="Segoe UI"/>
          <w:i/>
          <w:iCs/>
          <w:color w:val="212529"/>
        </w:rPr>
        <w:t>1</w:t>
      </w:r>
      <w:r>
        <w:rPr>
          <w:rFonts w:ascii="Segoe UI" w:hAnsi="Segoe UI" w:cs="Segoe UI"/>
          <w:color w:val="212529"/>
          <w:shd w:val="clear" w:color="auto" w:fill="F8F8F8"/>
        </w:rPr>
        <w:t>, </w:t>
      </w:r>
      <w:r>
        <w:rPr>
          <w:rStyle w:val="n"/>
          <w:rFonts w:ascii="Segoe UI" w:hAnsi="Segoe UI" w:cs="Segoe UI"/>
          <w:i/>
          <w:iCs/>
          <w:color w:val="212529"/>
        </w:rPr>
        <w:t>min_weight_fraction_leaf</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ax_featur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random_state</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ax_leaf_nodes</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min_impurity_decrease</w:t>
      </w:r>
      <w:r>
        <w:rPr>
          <w:rStyle w:val="o"/>
          <w:rFonts w:ascii="Segoe UI" w:hAnsi="Segoe UI" w:cs="Segoe UI"/>
          <w:i/>
          <w:iCs/>
          <w:color w:val="212529"/>
        </w:rPr>
        <w:t>=</w:t>
      </w:r>
      <w:r>
        <w:rPr>
          <w:rStyle w:val="defaultvalue"/>
          <w:rFonts w:ascii="Segoe UI" w:hAnsi="Segoe UI" w:cs="Segoe UI"/>
          <w:i/>
          <w:iCs/>
          <w:color w:val="212529"/>
        </w:rPr>
        <w:t>0.0</w:t>
      </w:r>
      <w:r>
        <w:rPr>
          <w:rFonts w:ascii="Segoe UI" w:hAnsi="Segoe UI" w:cs="Segoe UI"/>
          <w:color w:val="212529"/>
          <w:shd w:val="clear" w:color="auto" w:fill="F8F8F8"/>
        </w:rPr>
        <w:t>, </w:t>
      </w:r>
      <w:r>
        <w:rPr>
          <w:rStyle w:val="n"/>
          <w:rFonts w:ascii="Segoe UI" w:hAnsi="Segoe UI" w:cs="Segoe UI"/>
          <w:i/>
          <w:iCs/>
          <w:color w:val="212529"/>
        </w:rPr>
        <w:t>min_impurity_spli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lass_weight</w:t>
      </w:r>
      <w:r>
        <w:rPr>
          <w:rStyle w:val="o"/>
          <w:rFonts w:ascii="Segoe UI" w:hAnsi="Segoe UI" w:cs="Segoe UI"/>
          <w:i/>
          <w:iCs/>
          <w:color w:val="212529"/>
        </w:rPr>
        <w:t>=</w:t>
      </w:r>
      <w:r>
        <w:rPr>
          <w:rStyle w:val="defaultvalue"/>
          <w:rFonts w:ascii="Segoe UI" w:hAnsi="Segoe UI" w:cs="Segoe UI"/>
          <w:i/>
          <w:iCs/>
          <w:color w:val="212529"/>
        </w:rPr>
        <w:t>None</w:t>
      </w:r>
      <w:r>
        <w:rPr>
          <w:rFonts w:ascii="Segoe UI" w:hAnsi="Segoe UI" w:cs="Segoe UI"/>
          <w:color w:val="212529"/>
          <w:shd w:val="clear" w:color="auto" w:fill="F8F8F8"/>
        </w:rPr>
        <w:t>, </w:t>
      </w:r>
      <w:r>
        <w:rPr>
          <w:rStyle w:val="n"/>
          <w:rFonts w:ascii="Segoe UI" w:hAnsi="Segoe UI" w:cs="Segoe UI"/>
          <w:i/>
          <w:iCs/>
          <w:color w:val="212529"/>
        </w:rPr>
        <w:t>ccp_alpha</w:t>
      </w:r>
      <w:r>
        <w:rPr>
          <w:rStyle w:val="o"/>
          <w:rFonts w:ascii="Segoe UI" w:hAnsi="Segoe UI" w:cs="Segoe UI"/>
          <w:i/>
          <w:iCs/>
          <w:color w:val="212529"/>
        </w:rPr>
        <w:t>=</w:t>
      </w:r>
      <w:r>
        <w:rPr>
          <w:rStyle w:val="defaultvalue"/>
          <w:rFonts w:ascii="Segoe UI" w:hAnsi="Segoe UI" w:cs="Segoe UI"/>
          <w:i/>
          <w:iCs/>
          <w:color w:val="212529"/>
        </w:rPr>
        <w:t>0.0</w:t>
      </w:r>
      <w:r>
        <w:rPr>
          <w:rStyle w:val="sig-paren"/>
          <w:rFonts w:ascii="Segoe UI" w:hAnsi="Segoe UI" w:cs="Segoe UI"/>
          <w:color w:val="212529"/>
        </w:rPr>
        <w:t>)</w:t>
      </w:r>
      <w:hyperlink r:id="rId1" w:anchor="L607" w:history="1">
        <w:r>
          <w:rPr>
            <w:rStyle w:val="viewcode-link"/>
            <w:rFonts w:ascii="Segoe UI" w:hAnsi="Segoe UI" w:cs="Segoe UI"/>
            <w:color w:val="2878A2"/>
          </w:rPr>
          <w:t>[source]</w:t>
        </w:r>
      </w:hyperlink>
    </w:p>
    <w:p w14:paraId="1B498551" w14:textId="6E8C2580" w:rsidR="00240F7B" w:rsidRDefault="00240F7B">
      <w:pPr>
        <w:pStyle w:val="Textocomentario"/>
      </w:pPr>
    </w:p>
    <w:p w14:paraId="11879EBB" w14:textId="5AE48DFF" w:rsidR="00240F7B" w:rsidRDefault="00240F7B">
      <w:pPr>
        <w:pStyle w:val="Textocomentario"/>
        <w:rPr>
          <w:lang w:val="es-CU"/>
        </w:rPr>
      </w:pPr>
      <w:r w:rsidRPr="009C14B4">
        <w:rPr>
          <w:lang w:val="es-CU"/>
        </w:rPr>
        <w:t>En la tesi</w:t>
      </w:r>
      <w:r>
        <w:rPr>
          <w:lang w:val="es-CU"/>
        </w:rPr>
        <w:t>s tengo que hablar de todas esto</w:t>
      </w:r>
      <w:r w:rsidRPr="009C14B4">
        <w:rPr>
          <w:lang w:val="es-CU"/>
        </w:rPr>
        <w:t xml:space="preserve">s </w:t>
      </w:r>
      <w:r>
        <w:rPr>
          <w:lang w:val="es-CU"/>
        </w:rPr>
        <w:t>atributos y analizar cuales dan mejores resultados.</w:t>
      </w:r>
    </w:p>
    <w:p w14:paraId="0D285EC2" w14:textId="3E3841EC" w:rsidR="00240F7B" w:rsidRDefault="00240F7B">
      <w:pPr>
        <w:pStyle w:val="Textocomentario"/>
        <w:rPr>
          <w:lang w:val="es-CU"/>
        </w:rPr>
      </w:pPr>
      <w:r>
        <w:rPr>
          <w:lang w:val="es-CU"/>
        </w:rPr>
        <w:t>Una conclusión de esta parte será cual da mejores resultados</w:t>
      </w:r>
    </w:p>
    <w:p w14:paraId="0F45D121" w14:textId="15A7AF67" w:rsidR="00240F7B" w:rsidRDefault="00240F7B">
      <w:pPr>
        <w:pStyle w:val="Textocomentario"/>
        <w:rPr>
          <w:lang w:val="es-CU"/>
        </w:rPr>
      </w:pPr>
    </w:p>
    <w:p w14:paraId="5D00B37F" w14:textId="1EC52B1F" w:rsidR="00240F7B" w:rsidRDefault="00240F7B">
      <w:pPr>
        <w:pStyle w:val="Textocomentario"/>
        <w:rPr>
          <w:lang w:val="es-CU"/>
        </w:rPr>
      </w:pPr>
      <w:r>
        <w:rPr>
          <w:lang w:val="es-CU"/>
        </w:rPr>
        <w:t>Bueno para abordar más en la tesis</w:t>
      </w:r>
    </w:p>
    <w:p w14:paraId="099EF453" w14:textId="23D74CBD" w:rsidR="00240F7B" w:rsidRPr="009C14B4" w:rsidRDefault="00240F7B">
      <w:pPr>
        <w:pStyle w:val="Textocomentario"/>
        <w:rPr>
          <w:lang w:val="es-CU"/>
        </w:rPr>
      </w:pPr>
      <w:r w:rsidRPr="00A2122B">
        <w:rPr>
          <w:lang w:val="es-CU"/>
        </w:rPr>
        <w:t>https://www.datacamp.com/community/tutorials/decision-tree-classification-python</w:t>
      </w:r>
    </w:p>
  </w:comment>
  <w:comment w:id="29" w:author="arodriguezm1027@gmail.com" w:date="2021-03-25T19:34:00Z" w:initials="a">
    <w:p w14:paraId="338D3C74" w14:textId="77777777" w:rsidR="00240F7B" w:rsidRPr="009C14B4" w:rsidRDefault="00240F7B" w:rsidP="00F368EC">
      <w:pPr>
        <w:pStyle w:val="Textocomentario"/>
        <w:rPr>
          <w:lang w:val="es-CU"/>
        </w:rPr>
      </w:pPr>
      <w:r>
        <w:rPr>
          <w:rStyle w:val="Refdecomentario"/>
        </w:rPr>
        <w:annotationRef/>
      </w:r>
      <w:r w:rsidRPr="009C14B4">
        <w:rPr>
          <w:lang w:val="es-CU"/>
        </w:rPr>
        <w:t xml:space="preserve">Florestas </w:t>
      </w:r>
      <w:r w:rsidRPr="009C14B4">
        <w:rPr>
          <w:lang w:val="es-CU"/>
        </w:rPr>
        <w:t>de decisão aleatória (ou florestas aleatórias) são um método de aprendizado</w:t>
      </w:r>
    </w:p>
    <w:p w14:paraId="4C54ED3B" w14:textId="77777777" w:rsidR="00240F7B" w:rsidRPr="009C14B4" w:rsidRDefault="00240F7B" w:rsidP="00F368EC">
      <w:pPr>
        <w:pStyle w:val="Textocomentario"/>
        <w:rPr>
          <w:lang w:val="es-CU"/>
        </w:rPr>
      </w:pPr>
      <w:r w:rsidRPr="009C14B4">
        <w:rPr>
          <w:lang w:val="es-CU"/>
        </w:rPr>
        <w:t>conjunto para classificação e regressão, que operam através da construção de uma</w:t>
      </w:r>
    </w:p>
    <w:p w14:paraId="711DC806" w14:textId="77777777" w:rsidR="00240F7B" w:rsidRPr="009C14B4" w:rsidRDefault="00240F7B" w:rsidP="00F368EC">
      <w:pPr>
        <w:pStyle w:val="Textocomentario"/>
        <w:rPr>
          <w:lang w:val="es-CU"/>
        </w:rPr>
      </w:pPr>
      <w:r w:rsidRPr="009C14B4">
        <w:rPr>
          <w:lang w:val="es-CU"/>
        </w:rPr>
        <w:t>infinidade de árvores de decisão no momento do treinamento e gerando a classe que</w:t>
      </w:r>
    </w:p>
    <w:p w14:paraId="1E8F74FC" w14:textId="77777777" w:rsidR="00240F7B" w:rsidRPr="009C14B4" w:rsidRDefault="00240F7B" w:rsidP="00F368EC">
      <w:pPr>
        <w:pStyle w:val="Textocomentario"/>
        <w:rPr>
          <w:lang w:val="es-CU"/>
        </w:rPr>
      </w:pPr>
      <w:r w:rsidRPr="009C14B4">
        <w:rPr>
          <w:lang w:val="es-CU"/>
        </w:rPr>
        <w:t>tem o maior númerode votos (classificação) ou a média dos valores de saída das várias</w:t>
      </w:r>
    </w:p>
    <w:p w14:paraId="0087A31E" w14:textId="77777777" w:rsidR="00240F7B" w:rsidRPr="009C14B4" w:rsidRDefault="00240F7B" w:rsidP="00F368EC">
      <w:pPr>
        <w:pStyle w:val="Textocomentario"/>
        <w:rPr>
          <w:lang w:val="es-CU"/>
        </w:rPr>
      </w:pPr>
      <w:r w:rsidRPr="009C14B4">
        <w:rPr>
          <w:lang w:val="es-CU"/>
        </w:rPr>
        <w:t>árvores (regressão). As florestas de decisão aleatória corrigem o hábito das árvores de</w:t>
      </w:r>
    </w:p>
    <w:p w14:paraId="64960F53" w14:textId="6E8978E2" w:rsidR="00240F7B" w:rsidRPr="009C14B4" w:rsidRDefault="00240F7B" w:rsidP="00F368EC">
      <w:pPr>
        <w:pStyle w:val="Textocomentario"/>
        <w:rPr>
          <w:lang w:val="es-CU"/>
        </w:rPr>
      </w:pPr>
      <w:r w:rsidRPr="009C14B4">
        <w:rPr>
          <w:lang w:val="es-CU"/>
        </w:rPr>
        <w:t>decisão de se sobreajustar ao conjunto de treinamento.</w:t>
      </w:r>
    </w:p>
  </w:comment>
  <w:comment w:id="32" w:author="Anabel Reyes" w:date="2022-02-04T11:27:00Z" w:initials="AR">
    <w:p w14:paraId="3DA8958D" w14:textId="7CB99228" w:rsidR="00240F7B" w:rsidRPr="0091346D" w:rsidRDefault="00240F7B">
      <w:pPr>
        <w:pStyle w:val="Textocomentario"/>
        <w:rPr>
          <w:lang w:val="es-ES"/>
        </w:rPr>
      </w:pPr>
      <w:r>
        <w:rPr>
          <w:rStyle w:val="Refdecomentario"/>
        </w:rPr>
        <w:annotationRef/>
      </w:r>
      <w:r w:rsidRPr="0091346D">
        <w:rPr>
          <w:lang w:val="es-ES"/>
        </w:rPr>
        <w:t>NO VA AQUI, CREO Q SERIA EN UN CAPITULO ANTERIOR</w:t>
      </w:r>
    </w:p>
  </w:comment>
  <w:comment w:id="33" w:author="Anabel Reyes" w:date="2022-02-04T12:29:00Z" w:initials="AR">
    <w:p w14:paraId="0CF0722D" w14:textId="77777777" w:rsidR="001D5991" w:rsidRPr="0021701A" w:rsidRDefault="001D5991" w:rsidP="001D5991">
      <w:pPr>
        <w:pStyle w:val="Textocomentario"/>
        <w:rPr>
          <w:lang w:val="es-ES"/>
        </w:rPr>
      </w:pPr>
      <w:r>
        <w:rPr>
          <w:rStyle w:val="Refdecomentario"/>
        </w:rPr>
        <w:annotationRef/>
      </w:r>
      <w:r w:rsidRPr="0021701A">
        <w:rPr>
          <w:lang w:val="es-ES"/>
        </w:rPr>
        <w:t xml:space="preserve">Poner por </w:t>
      </w:r>
      <w:proofErr w:type="spellStart"/>
      <w:r w:rsidRPr="0021701A">
        <w:rPr>
          <w:lang w:val="es-ES"/>
        </w:rPr>
        <w:t>algun</w:t>
      </w:r>
      <w:proofErr w:type="spellEnd"/>
      <w:r w:rsidRPr="0021701A">
        <w:rPr>
          <w:lang w:val="es-ES"/>
        </w:rPr>
        <w:t xml:space="preserve"> lado q radian a 70</w:t>
      </w:r>
      <w:r>
        <w:rPr>
          <w:lang w:val="es-ES"/>
        </w:rPr>
        <w:t>Mhz</w:t>
      </w:r>
    </w:p>
  </w:comment>
  <w:comment w:id="34" w:author="Anabel Reyes" w:date="2022-02-17T18:50:00Z" w:initials="AR">
    <w:p w14:paraId="19743D7C" w14:textId="121D4A30" w:rsidR="00DB32F1" w:rsidRPr="00DB32F1" w:rsidRDefault="00DB32F1">
      <w:pPr>
        <w:pStyle w:val="Textocomentario"/>
        <w:rPr>
          <w:lang w:val="es-ES"/>
        </w:rPr>
      </w:pPr>
      <w:r>
        <w:rPr>
          <w:rStyle w:val="Refdecomentario"/>
        </w:rPr>
        <w:annotationRef/>
      </w:r>
      <w:r w:rsidRPr="00DB32F1">
        <w:rPr>
          <w:lang w:val="es-ES"/>
        </w:rPr>
        <w:t xml:space="preserve"> YO CREO Q YA NO VA AQUI</w:t>
      </w:r>
    </w:p>
  </w:comment>
  <w:comment w:id="37" w:author="Usuario de Windows" w:date="2021-06-01T17:09:00Z" w:initials="UdW">
    <w:p w14:paraId="634DFB3A" w14:textId="7EC794C0" w:rsidR="00240F7B" w:rsidRPr="00175B03" w:rsidRDefault="00240F7B" w:rsidP="00175B03">
      <w:pPr>
        <w:autoSpaceDE w:val="0"/>
        <w:autoSpaceDN w:val="0"/>
        <w:adjustRightInd w:val="0"/>
        <w:spacing w:after="0" w:line="240" w:lineRule="auto"/>
        <w:ind w:left="0" w:firstLine="0"/>
        <w:jc w:val="left"/>
        <w:rPr>
          <w:rFonts w:ascii="Times-Roman" w:hAnsi="Times-Roman" w:cs="Times-Roman"/>
          <w:sz w:val="20"/>
          <w:szCs w:val="20"/>
        </w:rPr>
      </w:pPr>
      <w:r>
        <w:rPr>
          <w:rStyle w:val="Refdecomentario"/>
        </w:rPr>
        <w:annotationRef/>
      </w:r>
      <w:r>
        <w:rPr>
          <w:rFonts w:ascii="Times-Roman" w:hAnsi="Times-Roman" w:cs="Times-Roman"/>
          <w:sz w:val="20"/>
          <w:szCs w:val="20"/>
        </w:rPr>
        <w:t>the wavelength of the impinging waves</w:t>
      </w:r>
    </w:p>
  </w:comment>
  <w:comment w:id="36" w:author="Anabel Reyes" w:date="2022-02-04T11:28:00Z" w:initials="AR">
    <w:p w14:paraId="375314C3" w14:textId="4E2C1FD5" w:rsidR="00240F7B" w:rsidRPr="0091346D" w:rsidRDefault="00240F7B">
      <w:pPr>
        <w:pStyle w:val="Textocomentario"/>
        <w:rPr>
          <w:lang w:val="es-ES"/>
        </w:rPr>
      </w:pPr>
      <w:r>
        <w:rPr>
          <w:rStyle w:val="Refdecomentario"/>
        </w:rPr>
        <w:annotationRef/>
      </w:r>
      <w:r w:rsidRPr="0091346D">
        <w:rPr>
          <w:lang w:val="es-ES"/>
        </w:rPr>
        <w:t xml:space="preserve">ESTA MAL EL NOMBRE, ESTE EPIGRAFE ES DE OPTIMIZACIN DEL ML. </w:t>
      </w:r>
      <w:r>
        <w:rPr>
          <w:lang w:val="es-ES"/>
        </w:rPr>
        <w:t>SERIA EN EL PROXIMO CAPITULO ESTE EPIGRAFE</w:t>
      </w:r>
    </w:p>
  </w:comment>
  <w:comment w:id="40" w:author="Anabel Reyes" w:date="2022-02-04T12:29:00Z" w:initials="AR">
    <w:p w14:paraId="47633E33" w14:textId="537389CD" w:rsidR="00240F7B" w:rsidRPr="0021701A" w:rsidRDefault="00240F7B">
      <w:pPr>
        <w:pStyle w:val="Textocomentario"/>
        <w:rPr>
          <w:lang w:val="es-ES"/>
        </w:rPr>
      </w:pPr>
      <w:r>
        <w:rPr>
          <w:rStyle w:val="Refdecomentario"/>
        </w:rPr>
        <w:annotationRef/>
      </w:r>
      <w:r w:rsidRPr="0021701A">
        <w:rPr>
          <w:lang w:val="es-ES"/>
        </w:rPr>
        <w:t xml:space="preserve">Poner por </w:t>
      </w:r>
      <w:proofErr w:type="spellStart"/>
      <w:r w:rsidRPr="0021701A">
        <w:rPr>
          <w:lang w:val="es-ES"/>
        </w:rPr>
        <w:t>algun</w:t>
      </w:r>
      <w:proofErr w:type="spellEnd"/>
      <w:r w:rsidRPr="0021701A">
        <w:rPr>
          <w:lang w:val="es-ES"/>
        </w:rPr>
        <w:t xml:space="preserve"> lado q radian a 70</w:t>
      </w:r>
      <w:r>
        <w:rPr>
          <w:lang w:val="es-ES"/>
        </w:rPr>
        <w:t>Mhz</w:t>
      </w:r>
    </w:p>
  </w:comment>
  <w:comment w:id="42" w:author="Anabel Reyes" w:date="2022-02-08T11:50:00Z" w:initials="AR">
    <w:p w14:paraId="1232FB01" w14:textId="28239103" w:rsidR="00240F7B" w:rsidRPr="00A91BDF" w:rsidRDefault="00240F7B">
      <w:pPr>
        <w:pStyle w:val="Textocomentario"/>
        <w:rPr>
          <w:lang w:val="es-ES"/>
        </w:rPr>
      </w:pPr>
      <w:r>
        <w:rPr>
          <w:rStyle w:val="Refdecomentario"/>
        </w:rPr>
        <w:annotationRef/>
      </w:r>
      <w:r w:rsidRPr="00A91BDF">
        <w:rPr>
          <w:lang w:val="es-ES"/>
        </w:rPr>
        <w:t xml:space="preserve">Falta poner la distancia y que ese n un </w:t>
      </w:r>
      <w:proofErr w:type="spellStart"/>
      <w:r w:rsidRPr="00A91BDF">
        <w:rPr>
          <w:lang w:val="es-ES"/>
        </w:rPr>
        <w:t>escenacrio</w:t>
      </w:r>
      <w:proofErr w:type="spellEnd"/>
      <w:r w:rsidRPr="00A91BDF">
        <w:rPr>
          <w:lang w:val="es-ES"/>
        </w:rPr>
        <w:t xml:space="preserve"> ideal</w:t>
      </w:r>
    </w:p>
  </w:comment>
  <w:comment w:id="41" w:author="Anabel Reyes" w:date="2022-02-07T12:36:00Z" w:initials="AR">
    <w:p w14:paraId="741BAEB4" w14:textId="6F54FC4B" w:rsidR="00240F7B" w:rsidRPr="001E64E4" w:rsidRDefault="00240F7B">
      <w:pPr>
        <w:pStyle w:val="Textocomentario"/>
        <w:rPr>
          <w:lang w:val="es-ES"/>
        </w:rPr>
      </w:pPr>
      <w:r>
        <w:rPr>
          <w:rStyle w:val="Refdecomentario"/>
        </w:rPr>
        <w:annotationRef/>
      </w:r>
      <w:r w:rsidRPr="001E64E4">
        <w:rPr>
          <w:lang w:val="es-ES"/>
        </w:rPr>
        <w:t xml:space="preserve">En los siguientes </w:t>
      </w:r>
      <w:proofErr w:type="spellStart"/>
      <w:r w:rsidRPr="001E64E4">
        <w:rPr>
          <w:lang w:val="es-ES"/>
        </w:rPr>
        <w:t>subepigrafes</w:t>
      </w:r>
      <w:proofErr w:type="spellEnd"/>
      <w:r w:rsidRPr="001E64E4">
        <w:rPr>
          <w:lang w:val="es-ES"/>
        </w:rPr>
        <w:t xml:space="preserve"> vamos a comparar el sistema receptor con las diferentes antenas (dipolo y dipolo </w:t>
      </w:r>
      <w:proofErr w:type="spellStart"/>
      <w:r w:rsidRPr="001E64E4">
        <w:rPr>
          <w:lang w:val="es-ES"/>
        </w:rPr>
        <w:t>Vee</w:t>
      </w:r>
      <w:proofErr w:type="spellEnd"/>
      <w:r w:rsidRPr="001E64E4">
        <w:rPr>
          <w:lang w:val="es-ES"/>
        </w:rPr>
        <w:t xml:space="preserve">). Para dicha </w:t>
      </w:r>
      <w:proofErr w:type="spellStart"/>
      <w:r w:rsidRPr="001E64E4">
        <w:rPr>
          <w:lang w:val="es-ES"/>
        </w:rPr>
        <w:t>comparacion</w:t>
      </w:r>
      <w:proofErr w:type="spellEnd"/>
      <w:r w:rsidRPr="001E64E4">
        <w:rPr>
          <w:lang w:val="es-ES"/>
        </w:rPr>
        <w:t xml:space="preserve"> analizaremos que resultados se obtiene con el ML </w:t>
      </w:r>
      <w:proofErr w:type="spellStart"/>
      <w:r w:rsidRPr="001E64E4">
        <w:rPr>
          <w:lang w:val="es-ES"/>
        </w:rPr>
        <w:t>Decision</w:t>
      </w:r>
      <w:proofErr w:type="spellEnd"/>
      <w:r w:rsidRPr="001E64E4">
        <w:rPr>
          <w:lang w:val="es-ES"/>
        </w:rPr>
        <w:t xml:space="preserve"> </w:t>
      </w:r>
      <w:proofErr w:type="spellStart"/>
      <w:r w:rsidRPr="001E64E4">
        <w:rPr>
          <w:lang w:val="es-ES"/>
        </w:rPr>
        <w:t>Tree</w:t>
      </w:r>
      <w:proofErr w:type="spellEnd"/>
      <w:r w:rsidRPr="001E64E4">
        <w:rPr>
          <w:lang w:val="es-ES"/>
        </w:rPr>
        <w:t xml:space="preserve"> para los datos obtenido con los dos sistemas.</w:t>
      </w:r>
    </w:p>
  </w:comment>
  <w:comment w:id="43" w:author="Anabel Reyes" w:date="2022-02-04T13:40:00Z" w:initials="AR">
    <w:p w14:paraId="0C83B5E5" w14:textId="25919AB5" w:rsidR="00240F7B" w:rsidRPr="00D90B28" w:rsidRDefault="00240F7B">
      <w:pPr>
        <w:pStyle w:val="Textocomentario"/>
        <w:rPr>
          <w:lang w:val="es-ES"/>
        </w:rPr>
      </w:pPr>
      <w:r>
        <w:rPr>
          <w:rStyle w:val="Refdecomentario"/>
        </w:rPr>
        <w:annotationRef/>
      </w:r>
      <w:r w:rsidRPr="00D90B28">
        <w:rPr>
          <w:lang w:val="es-ES"/>
        </w:rPr>
        <w:t xml:space="preserve">Falta la de la </w:t>
      </w:r>
      <w:proofErr w:type="spellStart"/>
      <w:r w:rsidRPr="00D90B28">
        <w:rPr>
          <w:lang w:val="es-ES"/>
        </w:rPr>
        <w:t>antenna</w:t>
      </w:r>
      <w:proofErr w:type="spellEnd"/>
      <w:r w:rsidRPr="00D90B28">
        <w:rPr>
          <w:lang w:val="es-ES"/>
        </w:rPr>
        <w:t xml:space="preserve"> </w:t>
      </w:r>
      <w:proofErr w:type="spellStart"/>
      <w:r w:rsidRPr="00D90B28">
        <w:rPr>
          <w:lang w:val="es-ES"/>
        </w:rPr>
        <w:t>dipole</w:t>
      </w:r>
      <w:proofErr w:type="spellEnd"/>
    </w:p>
  </w:comment>
  <w:comment w:id="44" w:author="Anabel Reyes" w:date="2022-02-08T11:49:00Z" w:initials="AR">
    <w:p w14:paraId="32236084" w14:textId="3D902E1F" w:rsidR="00240F7B" w:rsidRPr="00240F7B" w:rsidRDefault="00240F7B">
      <w:pPr>
        <w:pStyle w:val="Textocomentario"/>
        <w:rPr>
          <w:lang w:val="es-ES"/>
        </w:rPr>
      </w:pPr>
      <w:r>
        <w:rPr>
          <w:rStyle w:val="Refdecomentario"/>
        </w:rPr>
        <w:annotationRef/>
      </w:r>
      <w:r w:rsidRPr="00240F7B">
        <w:rPr>
          <w:lang w:val="es-ES"/>
        </w:rPr>
        <w:t>Poner la distancia</w:t>
      </w:r>
    </w:p>
  </w:comment>
  <w:comment w:id="46" w:author="Anabel Reyes" w:date="2022-02-07T15:00:00Z" w:initials="AR">
    <w:p w14:paraId="4690C4CF" w14:textId="72AC7C4D" w:rsidR="00240F7B" w:rsidRPr="0016414A" w:rsidRDefault="00240F7B">
      <w:pPr>
        <w:pStyle w:val="Textocomentario"/>
        <w:rPr>
          <w:lang w:val="es-ES"/>
        </w:rPr>
      </w:pPr>
      <w:r>
        <w:rPr>
          <w:rStyle w:val="Refdecomentario"/>
        </w:rPr>
        <w:annotationRef/>
      </w:r>
      <w:r w:rsidRPr="0016414A">
        <w:rPr>
          <w:lang w:val="es-ES"/>
        </w:rPr>
        <w:t xml:space="preserve">Ahora analizar porque es q </w:t>
      </w:r>
      <w:proofErr w:type="spellStart"/>
      <w:r w:rsidRPr="0016414A">
        <w:rPr>
          <w:lang w:val="es-ES"/>
        </w:rPr>
        <w:t>esta</w:t>
      </w:r>
      <w:proofErr w:type="spellEnd"/>
      <w:r w:rsidRPr="0016414A">
        <w:rPr>
          <w:lang w:val="es-ES"/>
        </w:rPr>
        <w:t xml:space="preserve"> sucediendo eso</w:t>
      </w:r>
    </w:p>
  </w:comment>
  <w:comment w:id="45" w:author="Anabel Reyes" w:date="2022-02-07T14:59:00Z" w:initials="AR">
    <w:p w14:paraId="20DFA360" w14:textId="477F74DF" w:rsidR="00240F7B" w:rsidRPr="0016414A" w:rsidRDefault="00240F7B">
      <w:pPr>
        <w:pStyle w:val="Textocomentario"/>
        <w:rPr>
          <w:lang w:val="es-ES"/>
        </w:rPr>
      </w:pPr>
      <w:r>
        <w:rPr>
          <w:rStyle w:val="Refdecomentario"/>
        </w:rPr>
        <w:annotationRef/>
      </w:r>
      <w:r w:rsidRPr="0016414A">
        <w:rPr>
          <w:lang w:val="es-ES"/>
        </w:rPr>
        <w:t xml:space="preserve">En la figura hay un </w:t>
      </w:r>
      <w:proofErr w:type="spellStart"/>
      <w:r w:rsidRPr="0016414A">
        <w:rPr>
          <w:lang w:val="es-ES"/>
        </w:rPr>
        <w:t>patron</w:t>
      </w:r>
      <w:proofErr w:type="spellEnd"/>
      <w:r w:rsidRPr="0016414A">
        <w:rPr>
          <w:lang w:val="es-ES"/>
        </w:rPr>
        <w:t xml:space="preserve"> que no debe suceder. Los </w:t>
      </w:r>
      <w:proofErr w:type="spellStart"/>
      <w:r w:rsidRPr="0016414A">
        <w:rPr>
          <w:lang w:val="es-ES"/>
        </w:rPr>
        <w:t>angulos</w:t>
      </w:r>
      <w:proofErr w:type="spellEnd"/>
      <w:r w:rsidRPr="0016414A">
        <w:rPr>
          <w:lang w:val="es-ES"/>
        </w:rPr>
        <w:t xml:space="preserve"> que se encuentras entre 0 y 40, 150 y 220 and 330 and 359 dan errados mientras que el resto da correcto. Si se analiza el histograma se puede observar que para los </w:t>
      </w:r>
      <w:proofErr w:type="spellStart"/>
      <w:r w:rsidRPr="0016414A">
        <w:rPr>
          <w:lang w:val="es-ES"/>
        </w:rPr>
        <w:t>angulos</w:t>
      </w:r>
      <w:proofErr w:type="spellEnd"/>
      <w:r w:rsidRPr="0016414A">
        <w:rPr>
          <w:lang w:val="es-ES"/>
        </w:rPr>
        <w:t xml:space="preserve"> menores de 60 grados de </w:t>
      </w:r>
      <w:proofErr w:type="spellStart"/>
      <w:r w:rsidRPr="0016414A">
        <w:rPr>
          <w:lang w:val="es-ES"/>
        </w:rPr>
        <w:t>elevacion</w:t>
      </w:r>
      <w:proofErr w:type="spellEnd"/>
      <w:r w:rsidRPr="0016414A">
        <w:rPr>
          <w:lang w:val="es-ES"/>
        </w:rPr>
        <w:t xml:space="preserve"> es que dan errados los </w:t>
      </w:r>
      <w:proofErr w:type="spellStart"/>
      <w:r w:rsidRPr="0016414A">
        <w:rPr>
          <w:lang w:val="es-ES"/>
        </w:rPr>
        <w:t>angulos</w:t>
      </w:r>
      <w:proofErr w:type="spellEnd"/>
      <w:r w:rsidRPr="0016414A">
        <w:rPr>
          <w:lang w:val="es-ES"/>
        </w:rPr>
        <w:t xml:space="preserve"> de </w:t>
      </w:r>
      <w:proofErr w:type="spellStart"/>
      <w:r w:rsidRPr="0016414A">
        <w:rPr>
          <w:lang w:val="es-ES"/>
        </w:rPr>
        <w:t>azimuth</w:t>
      </w:r>
      <w:proofErr w:type="spellEnd"/>
    </w:p>
  </w:comment>
  <w:comment w:id="47" w:author="Anabel Reyes" w:date="2022-02-03T18:17:00Z" w:initials="AR">
    <w:p w14:paraId="6F38D82C" w14:textId="012145F8" w:rsidR="00240F7B" w:rsidRPr="00AD50FF" w:rsidRDefault="00240F7B">
      <w:pPr>
        <w:pStyle w:val="Textocomentario"/>
        <w:rPr>
          <w:lang w:val="es-ES"/>
        </w:rPr>
      </w:pPr>
      <w:r>
        <w:rPr>
          <w:rStyle w:val="Refdecomentario"/>
        </w:rPr>
        <w:annotationRef/>
      </w:r>
      <w:r w:rsidRPr="00AD50FF">
        <w:rPr>
          <w:lang w:val="es-ES"/>
        </w:rPr>
        <w:t xml:space="preserve">Angulo de </w:t>
      </w:r>
      <w:proofErr w:type="spellStart"/>
      <w:r w:rsidRPr="00AD50FF">
        <w:rPr>
          <w:lang w:val="es-ES"/>
        </w:rPr>
        <w:t>elevacion</w:t>
      </w:r>
      <w:proofErr w:type="spellEnd"/>
      <w:r w:rsidRPr="00AD50FF">
        <w:rPr>
          <w:lang w:val="es-ES"/>
        </w:rPr>
        <w:t xml:space="preserve"> </w:t>
      </w:r>
      <w:proofErr w:type="spellStart"/>
      <w:r w:rsidRPr="00AD50FF">
        <w:rPr>
          <w:lang w:val="es-ES"/>
        </w:rPr>
        <w:t>antenna</w:t>
      </w:r>
      <w:proofErr w:type="spellEnd"/>
      <w:r w:rsidRPr="00AD50FF">
        <w:rPr>
          <w:lang w:val="es-ES"/>
        </w:rPr>
        <w:t xml:space="preserve"> </w:t>
      </w:r>
      <w:proofErr w:type="spellStart"/>
      <w:r w:rsidRPr="00AD50FF">
        <w:rPr>
          <w:lang w:val="es-ES"/>
        </w:rPr>
        <w:t>dipole</w:t>
      </w:r>
      <w:proofErr w:type="spellEnd"/>
      <w:r w:rsidRPr="00AD50FF">
        <w:rPr>
          <w:lang w:val="es-ES"/>
        </w:rPr>
        <w:t xml:space="preserve"> </w:t>
      </w:r>
      <w:proofErr w:type="spellStart"/>
      <w:r w:rsidRPr="00AD50FF">
        <w:rPr>
          <w:lang w:val="es-ES"/>
        </w:rPr>
        <w:t>V</w:t>
      </w:r>
      <w:r>
        <w:rPr>
          <w:lang w:val="es-ES"/>
        </w:rPr>
        <w:t>ee</w:t>
      </w:r>
      <w:proofErr w:type="spellEnd"/>
    </w:p>
  </w:comment>
  <w:comment w:id="49" w:author="Anabel Reyes" w:date="2022-02-03T18:44:00Z" w:initials="AR">
    <w:p w14:paraId="34E2890E" w14:textId="7A5A59E8" w:rsidR="00240F7B" w:rsidRPr="0091346D" w:rsidRDefault="00240F7B">
      <w:pPr>
        <w:pStyle w:val="Textocomentario"/>
        <w:rPr>
          <w:lang w:val="es-ES"/>
        </w:rPr>
      </w:pPr>
      <w:r>
        <w:rPr>
          <w:rStyle w:val="Refdecomentario"/>
        </w:rPr>
        <w:annotationRef/>
      </w:r>
      <w:r w:rsidRPr="0091346D">
        <w:rPr>
          <w:lang w:val="es-ES"/>
        </w:rPr>
        <w:t xml:space="preserve">Angulo de </w:t>
      </w:r>
      <w:proofErr w:type="spellStart"/>
      <w:r w:rsidRPr="0091346D">
        <w:rPr>
          <w:lang w:val="es-ES"/>
        </w:rPr>
        <w:t>azimuth</w:t>
      </w:r>
      <w:proofErr w:type="spellEnd"/>
      <w:r w:rsidRPr="0091346D">
        <w:rPr>
          <w:lang w:val="es-ES"/>
        </w:rPr>
        <w:t xml:space="preserve"> </w:t>
      </w:r>
      <w:proofErr w:type="spellStart"/>
      <w:r w:rsidRPr="0091346D">
        <w:rPr>
          <w:lang w:val="es-ES"/>
        </w:rPr>
        <w:t>antenna</w:t>
      </w:r>
      <w:proofErr w:type="spellEnd"/>
      <w:r w:rsidRPr="0091346D">
        <w:rPr>
          <w:lang w:val="es-ES"/>
        </w:rPr>
        <w:t xml:space="preserve"> </w:t>
      </w:r>
      <w:proofErr w:type="spellStart"/>
      <w:r w:rsidRPr="0091346D">
        <w:rPr>
          <w:lang w:val="es-ES"/>
        </w:rPr>
        <w:t>dipole</w:t>
      </w:r>
      <w:proofErr w:type="spellEnd"/>
    </w:p>
  </w:comment>
  <w:comment w:id="50" w:author="Anabel Reyes" w:date="2022-02-03T18:33:00Z" w:initials="AR">
    <w:p w14:paraId="5E56AF29" w14:textId="776CBCA7" w:rsidR="00240F7B" w:rsidRPr="0091346D" w:rsidRDefault="00240F7B">
      <w:pPr>
        <w:pStyle w:val="Textocomentario"/>
        <w:rPr>
          <w:lang w:val="es-ES"/>
        </w:rPr>
      </w:pPr>
      <w:r>
        <w:rPr>
          <w:rStyle w:val="Refdecomentario"/>
        </w:rPr>
        <w:annotationRef/>
      </w:r>
      <w:r w:rsidRPr="0091346D">
        <w:rPr>
          <w:lang w:val="es-ES"/>
        </w:rPr>
        <w:t xml:space="preserve">Angulo de </w:t>
      </w:r>
      <w:proofErr w:type="spellStart"/>
      <w:r w:rsidRPr="0091346D">
        <w:rPr>
          <w:lang w:val="es-ES"/>
        </w:rPr>
        <w:t>azimuth</w:t>
      </w:r>
      <w:proofErr w:type="spellEnd"/>
      <w:r w:rsidRPr="0091346D">
        <w:rPr>
          <w:lang w:val="es-ES"/>
        </w:rPr>
        <w:t xml:space="preserve"> </w:t>
      </w:r>
      <w:proofErr w:type="spellStart"/>
      <w:r w:rsidRPr="0091346D">
        <w:rPr>
          <w:lang w:val="es-ES"/>
        </w:rPr>
        <w:t>antenna</w:t>
      </w:r>
      <w:proofErr w:type="spellEnd"/>
      <w:r w:rsidRPr="0091346D">
        <w:rPr>
          <w:lang w:val="es-ES"/>
        </w:rPr>
        <w:t xml:space="preserve"> </w:t>
      </w:r>
      <w:proofErr w:type="spellStart"/>
      <w:r w:rsidRPr="0091346D">
        <w:rPr>
          <w:lang w:val="es-ES"/>
        </w:rPr>
        <w:t>dipole</w:t>
      </w:r>
      <w:proofErr w:type="spellEnd"/>
      <w:r w:rsidRPr="0091346D">
        <w:rPr>
          <w:lang w:val="es-ES"/>
        </w:rPr>
        <w:t xml:space="preserve"> </w:t>
      </w:r>
      <w:proofErr w:type="spellStart"/>
      <w:r w:rsidRPr="0091346D">
        <w:rPr>
          <w:lang w:val="es-ES"/>
        </w:rPr>
        <w:t>Vee</w:t>
      </w:r>
      <w:proofErr w:type="spellEnd"/>
    </w:p>
  </w:comment>
  <w:comment w:id="51" w:author="Anabel Reyes" w:date="2022-02-03T18:48:00Z" w:initials="AR">
    <w:p w14:paraId="49955C00" w14:textId="19D33091" w:rsidR="00240F7B" w:rsidRPr="00656A50" w:rsidRDefault="00240F7B">
      <w:pPr>
        <w:pStyle w:val="Textocomentario"/>
        <w:rPr>
          <w:lang w:val="es-ES"/>
        </w:rPr>
      </w:pPr>
      <w:r>
        <w:rPr>
          <w:rStyle w:val="Refdecomentario"/>
        </w:rPr>
        <w:annotationRef/>
      </w:r>
      <w:r w:rsidRPr="00656A50">
        <w:rPr>
          <w:lang w:val="es-ES"/>
        </w:rPr>
        <w:t>Angulo</w:t>
      </w:r>
      <w:r>
        <w:rPr>
          <w:lang w:val="es-ES"/>
        </w:rPr>
        <w:t xml:space="preserve"> de </w:t>
      </w:r>
      <w:proofErr w:type="spellStart"/>
      <w:r>
        <w:rPr>
          <w:lang w:val="es-ES"/>
        </w:rPr>
        <w:t>elevation</w:t>
      </w:r>
      <w:proofErr w:type="spellEnd"/>
      <w:r>
        <w:rPr>
          <w:lang w:val="es-ES"/>
        </w:rPr>
        <w:t xml:space="preserve"> </w:t>
      </w:r>
      <w:proofErr w:type="spellStart"/>
      <w:r>
        <w:rPr>
          <w:lang w:val="es-ES"/>
        </w:rPr>
        <w:t>antenna</w:t>
      </w:r>
      <w:proofErr w:type="spellEnd"/>
      <w:r>
        <w:rPr>
          <w:lang w:val="es-ES"/>
        </w:rPr>
        <w:t xml:space="preserve"> </w:t>
      </w:r>
      <w:proofErr w:type="spellStart"/>
      <w:r>
        <w:rPr>
          <w:lang w:val="es-ES"/>
        </w:rPr>
        <w:t>dipole</w:t>
      </w:r>
      <w:proofErr w:type="spellEnd"/>
    </w:p>
  </w:comment>
  <w:comment w:id="52" w:author="Anabel Reyes" w:date="2022-02-03T18:37:00Z" w:initials="AR">
    <w:p w14:paraId="70C44E50" w14:textId="4BE4616F" w:rsidR="00240F7B" w:rsidRPr="0080295A" w:rsidRDefault="00240F7B">
      <w:pPr>
        <w:pStyle w:val="Textocomentario"/>
        <w:rPr>
          <w:lang w:val="es-ES"/>
        </w:rPr>
      </w:pPr>
      <w:r>
        <w:rPr>
          <w:rStyle w:val="Refdecomentario"/>
        </w:rPr>
        <w:annotationRef/>
      </w:r>
      <w:r w:rsidRPr="0080295A">
        <w:rPr>
          <w:lang w:val="es-ES"/>
        </w:rPr>
        <w:t xml:space="preserve">Angulo de </w:t>
      </w:r>
      <w:proofErr w:type="spellStart"/>
      <w:r w:rsidRPr="0080295A">
        <w:rPr>
          <w:lang w:val="es-ES"/>
        </w:rPr>
        <w:t>elevation</w:t>
      </w:r>
      <w:proofErr w:type="spellEnd"/>
      <w:r w:rsidRPr="0080295A">
        <w:rPr>
          <w:lang w:val="es-ES"/>
        </w:rPr>
        <w:t xml:space="preserve"> </w:t>
      </w:r>
      <w:proofErr w:type="spellStart"/>
      <w:r w:rsidRPr="0080295A">
        <w:rPr>
          <w:lang w:val="es-ES"/>
        </w:rPr>
        <w:t>antenna</w:t>
      </w:r>
      <w:proofErr w:type="spellEnd"/>
      <w:r w:rsidRPr="0080295A">
        <w:rPr>
          <w:lang w:val="es-ES"/>
        </w:rPr>
        <w:t xml:space="preserve"> </w:t>
      </w:r>
      <w:proofErr w:type="spellStart"/>
      <w:r w:rsidRPr="0080295A">
        <w:rPr>
          <w:lang w:val="es-ES"/>
        </w:rPr>
        <w:t>dipole</w:t>
      </w:r>
      <w:proofErr w:type="spellEnd"/>
      <w:r w:rsidRPr="0080295A">
        <w:rPr>
          <w:lang w:val="es-ES"/>
        </w:rPr>
        <w:t xml:space="preserve"> </w:t>
      </w:r>
      <w:proofErr w:type="spellStart"/>
      <w:r w:rsidRPr="0080295A">
        <w:rPr>
          <w:lang w:val="es-ES"/>
        </w:rPr>
        <w:t>Vee</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6E28960" w15:done="0"/>
  <w15:commentEx w15:paraId="0AF40EC1" w15:done="0"/>
  <w15:commentEx w15:paraId="05C2183E" w15:done="0"/>
  <w15:commentEx w15:paraId="04D34B63" w15:done="0"/>
  <w15:commentEx w15:paraId="53A6CFAD" w15:done="0"/>
  <w15:commentEx w15:paraId="158B261D" w15:done="0"/>
  <w15:commentEx w15:paraId="040248C4" w15:done="0"/>
  <w15:commentEx w15:paraId="099EF453" w15:done="0"/>
  <w15:commentEx w15:paraId="64960F53" w15:done="0"/>
  <w15:commentEx w15:paraId="3DA8958D" w15:done="0"/>
  <w15:commentEx w15:paraId="0CF0722D" w15:done="0"/>
  <w15:commentEx w15:paraId="19743D7C" w15:done="0"/>
  <w15:commentEx w15:paraId="634DFB3A" w15:done="0"/>
  <w15:commentEx w15:paraId="375314C3" w15:done="0"/>
  <w15:commentEx w15:paraId="47633E33" w15:done="0"/>
  <w15:commentEx w15:paraId="1232FB01" w15:done="0"/>
  <w15:commentEx w15:paraId="741BAEB4" w15:done="0"/>
  <w15:commentEx w15:paraId="0C83B5E5" w15:done="0"/>
  <w15:commentEx w15:paraId="32236084" w15:done="0"/>
  <w15:commentEx w15:paraId="4690C4CF" w15:done="0"/>
  <w15:commentEx w15:paraId="20DFA360" w15:done="0"/>
  <w15:commentEx w15:paraId="6F38D82C" w15:done="0"/>
  <w15:commentEx w15:paraId="34E2890E" w15:done="0"/>
  <w15:commentEx w15:paraId="5E56AF29" w15:done="0"/>
  <w15:commentEx w15:paraId="49955C00" w15:done="0"/>
  <w15:commentEx w15:paraId="70C44E5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CF52FF" w14:textId="77777777" w:rsidR="00134BBF" w:rsidRDefault="00134BBF" w:rsidP="00DC35FF">
      <w:pPr>
        <w:spacing w:after="0" w:line="240" w:lineRule="auto"/>
      </w:pPr>
      <w:r>
        <w:separator/>
      </w:r>
    </w:p>
  </w:endnote>
  <w:endnote w:type="continuationSeparator" w:id="0">
    <w:p w14:paraId="7854555B" w14:textId="77777777" w:rsidR="00134BBF" w:rsidRDefault="00134BBF" w:rsidP="00DC35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657CDC" w14:textId="398DC199" w:rsidR="00240F7B" w:rsidRDefault="00240F7B" w:rsidP="00A65B09">
    <w:pPr>
      <w:pStyle w:val="Piedepgina"/>
    </w:pPr>
  </w:p>
  <w:p w14:paraId="1885B52E" w14:textId="77777777" w:rsidR="00240F7B" w:rsidRDefault="00240F7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4482186"/>
      <w:docPartObj>
        <w:docPartGallery w:val="Page Numbers (Bottom of Page)"/>
        <w:docPartUnique/>
      </w:docPartObj>
    </w:sdtPr>
    <w:sdtEndPr>
      <w:rPr>
        <w:noProof/>
      </w:rPr>
    </w:sdtEndPr>
    <w:sdtContent>
      <w:p w14:paraId="285B6019" w14:textId="2E978F2A" w:rsidR="00240F7B" w:rsidRDefault="00240F7B">
        <w:pPr>
          <w:pStyle w:val="Piedepgina"/>
          <w:jc w:val="right"/>
        </w:pPr>
        <w:r>
          <w:fldChar w:fldCharType="begin"/>
        </w:r>
        <w:r>
          <w:instrText xml:space="preserve"> PAGE   \* MERGEFORMAT </w:instrText>
        </w:r>
        <w:r>
          <w:fldChar w:fldCharType="separate"/>
        </w:r>
        <w:r w:rsidR="009A706E">
          <w:rPr>
            <w:noProof/>
          </w:rPr>
          <w:t>22</w:t>
        </w:r>
        <w:r>
          <w:rPr>
            <w:noProof/>
          </w:rPr>
          <w:fldChar w:fldCharType="end"/>
        </w:r>
      </w:p>
    </w:sdtContent>
  </w:sdt>
  <w:p w14:paraId="07561A26" w14:textId="77777777" w:rsidR="00240F7B" w:rsidRDefault="00240F7B"/>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9412C0" w14:textId="77777777" w:rsidR="00134BBF" w:rsidRDefault="00134BBF" w:rsidP="00DC35FF">
      <w:pPr>
        <w:spacing w:after="0" w:line="240" w:lineRule="auto"/>
      </w:pPr>
      <w:r>
        <w:separator/>
      </w:r>
    </w:p>
  </w:footnote>
  <w:footnote w:type="continuationSeparator" w:id="0">
    <w:p w14:paraId="797CA221" w14:textId="77777777" w:rsidR="00134BBF" w:rsidRDefault="00134BBF" w:rsidP="00DC35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F34651"/>
    <w:multiLevelType w:val="hybridMultilevel"/>
    <w:tmpl w:val="92C28A74"/>
    <w:lvl w:ilvl="0" w:tplc="A9B4008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887498"/>
    <w:multiLevelType w:val="hybridMultilevel"/>
    <w:tmpl w:val="9ED86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A26C5"/>
    <w:multiLevelType w:val="hybridMultilevel"/>
    <w:tmpl w:val="0590C7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4D024D"/>
    <w:multiLevelType w:val="hybridMultilevel"/>
    <w:tmpl w:val="C7E658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876986"/>
    <w:multiLevelType w:val="multilevel"/>
    <w:tmpl w:val="EB6663FC"/>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6414D77"/>
    <w:multiLevelType w:val="hybridMultilevel"/>
    <w:tmpl w:val="25A23580"/>
    <w:lvl w:ilvl="0" w:tplc="D52C8596">
      <w:start w:val="1"/>
      <w:numFmt w:val="bullet"/>
      <w:lvlText w:val="•"/>
      <w:lvlJc w:val="left"/>
      <w:pPr>
        <w:tabs>
          <w:tab w:val="num" w:pos="720"/>
        </w:tabs>
        <w:ind w:left="720" w:hanging="360"/>
      </w:pPr>
      <w:rPr>
        <w:rFonts w:ascii="Arial" w:hAnsi="Arial" w:hint="default"/>
      </w:rPr>
    </w:lvl>
    <w:lvl w:ilvl="1" w:tplc="4AF87B1E" w:tentative="1">
      <w:start w:val="1"/>
      <w:numFmt w:val="bullet"/>
      <w:lvlText w:val="•"/>
      <w:lvlJc w:val="left"/>
      <w:pPr>
        <w:tabs>
          <w:tab w:val="num" w:pos="1440"/>
        </w:tabs>
        <w:ind w:left="1440" w:hanging="360"/>
      </w:pPr>
      <w:rPr>
        <w:rFonts w:ascii="Arial" w:hAnsi="Arial" w:hint="default"/>
      </w:rPr>
    </w:lvl>
    <w:lvl w:ilvl="2" w:tplc="D01C5E3A" w:tentative="1">
      <w:start w:val="1"/>
      <w:numFmt w:val="bullet"/>
      <w:lvlText w:val="•"/>
      <w:lvlJc w:val="left"/>
      <w:pPr>
        <w:tabs>
          <w:tab w:val="num" w:pos="2160"/>
        </w:tabs>
        <w:ind w:left="2160" w:hanging="360"/>
      </w:pPr>
      <w:rPr>
        <w:rFonts w:ascii="Arial" w:hAnsi="Arial" w:hint="default"/>
      </w:rPr>
    </w:lvl>
    <w:lvl w:ilvl="3" w:tplc="29A60D50" w:tentative="1">
      <w:start w:val="1"/>
      <w:numFmt w:val="bullet"/>
      <w:lvlText w:val="•"/>
      <w:lvlJc w:val="left"/>
      <w:pPr>
        <w:tabs>
          <w:tab w:val="num" w:pos="2880"/>
        </w:tabs>
        <w:ind w:left="2880" w:hanging="360"/>
      </w:pPr>
      <w:rPr>
        <w:rFonts w:ascii="Arial" w:hAnsi="Arial" w:hint="default"/>
      </w:rPr>
    </w:lvl>
    <w:lvl w:ilvl="4" w:tplc="F27407BC" w:tentative="1">
      <w:start w:val="1"/>
      <w:numFmt w:val="bullet"/>
      <w:lvlText w:val="•"/>
      <w:lvlJc w:val="left"/>
      <w:pPr>
        <w:tabs>
          <w:tab w:val="num" w:pos="3600"/>
        </w:tabs>
        <w:ind w:left="3600" w:hanging="360"/>
      </w:pPr>
      <w:rPr>
        <w:rFonts w:ascii="Arial" w:hAnsi="Arial" w:hint="default"/>
      </w:rPr>
    </w:lvl>
    <w:lvl w:ilvl="5" w:tplc="F1E45BA2" w:tentative="1">
      <w:start w:val="1"/>
      <w:numFmt w:val="bullet"/>
      <w:lvlText w:val="•"/>
      <w:lvlJc w:val="left"/>
      <w:pPr>
        <w:tabs>
          <w:tab w:val="num" w:pos="4320"/>
        </w:tabs>
        <w:ind w:left="4320" w:hanging="360"/>
      </w:pPr>
      <w:rPr>
        <w:rFonts w:ascii="Arial" w:hAnsi="Arial" w:hint="default"/>
      </w:rPr>
    </w:lvl>
    <w:lvl w:ilvl="6" w:tplc="E7D445A8" w:tentative="1">
      <w:start w:val="1"/>
      <w:numFmt w:val="bullet"/>
      <w:lvlText w:val="•"/>
      <w:lvlJc w:val="left"/>
      <w:pPr>
        <w:tabs>
          <w:tab w:val="num" w:pos="5040"/>
        </w:tabs>
        <w:ind w:left="5040" w:hanging="360"/>
      </w:pPr>
      <w:rPr>
        <w:rFonts w:ascii="Arial" w:hAnsi="Arial" w:hint="default"/>
      </w:rPr>
    </w:lvl>
    <w:lvl w:ilvl="7" w:tplc="AE568786" w:tentative="1">
      <w:start w:val="1"/>
      <w:numFmt w:val="bullet"/>
      <w:lvlText w:val="•"/>
      <w:lvlJc w:val="left"/>
      <w:pPr>
        <w:tabs>
          <w:tab w:val="num" w:pos="5760"/>
        </w:tabs>
        <w:ind w:left="5760" w:hanging="360"/>
      </w:pPr>
      <w:rPr>
        <w:rFonts w:ascii="Arial" w:hAnsi="Arial" w:hint="default"/>
      </w:rPr>
    </w:lvl>
    <w:lvl w:ilvl="8" w:tplc="B09A8B8C"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320136F"/>
    <w:multiLevelType w:val="hybridMultilevel"/>
    <w:tmpl w:val="932ED5A4"/>
    <w:lvl w:ilvl="0" w:tplc="99E21094">
      <w:start w:val="1"/>
      <w:numFmt w:val="bullet"/>
      <w:pStyle w:val="Prrafodelista"/>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2D4F05"/>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97C1BA1"/>
    <w:multiLevelType w:val="hybridMultilevel"/>
    <w:tmpl w:val="80DE5498"/>
    <w:lvl w:ilvl="0" w:tplc="3BA0D16A">
      <w:start w:val="1"/>
      <w:numFmt w:val="decimal"/>
      <w:lvlText w:val="1.%1"/>
      <w:lvlJc w:val="left"/>
      <w:pPr>
        <w:ind w:left="2157"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3D40018F"/>
    <w:multiLevelType w:val="multilevel"/>
    <w:tmpl w:val="063EF268"/>
    <w:lvl w:ilvl="0">
      <w:start w:val="1"/>
      <w:numFmt w:val="decimal"/>
      <w:lvlText w:val="1.%1"/>
      <w:lvlJc w:val="left"/>
      <w:pPr>
        <w:ind w:left="720" w:firstLine="1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FC93DDA"/>
    <w:multiLevelType w:val="hybridMultilevel"/>
    <w:tmpl w:val="1C426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DB753B"/>
    <w:multiLevelType w:val="hybridMultilevel"/>
    <w:tmpl w:val="63C887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0A9384B"/>
    <w:multiLevelType w:val="hybridMultilevel"/>
    <w:tmpl w:val="9EEE8F20"/>
    <w:lvl w:ilvl="0" w:tplc="2FC87A48">
      <w:start w:val="1"/>
      <w:numFmt w:val="decimal"/>
      <w:lvlText w:val="CHAPTER %1:"/>
      <w:lvlJc w:val="left"/>
      <w:pPr>
        <w:ind w:left="2177" w:hanging="360"/>
      </w:pPr>
      <w:rPr>
        <w:rFonts w:hint="default"/>
      </w:rPr>
    </w:lvl>
    <w:lvl w:ilvl="1" w:tplc="04090019" w:tentative="1">
      <w:start w:val="1"/>
      <w:numFmt w:val="lowerLetter"/>
      <w:lvlText w:val="%2."/>
      <w:lvlJc w:val="left"/>
      <w:pPr>
        <w:ind w:left="2897" w:hanging="360"/>
      </w:pPr>
    </w:lvl>
    <w:lvl w:ilvl="2" w:tplc="0409001B" w:tentative="1">
      <w:start w:val="1"/>
      <w:numFmt w:val="lowerRoman"/>
      <w:lvlText w:val="%3."/>
      <w:lvlJc w:val="right"/>
      <w:pPr>
        <w:ind w:left="3617" w:hanging="180"/>
      </w:pPr>
    </w:lvl>
    <w:lvl w:ilvl="3" w:tplc="0409000F" w:tentative="1">
      <w:start w:val="1"/>
      <w:numFmt w:val="decimal"/>
      <w:lvlText w:val="%4."/>
      <w:lvlJc w:val="left"/>
      <w:pPr>
        <w:ind w:left="4337" w:hanging="360"/>
      </w:pPr>
    </w:lvl>
    <w:lvl w:ilvl="4" w:tplc="04090019" w:tentative="1">
      <w:start w:val="1"/>
      <w:numFmt w:val="lowerLetter"/>
      <w:lvlText w:val="%5."/>
      <w:lvlJc w:val="left"/>
      <w:pPr>
        <w:ind w:left="5057" w:hanging="360"/>
      </w:pPr>
    </w:lvl>
    <w:lvl w:ilvl="5" w:tplc="0409001B" w:tentative="1">
      <w:start w:val="1"/>
      <w:numFmt w:val="lowerRoman"/>
      <w:lvlText w:val="%6."/>
      <w:lvlJc w:val="right"/>
      <w:pPr>
        <w:ind w:left="5777" w:hanging="180"/>
      </w:pPr>
    </w:lvl>
    <w:lvl w:ilvl="6" w:tplc="0409000F" w:tentative="1">
      <w:start w:val="1"/>
      <w:numFmt w:val="decimal"/>
      <w:lvlText w:val="%7."/>
      <w:lvlJc w:val="left"/>
      <w:pPr>
        <w:ind w:left="6497" w:hanging="360"/>
      </w:pPr>
    </w:lvl>
    <w:lvl w:ilvl="7" w:tplc="04090019" w:tentative="1">
      <w:start w:val="1"/>
      <w:numFmt w:val="lowerLetter"/>
      <w:lvlText w:val="%8."/>
      <w:lvlJc w:val="left"/>
      <w:pPr>
        <w:ind w:left="7217" w:hanging="360"/>
      </w:pPr>
    </w:lvl>
    <w:lvl w:ilvl="8" w:tplc="0409001B" w:tentative="1">
      <w:start w:val="1"/>
      <w:numFmt w:val="lowerRoman"/>
      <w:lvlText w:val="%9."/>
      <w:lvlJc w:val="right"/>
      <w:pPr>
        <w:ind w:left="7937" w:hanging="180"/>
      </w:pPr>
    </w:lvl>
  </w:abstractNum>
  <w:abstractNum w:abstractNumId="13" w15:restartNumberingAfterBreak="0">
    <w:nsid w:val="52164B63"/>
    <w:multiLevelType w:val="hybridMultilevel"/>
    <w:tmpl w:val="B2B4575A"/>
    <w:lvl w:ilvl="0" w:tplc="4B24125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5B096E"/>
    <w:multiLevelType w:val="multilevel"/>
    <w:tmpl w:val="53DA639E"/>
    <w:lvl w:ilvl="0">
      <w:start w:val="1"/>
      <w:numFmt w:val="decimal"/>
      <w:lvlText w:val="%1."/>
      <w:lvlJc w:val="left"/>
      <w:pPr>
        <w:ind w:left="2160" w:hanging="360"/>
      </w:pPr>
    </w:lvl>
    <w:lvl w:ilvl="1">
      <w:start w:val="4"/>
      <w:numFmt w:val="decimal"/>
      <w:isLgl/>
      <w:lvlText w:val="%1.%2"/>
      <w:lvlJc w:val="left"/>
      <w:pPr>
        <w:ind w:left="2520" w:hanging="72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800"/>
      </w:pPr>
      <w:rPr>
        <w:rFonts w:hint="default"/>
      </w:rPr>
    </w:lvl>
    <w:lvl w:ilvl="7">
      <w:start w:val="1"/>
      <w:numFmt w:val="decimal"/>
      <w:isLgl/>
      <w:lvlText w:val="%1.%2.%3.%4.%5.%6.%7.%8"/>
      <w:lvlJc w:val="left"/>
      <w:pPr>
        <w:ind w:left="3600" w:hanging="1800"/>
      </w:pPr>
      <w:rPr>
        <w:rFonts w:hint="default"/>
      </w:rPr>
    </w:lvl>
    <w:lvl w:ilvl="8">
      <w:start w:val="1"/>
      <w:numFmt w:val="decimal"/>
      <w:isLgl/>
      <w:lvlText w:val="%1.%2.%3.%4.%5.%6.%7.%8.%9"/>
      <w:lvlJc w:val="left"/>
      <w:pPr>
        <w:ind w:left="3960" w:hanging="2160"/>
      </w:pPr>
      <w:rPr>
        <w:rFonts w:hint="default"/>
      </w:rPr>
    </w:lvl>
  </w:abstractNum>
  <w:abstractNum w:abstractNumId="15" w15:restartNumberingAfterBreak="0">
    <w:nsid w:val="6A8D7D74"/>
    <w:multiLevelType w:val="hybridMultilevel"/>
    <w:tmpl w:val="40AC89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55E70D6"/>
    <w:multiLevelType w:val="multilevel"/>
    <w:tmpl w:val="EB6663FC"/>
    <w:lvl w:ilvl="0">
      <w:start w:val="1"/>
      <w:numFmt w:val="decimal"/>
      <w:lvlText w:val="2.%1"/>
      <w:lvlJc w:val="left"/>
      <w:pPr>
        <w:ind w:left="720" w:hanging="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5"/>
  </w:num>
  <w:num w:numId="2">
    <w:abstractNumId w:val="1"/>
  </w:num>
  <w:num w:numId="3">
    <w:abstractNumId w:val="5"/>
  </w:num>
  <w:num w:numId="4">
    <w:abstractNumId w:val="10"/>
  </w:num>
  <w:num w:numId="5">
    <w:abstractNumId w:val="3"/>
  </w:num>
  <w:num w:numId="6">
    <w:abstractNumId w:val="2"/>
  </w:num>
  <w:num w:numId="7">
    <w:abstractNumId w:val="8"/>
  </w:num>
  <w:num w:numId="8">
    <w:abstractNumId w:val="12"/>
  </w:num>
  <w:num w:numId="9">
    <w:abstractNumId w:val="6"/>
  </w:num>
  <w:num w:numId="10">
    <w:abstractNumId w:val="7"/>
  </w:num>
  <w:num w:numId="11">
    <w:abstractNumId w:val="16"/>
  </w:num>
  <w:num w:numId="12">
    <w:abstractNumId w:val="4"/>
  </w:num>
  <w:num w:numId="13">
    <w:abstractNumId w:val="9"/>
  </w:num>
  <w:num w:numId="14">
    <w:abstractNumId w:val="14"/>
  </w:num>
  <w:num w:numId="15">
    <w:abstractNumId w:val="0"/>
  </w:num>
  <w:num w:numId="16">
    <w:abstractNumId w:val="13"/>
  </w:num>
  <w:num w:numId="17">
    <w:abstractNumId w:val="1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ario de Windows">
    <w15:presenceInfo w15:providerId="None" w15:userId="Usuario de Windows"/>
  </w15:person>
  <w15:person w15:author="Anabel Reyes">
    <w15:presenceInfo w15:providerId="Windows Live" w15:userId="4339043b00a60714"/>
  </w15:person>
  <w15:person w15:author="arodriguezm1027@gmail.com">
    <w15:presenceInfo w15:providerId="Windows Live" w15:userId="e367cae67c59f0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C38"/>
    <w:rsid w:val="00000EC9"/>
    <w:rsid w:val="00012887"/>
    <w:rsid w:val="000162BE"/>
    <w:rsid w:val="00022723"/>
    <w:rsid w:val="000233CE"/>
    <w:rsid w:val="00034F82"/>
    <w:rsid w:val="000441C7"/>
    <w:rsid w:val="00054E2E"/>
    <w:rsid w:val="00077D7C"/>
    <w:rsid w:val="00085497"/>
    <w:rsid w:val="000876B0"/>
    <w:rsid w:val="000A6F91"/>
    <w:rsid w:val="000A6F93"/>
    <w:rsid w:val="000A7963"/>
    <w:rsid w:val="000B1D1F"/>
    <w:rsid w:val="000B4D06"/>
    <w:rsid w:val="000B752D"/>
    <w:rsid w:val="000C0113"/>
    <w:rsid w:val="000C2049"/>
    <w:rsid w:val="000D0981"/>
    <w:rsid w:val="000D4E2D"/>
    <w:rsid w:val="000E0942"/>
    <w:rsid w:val="000F11D0"/>
    <w:rsid w:val="000F4D8D"/>
    <w:rsid w:val="00101055"/>
    <w:rsid w:val="00104AA2"/>
    <w:rsid w:val="00107B69"/>
    <w:rsid w:val="001105FE"/>
    <w:rsid w:val="00111F06"/>
    <w:rsid w:val="00126287"/>
    <w:rsid w:val="00134BBF"/>
    <w:rsid w:val="00134F78"/>
    <w:rsid w:val="0014483B"/>
    <w:rsid w:val="0015533D"/>
    <w:rsid w:val="00156250"/>
    <w:rsid w:val="0016151A"/>
    <w:rsid w:val="001620ED"/>
    <w:rsid w:val="0016414A"/>
    <w:rsid w:val="00166C7F"/>
    <w:rsid w:val="0017081E"/>
    <w:rsid w:val="0017158C"/>
    <w:rsid w:val="00175B03"/>
    <w:rsid w:val="00175D84"/>
    <w:rsid w:val="00182E22"/>
    <w:rsid w:val="001870C6"/>
    <w:rsid w:val="001A0F11"/>
    <w:rsid w:val="001A4786"/>
    <w:rsid w:val="001A5C38"/>
    <w:rsid w:val="001A62EC"/>
    <w:rsid w:val="001B0F07"/>
    <w:rsid w:val="001B48D2"/>
    <w:rsid w:val="001B55AD"/>
    <w:rsid w:val="001B6475"/>
    <w:rsid w:val="001C2BF9"/>
    <w:rsid w:val="001C57EA"/>
    <w:rsid w:val="001C714D"/>
    <w:rsid w:val="001D0E48"/>
    <w:rsid w:val="001D5991"/>
    <w:rsid w:val="001D7741"/>
    <w:rsid w:val="001E64E4"/>
    <w:rsid w:val="00203970"/>
    <w:rsid w:val="00204BDF"/>
    <w:rsid w:val="00211C54"/>
    <w:rsid w:val="0021701A"/>
    <w:rsid w:val="00217599"/>
    <w:rsid w:val="0022183C"/>
    <w:rsid w:val="00232BE2"/>
    <w:rsid w:val="00234D55"/>
    <w:rsid w:val="00240F7B"/>
    <w:rsid w:val="00240FBD"/>
    <w:rsid w:val="00246A64"/>
    <w:rsid w:val="00252FAE"/>
    <w:rsid w:val="002535D7"/>
    <w:rsid w:val="002737BD"/>
    <w:rsid w:val="002A39A0"/>
    <w:rsid w:val="002A54A6"/>
    <w:rsid w:val="002A746C"/>
    <w:rsid w:val="002B37C8"/>
    <w:rsid w:val="002B64C4"/>
    <w:rsid w:val="002C2C63"/>
    <w:rsid w:val="002D6B0A"/>
    <w:rsid w:val="002D7BC9"/>
    <w:rsid w:val="002E2CBB"/>
    <w:rsid w:val="002F6656"/>
    <w:rsid w:val="00300CBB"/>
    <w:rsid w:val="00301150"/>
    <w:rsid w:val="00306CB2"/>
    <w:rsid w:val="00310E01"/>
    <w:rsid w:val="00311668"/>
    <w:rsid w:val="003123C7"/>
    <w:rsid w:val="00320203"/>
    <w:rsid w:val="00320D08"/>
    <w:rsid w:val="0032186A"/>
    <w:rsid w:val="00327F1E"/>
    <w:rsid w:val="003302E9"/>
    <w:rsid w:val="00330CCF"/>
    <w:rsid w:val="00343039"/>
    <w:rsid w:val="0034652D"/>
    <w:rsid w:val="00347713"/>
    <w:rsid w:val="00354844"/>
    <w:rsid w:val="00356CF8"/>
    <w:rsid w:val="00360381"/>
    <w:rsid w:val="00361E38"/>
    <w:rsid w:val="003649FC"/>
    <w:rsid w:val="003676D9"/>
    <w:rsid w:val="00370E7A"/>
    <w:rsid w:val="00384D98"/>
    <w:rsid w:val="00393E71"/>
    <w:rsid w:val="0039601E"/>
    <w:rsid w:val="00396DBB"/>
    <w:rsid w:val="003A20B1"/>
    <w:rsid w:val="003A2910"/>
    <w:rsid w:val="003A369F"/>
    <w:rsid w:val="003E6669"/>
    <w:rsid w:val="003E6D79"/>
    <w:rsid w:val="00401EC1"/>
    <w:rsid w:val="004057C5"/>
    <w:rsid w:val="00405872"/>
    <w:rsid w:val="00405CC8"/>
    <w:rsid w:val="00406BD8"/>
    <w:rsid w:val="004167D5"/>
    <w:rsid w:val="004202F1"/>
    <w:rsid w:val="00425FC0"/>
    <w:rsid w:val="004334DC"/>
    <w:rsid w:val="00433776"/>
    <w:rsid w:val="0044645A"/>
    <w:rsid w:val="00450EC1"/>
    <w:rsid w:val="0045466E"/>
    <w:rsid w:val="0046506D"/>
    <w:rsid w:val="00466B8E"/>
    <w:rsid w:val="00467AC1"/>
    <w:rsid w:val="00470644"/>
    <w:rsid w:val="00481132"/>
    <w:rsid w:val="00481426"/>
    <w:rsid w:val="00481C95"/>
    <w:rsid w:val="00483AC2"/>
    <w:rsid w:val="00497C50"/>
    <w:rsid w:val="004A4662"/>
    <w:rsid w:val="004A6843"/>
    <w:rsid w:val="004A6AA2"/>
    <w:rsid w:val="004B2A57"/>
    <w:rsid w:val="004B6007"/>
    <w:rsid w:val="004C1FDA"/>
    <w:rsid w:val="004C350B"/>
    <w:rsid w:val="004C5A3F"/>
    <w:rsid w:val="004C7073"/>
    <w:rsid w:val="004D08D6"/>
    <w:rsid w:val="004D7C73"/>
    <w:rsid w:val="004E2FDD"/>
    <w:rsid w:val="004E6E20"/>
    <w:rsid w:val="004F53CA"/>
    <w:rsid w:val="004F53FC"/>
    <w:rsid w:val="00500937"/>
    <w:rsid w:val="00500F46"/>
    <w:rsid w:val="00505595"/>
    <w:rsid w:val="00507921"/>
    <w:rsid w:val="00511B4C"/>
    <w:rsid w:val="00517C56"/>
    <w:rsid w:val="005200B6"/>
    <w:rsid w:val="00522942"/>
    <w:rsid w:val="00522DC0"/>
    <w:rsid w:val="0052400A"/>
    <w:rsid w:val="00525FB9"/>
    <w:rsid w:val="00526C07"/>
    <w:rsid w:val="00535BA9"/>
    <w:rsid w:val="00540225"/>
    <w:rsid w:val="005469D4"/>
    <w:rsid w:val="00557005"/>
    <w:rsid w:val="00564F06"/>
    <w:rsid w:val="00565BFC"/>
    <w:rsid w:val="005663D2"/>
    <w:rsid w:val="00576AF2"/>
    <w:rsid w:val="00576C6F"/>
    <w:rsid w:val="00577E11"/>
    <w:rsid w:val="00582D70"/>
    <w:rsid w:val="00583BE0"/>
    <w:rsid w:val="00595E0A"/>
    <w:rsid w:val="005B12E5"/>
    <w:rsid w:val="005B179E"/>
    <w:rsid w:val="005B1C0C"/>
    <w:rsid w:val="005B5675"/>
    <w:rsid w:val="005B5944"/>
    <w:rsid w:val="005C4319"/>
    <w:rsid w:val="005D2612"/>
    <w:rsid w:val="005E36E3"/>
    <w:rsid w:val="005E6D68"/>
    <w:rsid w:val="005F15EE"/>
    <w:rsid w:val="005F3258"/>
    <w:rsid w:val="005F7673"/>
    <w:rsid w:val="00611645"/>
    <w:rsid w:val="0062405B"/>
    <w:rsid w:val="00624877"/>
    <w:rsid w:val="00626027"/>
    <w:rsid w:val="00627167"/>
    <w:rsid w:val="006274FB"/>
    <w:rsid w:val="0064175E"/>
    <w:rsid w:val="006447F1"/>
    <w:rsid w:val="0064549C"/>
    <w:rsid w:val="00646DA8"/>
    <w:rsid w:val="00646DD5"/>
    <w:rsid w:val="006508AD"/>
    <w:rsid w:val="00650A40"/>
    <w:rsid w:val="006542B2"/>
    <w:rsid w:val="00656A50"/>
    <w:rsid w:val="00661C48"/>
    <w:rsid w:val="00665512"/>
    <w:rsid w:val="00671AB2"/>
    <w:rsid w:val="00676A25"/>
    <w:rsid w:val="006879E3"/>
    <w:rsid w:val="00687BC4"/>
    <w:rsid w:val="0069765D"/>
    <w:rsid w:val="006A0105"/>
    <w:rsid w:val="006A0787"/>
    <w:rsid w:val="006B04E0"/>
    <w:rsid w:val="006B1235"/>
    <w:rsid w:val="006B7104"/>
    <w:rsid w:val="006C3B0A"/>
    <w:rsid w:val="006C6CEC"/>
    <w:rsid w:val="006D723C"/>
    <w:rsid w:val="006E0D5D"/>
    <w:rsid w:val="006E613E"/>
    <w:rsid w:val="006E7CF6"/>
    <w:rsid w:val="006F2E93"/>
    <w:rsid w:val="007131DE"/>
    <w:rsid w:val="007201EC"/>
    <w:rsid w:val="0073037B"/>
    <w:rsid w:val="00734DCD"/>
    <w:rsid w:val="00740B88"/>
    <w:rsid w:val="0074526C"/>
    <w:rsid w:val="00751800"/>
    <w:rsid w:val="00754AF0"/>
    <w:rsid w:val="00761513"/>
    <w:rsid w:val="00764E85"/>
    <w:rsid w:val="00770092"/>
    <w:rsid w:val="007720A7"/>
    <w:rsid w:val="00781DB6"/>
    <w:rsid w:val="007842DB"/>
    <w:rsid w:val="007853D9"/>
    <w:rsid w:val="00790D8C"/>
    <w:rsid w:val="007B388C"/>
    <w:rsid w:val="007C58A9"/>
    <w:rsid w:val="007E0EC1"/>
    <w:rsid w:val="007E5C56"/>
    <w:rsid w:val="007F6622"/>
    <w:rsid w:val="007F6BF8"/>
    <w:rsid w:val="00800175"/>
    <w:rsid w:val="00800F04"/>
    <w:rsid w:val="00802701"/>
    <w:rsid w:val="0080295A"/>
    <w:rsid w:val="00812F42"/>
    <w:rsid w:val="00817361"/>
    <w:rsid w:val="008217C7"/>
    <w:rsid w:val="008265ED"/>
    <w:rsid w:val="00833A21"/>
    <w:rsid w:val="00833A49"/>
    <w:rsid w:val="0083458A"/>
    <w:rsid w:val="0083690E"/>
    <w:rsid w:val="00837E01"/>
    <w:rsid w:val="0084095F"/>
    <w:rsid w:val="00844C51"/>
    <w:rsid w:val="00846008"/>
    <w:rsid w:val="00863B21"/>
    <w:rsid w:val="0086609E"/>
    <w:rsid w:val="00871840"/>
    <w:rsid w:val="008760B0"/>
    <w:rsid w:val="008828D6"/>
    <w:rsid w:val="00891918"/>
    <w:rsid w:val="008931E9"/>
    <w:rsid w:val="00894609"/>
    <w:rsid w:val="00897CB6"/>
    <w:rsid w:val="008A128C"/>
    <w:rsid w:val="008A72DC"/>
    <w:rsid w:val="008B055C"/>
    <w:rsid w:val="008B3CD4"/>
    <w:rsid w:val="008B65F7"/>
    <w:rsid w:val="008C31FA"/>
    <w:rsid w:val="008C3B92"/>
    <w:rsid w:val="008C5486"/>
    <w:rsid w:val="008F11DD"/>
    <w:rsid w:val="008F693F"/>
    <w:rsid w:val="00900860"/>
    <w:rsid w:val="00900E0F"/>
    <w:rsid w:val="00906D72"/>
    <w:rsid w:val="00910269"/>
    <w:rsid w:val="0091346D"/>
    <w:rsid w:val="00920EF8"/>
    <w:rsid w:val="0092620B"/>
    <w:rsid w:val="00931FD1"/>
    <w:rsid w:val="009327DD"/>
    <w:rsid w:val="0093683E"/>
    <w:rsid w:val="0094277C"/>
    <w:rsid w:val="00960364"/>
    <w:rsid w:val="009665CD"/>
    <w:rsid w:val="00982357"/>
    <w:rsid w:val="00984E91"/>
    <w:rsid w:val="009913FB"/>
    <w:rsid w:val="00993D63"/>
    <w:rsid w:val="00996991"/>
    <w:rsid w:val="00997D2E"/>
    <w:rsid w:val="00997E71"/>
    <w:rsid w:val="009A0D40"/>
    <w:rsid w:val="009A3A73"/>
    <w:rsid w:val="009A66A5"/>
    <w:rsid w:val="009A706E"/>
    <w:rsid w:val="009C14B4"/>
    <w:rsid w:val="009C1B16"/>
    <w:rsid w:val="009C3829"/>
    <w:rsid w:val="009C7D3E"/>
    <w:rsid w:val="009D06B6"/>
    <w:rsid w:val="009D15F9"/>
    <w:rsid w:val="009E491D"/>
    <w:rsid w:val="009F7D20"/>
    <w:rsid w:val="00A107F6"/>
    <w:rsid w:val="00A152B4"/>
    <w:rsid w:val="00A2122B"/>
    <w:rsid w:val="00A26149"/>
    <w:rsid w:val="00A31E2C"/>
    <w:rsid w:val="00A34C95"/>
    <w:rsid w:val="00A360E8"/>
    <w:rsid w:val="00A37E8A"/>
    <w:rsid w:val="00A523EE"/>
    <w:rsid w:val="00A61534"/>
    <w:rsid w:val="00A65B09"/>
    <w:rsid w:val="00A768B1"/>
    <w:rsid w:val="00A80E8D"/>
    <w:rsid w:val="00A900EA"/>
    <w:rsid w:val="00A91BDF"/>
    <w:rsid w:val="00AA4B6C"/>
    <w:rsid w:val="00AA4DBF"/>
    <w:rsid w:val="00AB17A4"/>
    <w:rsid w:val="00AB1F0A"/>
    <w:rsid w:val="00AB3E57"/>
    <w:rsid w:val="00AB59CB"/>
    <w:rsid w:val="00AB5B0D"/>
    <w:rsid w:val="00AC5CA6"/>
    <w:rsid w:val="00AD0F15"/>
    <w:rsid w:val="00AD50FF"/>
    <w:rsid w:val="00AD6E79"/>
    <w:rsid w:val="00AE1200"/>
    <w:rsid w:val="00AE2FD8"/>
    <w:rsid w:val="00AE318D"/>
    <w:rsid w:val="00AE58E2"/>
    <w:rsid w:val="00AF21E4"/>
    <w:rsid w:val="00AF2406"/>
    <w:rsid w:val="00AF6C54"/>
    <w:rsid w:val="00AF704D"/>
    <w:rsid w:val="00B02279"/>
    <w:rsid w:val="00B06CC9"/>
    <w:rsid w:val="00B22AEE"/>
    <w:rsid w:val="00B23C6D"/>
    <w:rsid w:val="00B3311A"/>
    <w:rsid w:val="00B37F64"/>
    <w:rsid w:val="00B4564B"/>
    <w:rsid w:val="00B523E7"/>
    <w:rsid w:val="00B634B4"/>
    <w:rsid w:val="00B724AA"/>
    <w:rsid w:val="00B7288F"/>
    <w:rsid w:val="00B76715"/>
    <w:rsid w:val="00B7774B"/>
    <w:rsid w:val="00B844D9"/>
    <w:rsid w:val="00B9056B"/>
    <w:rsid w:val="00B931EB"/>
    <w:rsid w:val="00B93403"/>
    <w:rsid w:val="00BA037B"/>
    <w:rsid w:val="00BA5D4D"/>
    <w:rsid w:val="00BB6A82"/>
    <w:rsid w:val="00BB7A47"/>
    <w:rsid w:val="00BC24A7"/>
    <w:rsid w:val="00BC7FDA"/>
    <w:rsid w:val="00BD237E"/>
    <w:rsid w:val="00BD2880"/>
    <w:rsid w:val="00BD4B75"/>
    <w:rsid w:val="00BF134E"/>
    <w:rsid w:val="00BF6441"/>
    <w:rsid w:val="00C00E1C"/>
    <w:rsid w:val="00C10C23"/>
    <w:rsid w:val="00C11092"/>
    <w:rsid w:val="00C1211E"/>
    <w:rsid w:val="00C126BC"/>
    <w:rsid w:val="00C147E3"/>
    <w:rsid w:val="00C178BF"/>
    <w:rsid w:val="00C20071"/>
    <w:rsid w:val="00C25AED"/>
    <w:rsid w:val="00C3056A"/>
    <w:rsid w:val="00C30840"/>
    <w:rsid w:val="00C313B9"/>
    <w:rsid w:val="00C40A17"/>
    <w:rsid w:val="00C417EA"/>
    <w:rsid w:val="00C42F9C"/>
    <w:rsid w:val="00C451ED"/>
    <w:rsid w:val="00C51879"/>
    <w:rsid w:val="00C51AE3"/>
    <w:rsid w:val="00C628CF"/>
    <w:rsid w:val="00C62E49"/>
    <w:rsid w:val="00C66EBB"/>
    <w:rsid w:val="00C70094"/>
    <w:rsid w:val="00C72073"/>
    <w:rsid w:val="00C75641"/>
    <w:rsid w:val="00C75F1A"/>
    <w:rsid w:val="00C86FC7"/>
    <w:rsid w:val="00C87A1A"/>
    <w:rsid w:val="00C97E54"/>
    <w:rsid w:val="00CA16D2"/>
    <w:rsid w:val="00CA3ACA"/>
    <w:rsid w:val="00CA6248"/>
    <w:rsid w:val="00CB4063"/>
    <w:rsid w:val="00CB7CD0"/>
    <w:rsid w:val="00CC7345"/>
    <w:rsid w:val="00CD07D4"/>
    <w:rsid w:val="00CD1A5B"/>
    <w:rsid w:val="00CD1B18"/>
    <w:rsid w:val="00CD2B9E"/>
    <w:rsid w:val="00CE2799"/>
    <w:rsid w:val="00CE5CFB"/>
    <w:rsid w:val="00CE60AA"/>
    <w:rsid w:val="00CF3AD5"/>
    <w:rsid w:val="00D01150"/>
    <w:rsid w:val="00D03E72"/>
    <w:rsid w:val="00D14F6B"/>
    <w:rsid w:val="00D23CFE"/>
    <w:rsid w:val="00D2665F"/>
    <w:rsid w:val="00D71A50"/>
    <w:rsid w:val="00D73291"/>
    <w:rsid w:val="00D746D6"/>
    <w:rsid w:val="00D80D8C"/>
    <w:rsid w:val="00D81381"/>
    <w:rsid w:val="00D82AAB"/>
    <w:rsid w:val="00D860B3"/>
    <w:rsid w:val="00D90B28"/>
    <w:rsid w:val="00D92969"/>
    <w:rsid w:val="00DA3808"/>
    <w:rsid w:val="00DA5A4D"/>
    <w:rsid w:val="00DB1245"/>
    <w:rsid w:val="00DB32F1"/>
    <w:rsid w:val="00DB7F53"/>
    <w:rsid w:val="00DC35FF"/>
    <w:rsid w:val="00DD1AE0"/>
    <w:rsid w:val="00DD523E"/>
    <w:rsid w:val="00DE0241"/>
    <w:rsid w:val="00DF60AB"/>
    <w:rsid w:val="00E12D60"/>
    <w:rsid w:val="00E14AE0"/>
    <w:rsid w:val="00E163F6"/>
    <w:rsid w:val="00E16CC2"/>
    <w:rsid w:val="00E17BB6"/>
    <w:rsid w:val="00E17EEB"/>
    <w:rsid w:val="00E25AB8"/>
    <w:rsid w:val="00E3729B"/>
    <w:rsid w:val="00E37809"/>
    <w:rsid w:val="00E40D94"/>
    <w:rsid w:val="00E46687"/>
    <w:rsid w:val="00E5001C"/>
    <w:rsid w:val="00E506FC"/>
    <w:rsid w:val="00E546A6"/>
    <w:rsid w:val="00E757E2"/>
    <w:rsid w:val="00E80BDC"/>
    <w:rsid w:val="00E81513"/>
    <w:rsid w:val="00E83B6C"/>
    <w:rsid w:val="00E8672B"/>
    <w:rsid w:val="00E87588"/>
    <w:rsid w:val="00E90725"/>
    <w:rsid w:val="00E91A5A"/>
    <w:rsid w:val="00E92310"/>
    <w:rsid w:val="00E96A35"/>
    <w:rsid w:val="00EA35E5"/>
    <w:rsid w:val="00EA4D2D"/>
    <w:rsid w:val="00EB0F46"/>
    <w:rsid w:val="00EC5E63"/>
    <w:rsid w:val="00EC7124"/>
    <w:rsid w:val="00ED16B0"/>
    <w:rsid w:val="00ED1B7D"/>
    <w:rsid w:val="00ED5839"/>
    <w:rsid w:val="00EF2DA1"/>
    <w:rsid w:val="00EF3E76"/>
    <w:rsid w:val="00EF53C4"/>
    <w:rsid w:val="00EF5A61"/>
    <w:rsid w:val="00F01C0E"/>
    <w:rsid w:val="00F16508"/>
    <w:rsid w:val="00F31ED6"/>
    <w:rsid w:val="00F34E7A"/>
    <w:rsid w:val="00F368EC"/>
    <w:rsid w:val="00F4389B"/>
    <w:rsid w:val="00F5335C"/>
    <w:rsid w:val="00F54507"/>
    <w:rsid w:val="00F55C2A"/>
    <w:rsid w:val="00F637E8"/>
    <w:rsid w:val="00F658FC"/>
    <w:rsid w:val="00F71D88"/>
    <w:rsid w:val="00F72FDE"/>
    <w:rsid w:val="00F76671"/>
    <w:rsid w:val="00F87436"/>
    <w:rsid w:val="00F9219B"/>
    <w:rsid w:val="00F92208"/>
    <w:rsid w:val="00F92AE5"/>
    <w:rsid w:val="00F93B13"/>
    <w:rsid w:val="00F9693B"/>
    <w:rsid w:val="00F979B5"/>
    <w:rsid w:val="00FA0592"/>
    <w:rsid w:val="00FA0615"/>
    <w:rsid w:val="00FA14A9"/>
    <w:rsid w:val="00FB469A"/>
    <w:rsid w:val="00FB5F11"/>
    <w:rsid w:val="00FC0C14"/>
    <w:rsid w:val="00FC2F0B"/>
    <w:rsid w:val="00FC509A"/>
    <w:rsid w:val="00FD0161"/>
    <w:rsid w:val="00FD4FFB"/>
    <w:rsid w:val="00FD5717"/>
    <w:rsid w:val="00FD5DD5"/>
    <w:rsid w:val="00FE43CE"/>
    <w:rsid w:val="00FF2E6F"/>
    <w:rsid w:val="00FF3F74"/>
    <w:rsid w:val="00FF61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7BC4"/>
  <w15:chartTrackingRefBased/>
  <w15:docId w15:val="{EEAA5820-DFFE-444E-A325-A235E2CF66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1513"/>
    <w:pPr>
      <w:spacing w:after="120" w:line="360" w:lineRule="auto"/>
      <w:ind w:left="720" w:firstLine="720"/>
      <w:jc w:val="both"/>
    </w:pPr>
    <w:rPr>
      <w:rFonts w:ascii="Times New Roman" w:hAnsi="Times New Roman"/>
      <w:sz w:val="24"/>
    </w:rPr>
  </w:style>
  <w:style w:type="paragraph" w:styleId="Ttulo1">
    <w:name w:val="heading 1"/>
    <w:basedOn w:val="Normal"/>
    <w:next w:val="Normal"/>
    <w:link w:val="Ttulo1Car"/>
    <w:uiPriority w:val="9"/>
    <w:qFormat/>
    <w:rsid w:val="00CE2799"/>
    <w:pPr>
      <w:keepNext/>
      <w:keepLines/>
      <w:pBdr>
        <w:top w:val="single" w:sz="4" w:space="16" w:color="auto"/>
      </w:pBdr>
      <w:spacing w:before="320" w:after="840" w:line="240" w:lineRule="auto"/>
      <w:ind w:left="737"/>
      <w:outlineLvl w:val="0"/>
    </w:pPr>
    <w:rPr>
      <w:rFonts w:ascii="Arial" w:eastAsiaTheme="majorEastAsia" w:hAnsi="Arial" w:cstheme="majorBidi"/>
      <w:sz w:val="28"/>
      <w:szCs w:val="32"/>
    </w:rPr>
  </w:style>
  <w:style w:type="paragraph" w:styleId="Ttulo2">
    <w:name w:val="heading 2"/>
    <w:basedOn w:val="Normal"/>
    <w:next w:val="Normal"/>
    <w:link w:val="Ttulo2Car"/>
    <w:uiPriority w:val="9"/>
    <w:unhideWhenUsed/>
    <w:qFormat/>
    <w:rsid w:val="00C97E54"/>
    <w:pPr>
      <w:keepNext/>
      <w:keepLines/>
      <w:spacing w:before="840" w:after="240"/>
      <w:ind w:left="0" w:firstLine="0"/>
      <w:jc w:val="left"/>
      <w:outlineLvl w:val="1"/>
    </w:pPr>
    <w:rPr>
      <w:rFonts w:ascii="Arial" w:eastAsiaTheme="majorEastAsia" w:hAnsi="Arial" w:cstheme="majorBidi"/>
      <w:sz w:val="26"/>
      <w:szCs w:val="26"/>
    </w:rPr>
  </w:style>
  <w:style w:type="paragraph" w:styleId="Ttulo3">
    <w:name w:val="heading 3"/>
    <w:basedOn w:val="Normal"/>
    <w:next w:val="Normal"/>
    <w:link w:val="Ttulo3Car"/>
    <w:uiPriority w:val="9"/>
    <w:unhideWhenUsed/>
    <w:qFormat/>
    <w:rsid w:val="00433776"/>
    <w:pPr>
      <w:keepNext/>
      <w:keepLines/>
      <w:spacing w:before="120" w:after="0"/>
      <w:ind w:firstLine="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E2799"/>
    <w:rPr>
      <w:rFonts w:ascii="Arial" w:eastAsiaTheme="majorEastAsia" w:hAnsi="Arial" w:cstheme="majorBidi"/>
      <w:sz w:val="28"/>
      <w:szCs w:val="32"/>
    </w:rPr>
  </w:style>
  <w:style w:type="character" w:customStyle="1" w:styleId="Ttulo2Car">
    <w:name w:val="Título 2 Car"/>
    <w:basedOn w:val="Fuentedeprrafopredeter"/>
    <w:link w:val="Ttulo2"/>
    <w:uiPriority w:val="9"/>
    <w:rsid w:val="00C97E54"/>
    <w:rPr>
      <w:rFonts w:ascii="Arial" w:eastAsiaTheme="majorEastAsia" w:hAnsi="Arial" w:cstheme="majorBidi"/>
      <w:sz w:val="26"/>
      <w:szCs w:val="26"/>
    </w:rPr>
  </w:style>
  <w:style w:type="character" w:styleId="Textodelmarcadordeposicin">
    <w:name w:val="Placeholder Text"/>
    <w:basedOn w:val="Fuentedeprrafopredeter"/>
    <w:uiPriority w:val="99"/>
    <w:semiHidden/>
    <w:rsid w:val="002A39A0"/>
    <w:rPr>
      <w:color w:val="808080"/>
    </w:rPr>
  </w:style>
  <w:style w:type="paragraph" w:styleId="Bibliografa">
    <w:name w:val="Bibliography"/>
    <w:basedOn w:val="Normal"/>
    <w:next w:val="Normal"/>
    <w:uiPriority w:val="37"/>
    <w:unhideWhenUsed/>
    <w:rsid w:val="00F5335C"/>
    <w:pPr>
      <w:tabs>
        <w:tab w:val="left" w:pos="504"/>
      </w:tabs>
      <w:spacing w:after="0" w:line="240" w:lineRule="auto"/>
      <w:ind w:left="504" w:hanging="504"/>
    </w:pPr>
  </w:style>
  <w:style w:type="character" w:styleId="Refdecomentario">
    <w:name w:val="annotation reference"/>
    <w:basedOn w:val="Fuentedeprrafopredeter"/>
    <w:uiPriority w:val="99"/>
    <w:semiHidden/>
    <w:unhideWhenUsed/>
    <w:rsid w:val="00166C7F"/>
    <w:rPr>
      <w:sz w:val="16"/>
      <w:szCs w:val="16"/>
    </w:rPr>
  </w:style>
  <w:style w:type="paragraph" w:styleId="Textocomentario">
    <w:name w:val="annotation text"/>
    <w:basedOn w:val="Normal"/>
    <w:link w:val="TextocomentarioCar"/>
    <w:uiPriority w:val="99"/>
    <w:unhideWhenUsed/>
    <w:rsid w:val="00166C7F"/>
    <w:pPr>
      <w:spacing w:line="240" w:lineRule="auto"/>
    </w:pPr>
    <w:rPr>
      <w:sz w:val="20"/>
      <w:szCs w:val="20"/>
    </w:rPr>
  </w:style>
  <w:style w:type="character" w:customStyle="1" w:styleId="TextocomentarioCar">
    <w:name w:val="Texto comentario Car"/>
    <w:basedOn w:val="Fuentedeprrafopredeter"/>
    <w:link w:val="Textocomentario"/>
    <w:uiPriority w:val="99"/>
    <w:rsid w:val="00166C7F"/>
    <w:rPr>
      <w:sz w:val="20"/>
      <w:szCs w:val="20"/>
    </w:rPr>
  </w:style>
  <w:style w:type="paragraph" w:styleId="Asuntodelcomentario">
    <w:name w:val="annotation subject"/>
    <w:basedOn w:val="Textocomentario"/>
    <w:next w:val="Textocomentario"/>
    <w:link w:val="AsuntodelcomentarioCar"/>
    <w:uiPriority w:val="99"/>
    <w:semiHidden/>
    <w:unhideWhenUsed/>
    <w:rsid w:val="00166C7F"/>
    <w:rPr>
      <w:b/>
      <w:bCs/>
    </w:rPr>
  </w:style>
  <w:style w:type="character" w:customStyle="1" w:styleId="AsuntodelcomentarioCar">
    <w:name w:val="Asunto del comentario Car"/>
    <w:basedOn w:val="TextocomentarioCar"/>
    <w:link w:val="Asuntodelcomentario"/>
    <w:uiPriority w:val="99"/>
    <w:semiHidden/>
    <w:rsid w:val="00166C7F"/>
    <w:rPr>
      <w:b/>
      <w:bCs/>
      <w:sz w:val="20"/>
      <w:szCs w:val="20"/>
    </w:rPr>
  </w:style>
  <w:style w:type="paragraph" w:styleId="Textodeglobo">
    <w:name w:val="Balloon Text"/>
    <w:basedOn w:val="Normal"/>
    <w:link w:val="TextodegloboCar"/>
    <w:uiPriority w:val="99"/>
    <w:semiHidden/>
    <w:unhideWhenUsed/>
    <w:rsid w:val="00166C7F"/>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6C7F"/>
    <w:rPr>
      <w:rFonts w:ascii="Segoe UI" w:hAnsi="Segoe UI" w:cs="Segoe UI"/>
      <w:sz w:val="18"/>
      <w:szCs w:val="18"/>
    </w:rPr>
  </w:style>
  <w:style w:type="character" w:customStyle="1" w:styleId="Ttulo3Car">
    <w:name w:val="Título 3 Car"/>
    <w:basedOn w:val="Fuentedeprrafopredeter"/>
    <w:link w:val="Ttulo3"/>
    <w:uiPriority w:val="9"/>
    <w:rsid w:val="00433776"/>
    <w:rPr>
      <w:rFonts w:ascii="Times New Roman" w:eastAsiaTheme="majorEastAsia" w:hAnsi="Times New Roman" w:cstheme="majorBidi"/>
      <w:i/>
      <w:sz w:val="24"/>
      <w:szCs w:val="24"/>
    </w:rPr>
  </w:style>
  <w:style w:type="table" w:styleId="Tablaconcuadrcula">
    <w:name w:val="Table Grid"/>
    <w:basedOn w:val="Tablanormal"/>
    <w:uiPriority w:val="39"/>
    <w:rsid w:val="00FB4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Lista"/>
    <w:next w:val="Normal"/>
    <w:uiPriority w:val="34"/>
    <w:qFormat/>
    <w:rsid w:val="00CD2B9E"/>
    <w:pPr>
      <w:numPr>
        <w:numId w:val="9"/>
      </w:numPr>
      <w:ind w:left="1531" w:firstLine="0"/>
      <w:contextualSpacing w:val="0"/>
    </w:pPr>
  </w:style>
  <w:style w:type="table" w:customStyle="1" w:styleId="TableGrid">
    <w:name w:val="TableGrid"/>
    <w:rsid w:val="00FC509A"/>
    <w:pPr>
      <w:spacing w:after="0" w:line="240" w:lineRule="auto"/>
    </w:pPr>
    <w:rPr>
      <w:rFonts w:eastAsiaTheme="minorEastAsia"/>
    </w:rPr>
    <w:tblPr>
      <w:tblCellMar>
        <w:top w:w="0" w:type="dxa"/>
        <w:left w:w="0" w:type="dxa"/>
        <w:bottom w:w="0" w:type="dxa"/>
        <w:right w:w="0" w:type="dxa"/>
      </w:tblCellMar>
    </w:tblPr>
  </w:style>
  <w:style w:type="paragraph" w:styleId="Descripcin">
    <w:name w:val="caption"/>
    <w:basedOn w:val="Normal"/>
    <w:next w:val="Normal"/>
    <w:uiPriority w:val="35"/>
    <w:unhideWhenUsed/>
    <w:qFormat/>
    <w:rsid w:val="00FC509A"/>
    <w:pPr>
      <w:spacing w:after="200" w:line="240" w:lineRule="auto"/>
    </w:pPr>
    <w:rPr>
      <w:i/>
      <w:iCs/>
      <w:color w:val="44546A" w:themeColor="text2"/>
      <w:sz w:val="18"/>
      <w:szCs w:val="18"/>
    </w:rPr>
  </w:style>
  <w:style w:type="character" w:customStyle="1" w:styleId="pre">
    <w:name w:val="pre"/>
    <w:basedOn w:val="Fuentedeprrafopredeter"/>
    <w:rsid w:val="006447F1"/>
  </w:style>
  <w:style w:type="character" w:styleId="nfasis">
    <w:name w:val="Emphasis"/>
    <w:basedOn w:val="Fuentedeprrafopredeter"/>
    <w:uiPriority w:val="20"/>
    <w:qFormat/>
    <w:rsid w:val="009C14B4"/>
    <w:rPr>
      <w:i/>
      <w:iCs/>
    </w:rPr>
  </w:style>
  <w:style w:type="character" w:styleId="CdigoHTML">
    <w:name w:val="HTML Code"/>
    <w:basedOn w:val="Fuentedeprrafopredeter"/>
    <w:uiPriority w:val="99"/>
    <w:semiHidden/>
    <w:unhideWhenUsed/>
    <w:rsid w:val="009C14B4"/>
    <w:rPr>
      <w:rFonts w:ascii="Courier New" w:eastAsia="Times New Roman" w:hAnsi="Courier New" w:cs="Courier New"/>
      <w:sz w:val="20"/>
      <w:szCs w:val="20"/>
    </w:rPr>
  </w:style>
  <w:style w:type="character" w:customStyle="1" w:styleId="sig-paren">
    <w:name w:val="sig-paren"/>
    <w:basedOn w:val="Fuentedeprrafopredeter"/>
    <w:rsid w:val="009C14B4"/>
  </w:style>
  <w:style w:type="character" w:customStyle="1" w:styleId="o">
    <w:name w:val="o"/>
    <w:basedOn w:val="Fuentedeprrafopredeter"/>
    <w:rsid w:val="009C14B4"/>
  </w:style>
  <w:style w:type="character" w:customStyle="1" w:styleId="n">
    <w:name w:val="n"/>
    <w:basedOn w:val="Fuentedeprrafopredeter"/>
    <w:rsid w:val="009C14B4"/>
  </w:style>
  <w:style w:type="character" w:customStyle="1" w:styleId="defaultvalue">
    <w:name w:val="default_value"/>
    <w:basedOn w:val="Fuentedeprrafopredeter"/>
    <w:rsid w:val="009C14B4"/>
  </w:style>
  <w:style w:type="character" w:customStyle="1" w:styleId="viewcode-link">
    <w:name w:val="viewcode-link"/>
    <w:basedOn w:val="Fuentedeprrafopredeter"/>
    <w:rsid w:val="009C14B4"/>
  </w:style>
  <w:style w:type="paragraph" w:styleId="NormalWeb">
    <w:name w:val="Normal (Web)"/>
    <w:basedOn w:val="Normal"/>
    <w:uiPriority w:val="99"/>
    <w:semiHidden/>
    <w:unhideWhenUsed/>
    <w:rsid w:val="00361E38"/>
    <w:pPr>
      <w:spacing w:before="100" w:beforeAutospacing="1" w:after="100" w:afterAutospacing="1" w:line="240" w:lineRule="auto"/>
    </w:pPr>
    <w:rPr>
      <w:rFonts w:eastAsia="Times New Roman" w:cs="Times New Roman"/>
      <w:szCs w:val="24"/>
    </w:rPr>
  </w:style>
  <w:style w:type="character" w:customStyle="1" w:styleId="math">
    <w:name w:val="math"/>
    <w:basedOn w:val="Fuentedeprrafopredeter"/>
    <w:rsid w:val="00C70094"/>
  </w:style>
  <w:style w:type="character" w:styleId="Textoennegrita">
    <w:name w:val="Strong"/>
    <w:basedOn w:val="Fuentedeprrafopredeter"/>
    <w:uiPriority w:val="22"/>
    <w:qFormat/>
    <w:rsid w:val="00AA4DBF"/>
    <w:rPr>
      <w:b/>
      <w:bCs/>
    </w:rPr>
  </w:style>
  <w:style w:type="paragraph" w:styleId="TtuloTDC">
    <w:name w:val="TOC Heading"/>
    <w:basedOn w:val="Ttulo1"/>
    <w:next w:val="Normal"/>
    <w:uiPriority w:val="39"/>
    <w:unhideWhenUsed/>
    <w:qFormat/>
    <w:rsid w:val="00507921"/>
    <w:pPr>
      <w:pBdr>
        <w:top w:val="none" w:sz="0" w:space="0" w:color="auto"/>
      </w:pBdr>
      <w:spacing w:before="240" w:after="0" w:line="259" w:lineRule="auto"/>
      <w:ind w:left="0" w:firstLine="0"/>
      <w:jc w:val="left"/>
      <w:outlineLvl w:val="9"/>
    </w:pPr>
    <w:rPr>
      <w:rFonts w:asciiTheme="majorHAnsi" w:hAnsiTheme="majorHAnsi"/>
      <w:color w:val="2E74B5" w:themeColor="accent1" w:themeShade="BF"/>
      <w:sz w:val="32"/>
    </w:rPr>
  </w:style>
  <w:style w:type="paragraph" w:styleId="Lista">
    <w:name w:val="List"/>
    <w:basedOn w:val="Normal"/>
    <w:uiPriority w:val="99"/>
    <w:semiHidden/>
    <w:unhideWhenUsed/>
    <w:rsid w:val="00CE2799"/>
    <w:pPr>
      <w:ind w:left="283" w:hanging="283"/>
      <w:contextualSpacing/>
    </w:pPr>
  </w:style>
  <w:style w:type="paragraph" w:styleId="TDC1">
    <w:name w:val="toc 1"/>
    <w:basedOn w:val="Normal"/>
    <w:next w:val="Normal"/>
    <w:autoRedefine/>
    <w:uiPriority w:val="39"/>
    <w:unhideWhenUsed/>
    <w:rsid w:val="00507921"/>
    <w:pPr>
      <w:spacing w:after="100"/>
      <w:ind w:left="0"/>
    </w:pPr>
  </w:style>
  <w:style w:type="paragraph" w:styleId="TDC2">
    <w:name w:val="toc 2"/>
    <w:basedOn w:val="Normal"/>
    <w:next w:val="Normal"/>
    <w:autoRedefine/>
    <w:uiPriority w:val="39"/>
    <w:unhideWhenUsed/>
    <w:rsid w:val="00507921"/>
    <w:pPr>
      <w:spacing w:after="100"/>
      <w:ind w:left="240"/>
    </w:pPr>
  </w:style>
  <w:style w:type="paragraph" w:styleId="TDC3">
    <w:name w:val="toc 3"/>
    <w:basedOn w:val="Normal"/>
    <w:next w:val="Normal"/>
    <w:autoRedefine/>
    <w:uiPriority w:val="39"/>
    <w:unhideWhenUsed/>
    <w:rsid w:val="00507921"/>
    <w:pPr>
      <w:spacing w:after="100"/>
      <w:ind w:left="480"/>
    </w:pPr>
  </w:style>
  <w:style w:type="character" w:styleId="Hipervnculo">
    <w:name w:val="Hyperlink"/>
    <w:basedOn w:val="Fuentedeprrafopredeter"/>
    <w:uiPriority w:val="99"/>
    <w:unhideWhenUsed/>
    <w:rsid w:val="00507921"/>
    <w:rPr>
      <w:color w:val="0563C1" w:themeColor="hyperlink"/>
      <w:u w:val="single"/>
    </w:rPr>
  </w:style>
  <w:style w:type="paragraph" w:styleId="Encabezado">
    <w:name w:val="header"/>
    <w:basedOn w:val="Normal"/>
    <w:link w:val="EncabezadoC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EncabezadoCar">
    <w:name w:val="Encabezado Car"/>
    <w:basedOn w:val="Fuentedeprrafopredeter"/>
    <w:link w:val="Encabezado"/>
    <w:uiPriority w:val="99"/>
    <w:rsid w:val="00DC35FF"/>
    <w:rPr>
      <w:rFonts w:eastAsiaTheme="minorEastAsia" w:cs="Times New Roman"/>
    </w:rPr>
  </w:style>
  <w:style w:type="paragraph" w:styleId="Piedepgina">
    <w:name w:val="footer"/>
    <w:basedOn w:val="Normal"/>
    <w:link w:val="PiedepginaCar"/>
    <w:uiPriority w:val="99"/>
    <w:unhideWhenUsed/>
    <w:rsid w:val="00DC35FF"/>
    <w:pPr>
      <w:tabs>
        <w:tab w:val="center" w:pos="4680"/>
        <w:tab w:val="right" w:pos="9360"/>
      </w:tabs>
      <w:spacing w:after="0" w:line="240" w:lineRule="auto"/>
      <w:ind w:left="0" w:firstLine="0"/>
      <w:jc w:val="left"/>
    </w:pPr>
    <w:rPr>
      <w:rFonts w:asciiTheme="minorHAnsi" w:eastAsiaTheme="minorEastAsia" w:hAnsiTheme="minorHAnsi" w:cs="Times New Roman"/>
      <w:sz w:val="22"/>
    </w:rPr>
  </w:style>
  <w:style w:type="character" w:customStyle="1" w:styleId="PiedepginaCar">
    <w:name w:val="Pie de página Car"/>
    <w:basedOn w:val="Fuentedeprrafopredeter"/>
    <w:link w:val="Piedepgina"/>
    <w:uiPriority w:val="99"/>
    <w:rsid w:val="00DC35FF"/>
    <w:rPr>
      <w:rFonts w:eastAsiaTheme="minorEastAsia" w:cs="Times New Roman"/>
    </w:rPr>
  </w:style>
  <w:style w:type="paragraph" w:styleId="Tabladeilustraciones">
    <w:name w:val="table of figures"/>
    <w:basedOn w:val="Normal"/>
    <w:next w:val="Normal"/>
    <w:uiPriority w:val="99"/>
    <w:unhideWhenUsed/>
    <w:rsid w:val="00E91A5A"/>
    <w:pPr>
      <w:spacing w:after="0"/>
      <w:ind w:left="0"/>
    </w:pPr>
  </w:style>
  <w:style w:type="table" w:customStyle="1" w:styleId="TableGrid1">
    <w:name w:val="Table Grid1"/>
    <w:basedOn w:val="Tablanormal"/>
    <w:next w:val="Tablaconcuadrcula"/>
    <w:uiPriority w:val="39"/>
    <w:rsid w:val="00AA4B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
    <w:name w:val="Grid Table 1 Light"/>
    <w:basedOn w:val="Tablanormal"/>
    <w:uiPriority w:val="46"/>
    <w:rsid w:val="00CB7CD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top w:val="single" w:sz="12" w:space="0" w:color="666666" w:themeColor="text1" w:themeTint="99"/>
          <w:left w:val="single" w:sz="12" w:space="0" w:color="666666" w:themeColor="text1" w:themeTint="99"/>
          <w:bottom w:val="single" w:sz="12" w:space="0" w:color="666666" w:themeColor="text1" w:themeTint="99"/>
          <w:right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733814">
      <w:bodyDiv w:val="1"/>
      <w:marLeft w:val="0"/>
      <w:marRight w:val="0"/>
      <w:marTop w:val="0"/>
      <w:marBottom w:val="0"/>
      <w:divBdr>
        <w:top w:val="none" w:sz="0" w:space="0" w:color="auto"/>
        <w:left w:val="none" w:sz="0" w:space="0" w:color="auto"/>
        <w:bottom w:val="none" w:sz="0" w:space="0" w:color="auto"/>
        <w:right w:val="none" w:sz="0" w:space="0" w:color="auto"/>
      </w:divBdr>
    </w:div>
    <w:div w:id="983855158">
      <w:bodyDiv w:val="1"/>
      <w:marLeft w:val="0"/>
      <w:marRight w:val="0"/>
      <w:marTop w:val="0"/>
      <w:marBottom w:val="0"/>
      <w:divBdr>
        <w:top w:val="none" w:sz="0" w:space="0" w:color="auto"/>
        <w:left w:val="none" w:sz="0" w:space="0" w:color="auto"/>
        <w:bottom w:val="none" w:sz="0" w:space="0" w:color="auto"/>
        <w:right w:val="none" w:sz="0" w:space="0" w:color="auto"/>
      </w:divBdr>
    </w:div>
    <w:div w:id="1028603226">
      <w:bodyDiv w:val="1"/>
      <w:marLeft w:val="0"/>
      <w:marRight w:val="0"/>
      <w:marTop w:val="0"/>
      <w:marBottom w:val="0"/>
      <w:divBdr>
        <w:top w:val="none" w:sz="0" w:space="0" w:color="auto"/>
        <w:left w:val="none" w:sz="0" w:space="0" w:color="auto"/>
        <w:bottom w:val="none" w:sz="0" w:space="0" w:color="auto"/>
        <w:right w:val="none" w:sz="0" w:space="0" w:color="auto"/>
      </w:divBdr>
    </w:div>
    <w:div w:id="1255548935">
      <w:bodyDiv w:val="1"/>
      <w:marLeft w:val="0"/>
      <w:marRight w:val="0"/>
      <w:marTop w:val="0"/>
      <w:marBottom w:val="0"/>
      <w:divBdr>
        <w:top w:val="none" w:sz="0" w:space="0" w:color="auto"/>
        <w:left w:val="none" w:sz="0" w:space="0" w:color="auto"/>
        <w:bottom w:val="none" w:sz="0" w:space="0" w:color="auto"/>
        <w:right w:val="none" w:sz="0" w:space="0" w:color="auto"/>
      </w:divBdr>
    </w:div>
    <w:div w:id="1390232131">
      <w:bodyDiv w:val="1"/>
      <w:marLeft w:val="0"/>
      <w:marRight w:val="0"/>
      <w:marTop w:val="0"/>
      <w:marBottom w:val="0"/>
      <w:divBdr>
        <w:top w:val="none" w:sz="0" w:space="0" w:color="auto"/>
        <w:left w:val="none" w:sz="0" w:space="0" w:color="auto"/>
        <w:bottom w:val="none" w:sz="0" w:space="0" w:color="auto"/>
        <w:right w:val="none" w:sz="0" w:space="0" w:color="auto"/>
      </w:divBdr>
    </w:div>
    <w:div w:id="1641959643">
      <w:bodyDiv w:val="1"/>
      <w:marLeft w:val="0"/>
      <w:marRight w:val="0"/>
      <w:marTop w:val="0"/>
      <w:marBottom w:val="0"/>
      <w:divBdr>
        <w:top w:val="none" w:sz="0" w:space="0" w:color="auto"/>
        <w:left w:val="none" w:sz="0" w:space="0" w:color="auto"/>
        <w:bottom w:val="none" w:sz="0" w:space="0" w:color="auto"/>
        <w:right w:val="none" w:sz="0" w:space="0" w:color="auto"/>
      </w:divBdr>
      <w:divsChild>
        <w:div w:id="59641152">
          <w:marLeft w:val="360"/>
          <w:marRight w:val="0"/>
          <w:marTop w:val="200"/>
          <w:marBottom w:val="0"/>
          <w:divBdr>
            <w:top w:val="none" w:sz="0" w:space="0" w:color="auto"/>
            <w:left w:val="none" w:sz="0" w:space="0" w:color="auto"/>
            <w:bottom w:val="none" w:sz="0" w:space="0" w:color="auto"/>
            <w:right w:val="none" w:sz="0" w:space="0" w:color="auto"/>
          </w:divBdr>
        </w:div>
      </w:divsChild>
    </w:div>
    <w:div w:id="2086296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scikit-learn/scikit-learn/blob/95119c13a/sklearn/tree/_classes.py"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footer" Target="footer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0DED"/>
    <w:rsid w:val="00076848"/>
    <w:rsid w:val="00FF0D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F0DE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4F046-052E-42FB-8356-5DF39086B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43</TotalTime>
  <Pages>1</Pages>
  <Words>20744</Words>
  <Characters>118243</Characters>
  <Application>Microsoft Office Word</Application>
  <DocSecurity>0</DocSecurity>
  <Lines>985</Lines>
  <Paragraphs>2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Anabel Reyes</cp:lastModifiedBy>
  <cp:revision>7</cp:revision>
  <dcterms:created xsi:type="dcterms:W3CDTF">2020-12-30T16:28:00Z</dcterms:created>
  <dcterms:modified xsi:type="dcterms:W3CDTF">2022-02-1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tMUwrP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